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08BD6A" w14:textId="77777777" w:rsidR="00241263" w:rsidRDefault="00241263" w:rsidP="00241263">
      <w:pPr>
        <w:rPr>
          <w:rFonts w:cstheme="minorHAnsi"/>
          <w:b/>
        </w:rPr>
      </w:pPr>
      <w:r>
        <w:rPr>
          <w:rFonts w:cstheme="minorHAnsi"/>
          <w:b/>
        </w:rPr>
        <w:t xml:space="preserve">Subthalamic nucleus deep brain stimulation for Parkinson's disease: </w:t>
      </w:r>
    </w:p>
    <w:p w14:paraId="7F575CEA" w14:textId="77777777" w:rsidR="00241263" w:rsidRDefault="00241263" w:rsidP="00241263">
      <w:pPr>
        <w:rPr>
          <w:rFonts w:cstheme="minorHAnsi"/>
          <w:b/>
        </w:rPr>
      </w:pPr>
    </w:p>
    <w:p w14:paraId="5594778D" w14:textId="77777777" w:rsidR="00241263" w:rsidRDefault="00241263" w:rsidP="00241263">
      <w:pPr>
        <w:rPr>
          <w:rFonts w:cstheme="minorHAnsi"/>
          <w:b/>
        </w:rPr>
      </w:pPr>
      <w:r>
        <w:rPr>
          <w:rFonts w:cstheme="minorHAnsi"/>
          <w:b/>
        </w:rPr>
        <w:t>current trends and future directions</w:t>
      </w:r>
    </w:p>
    <w:p w14:paraId="3BBB4C17" w14:textId="77777777" w:rsidR="00241263" w:rsidRDefault="00241263" w:rsidP="00241263">
      <w:pPr>
        <w:rPr>
          <w:rFonts w:cstheme="minorHAnsi"/>
          <w:b/>
        </w:rPr>
      </w:pPr>
    </w:p>
    <w:p w14:paraId="1B62EF77" w14:textId="77777777" w:rsidR="00241263" w:rsidRDefault="00241263" w:rsidP="00241263">
      <w:pPr>
        <w:rPr>
          <w:rFonts w:cstheme="minorHAnsi"/>
          <w:b/>
          <w:lang w:val="en-GB"/>
        </w:rPr>
      </w:pPr>
    </w:p>
    <w:p w14:paraId="3D896B4B" w14:textId="77777777" w:rsidR="00241263" w:rsidRDefault="00241263" w:rsidP="00241263">
      <w:pPr>
        <w:rPr>
          <w:rFonts w:cstheme="minorHAnsi"/>
          <w:b/>
          <w:lang w:val="en-GB"/>
        </w:rPr>
      </w:pPr>
      <w:r>
        <w:rPr>
          <w:rFonts w:cstheme="minorHAnsi"/>
          <w:b/>
          <w:lang w:val="en-GB"/>
        </w:rPr>
        <w:t>Macerollo, A</w:t>
      </w:r>
      <w:r>
        <w:rPr>
          <w:rFonts w:cstheme="minorHAnsi"/>
          <w:b/>
          <w:vertAlign w:val="superscript"/>
          <w:lang w:val="en-GB"/>
        </w:rPr>
        <w:t>1,2,3</w:t>
      </w:r>
      <w:r>
        <w:rPr>
          <w:rFonts w:cstheme="minorHAnsi"/>
          <w:b/>
          <w:lang w:val="en-GB"/>
        </w:rPr>
        <w:t>, Zrinzo, L</w:t>
      </w:r>
      <w:r>
        <w:rPr>
          <w:rFonts w:cstheme="minorHAnsi"/>
          <w:b/>
          <w:vertAlign w:val="superscript"/>
          <w:lang w:val="en-GB"/>
        </w:rPr>
        <w:t>3,4,</w:t>
      </w:r>
      <w:r>
        <w:rPr>
          <w:rFonts w:cstheme="minorHAnsi"/>
          <w:b/>
          <w:lang w:val="en-GB"/>
        </w:rPr>
        <w:t xml:space="preserve"> Akram, H</w:t>
      </w:r>
      <w:r>
        <w:rPr>
          <w:rFonts w:cstheme="minorHAnsi"/>
          <w:b/>
          <w:vertAlign w:val="superscript"/>
          <w:lang w:val="en-GB"/>
        </w:rPr>
        <w:t xml:space="preserve"> 3,4</w:t>
      </w:r>
      <w:r>
        <w:rPr>
          <w:rFonts w:cstheme="minorHAnsi"/>
          <w:b/>
          <w:lang w:val="en-GB"/>
        </w:rPr>
        <w:t>, Foltynie, T</w:t>
      </w:r>
      <w:r>
        <w:rPr>
          <w:rFonts w:cstheme="minorHAnsi"/>
          <w:b/>
          <w:vertAlign w:val="superscript"/>
          <w:lang w:val="en-GB"/>
        </w:rPr>
        <w:t xml:space="preserve"> 3,4</w:t>
      </w:r>
      <w:r>
        <w:rPr>
          <w:rFonts w:cstheme="minorHAnsi"/>
          <w:b/>
          <w:lang w:val="en-GB"/>
        </w:rPr>
        <w:t>, Limousin, P</w:t>
      </w:r>
      <w:r>
        <w:rPr>
          <w:rFonts w:cstheme="minorHAnsi"/>
          <w:b/>
          <w:vertAlign w:val="superscript"/>
          <w:lang w:val="en-GB"/>
        </w:rPr>
        <w:t>3,4</w:t>
      </w:r>
    </w:p>
    <w:p w14:paraId="5BE5E586" w14:textId="77777777" w:rsidR="00241263" w:rsidRDefault="00241263" w:rsidP="00241263">
      <w:pPr>
        <w:rPr>
          <w:rFonts w:cstheme="minorHAnsi"/>
          <w:b/>
          <w:lang w:val="en-GB"/>
        </w:rPr>
      </w:pPr>
    </w:p>
    <w:p w14:paraId="1DA3383F" w14:textId="77777777" w:rsidR="00241263" w:rsidRDefault="00241263" w:rsidP="00241263">
      <w:pPr>
        <w:rPr>
          <w:rFonts w:cstheme="minorHAnsi"/>
          <w:b/>
          <w:lang w:val="en-GB"/>
        </w:rPr>
      </w:pPr>
    </w:p>
    <w:p w14:paraId="19B19850" w14:textId="77777777" w:rsidR="00241263" w:rsidRDefault="00241263" w:rsidP="00241263">
      <w:pPr>
        <w:rPr>
          <w:rFonts w:cstheme="minorHAnsi"/>
          <w:b/>
          <w:lang w:val="en-GB"/>
        </w:rPr>
      </w:pPr>
    </w:p>
    <w:p w14:paraId="4D2CFD38" w14:textId="77777777" w:rsidR="00241263" w:rsidRDefault="00241263" w:rsidP="00241263">
      <w:pPr>
        <w:rPr>
          <w:rFonts w:cstheme="minorHAnsi"/>
          <w:b/>
          <w:lang w:val="en-GB"/>
        </w:rPr>
      </w:pPr>
    </w:p>
    <w:p w14:paraId="51FB241C" w14:textId="77777777" w:rsidR="00241263" w:rsidRDefault="00241263" w:rsidP="00241263">
      <w:pPr>
        <w:pStyle w:val="ListParagraph"/>
        <w:numPr>
          <w:ilvl w:val="0"/>
          <w:numId w:val="7"/>
        </w:numPr>
        <w:rPr>
          <w:rFonts w:cstheme="minorHAnsi"/>
          <w:bCs/>
          <w:lang w:val="en-GB"/>
        </w:rPr>
      </w:pPr>
      <w:r>
        <w:rPr>
          <w:rFonts w:cstheme="minorHAnsi"/>
          <w:bCs/>
          <w:lang w:val="en-GB"/>
        </w:rPr>
        <w:t>The Walton Centre NHS Foundation Trust, Liverpool, UK</w:t>
      </w:r>
    </w:p>
    <w:p w14:paraId="2AA52D0D" w14:textId="77777777" w:rsidR="00241263" w:rsidRDefault="00241263" w:rsidP="00241263">
      <w:pPr>
        <w:pStyle w:val="ListParagraph"/>
        <w:numPr>
          <w:ilvl w:val="0"/>
          <w:numId w:val="7"/>
        </w:numPr>
        <w:rPr>
          <w:rFonts w:cstheme="minorHAnsi"/>
          <w:bCs/>
          <w:lang w:val="en-GB"/>
        </w:rPr>
      </w:pPr>
      <w:r>
        <w:rPr>
          <w:rFonts w:cstheme="minorHAnsi"/>
          <w:bCs/>
          <w:lang w:val="en-GB"/>
        </w:rPr>
        <w:t>School of Psychology, Faculty of Health and Life Sciences, University of Liverpool, UK</w:t>
      </w:r>
    </w:p>
    <w:p w14:paraId="1DBE0E43" w14:textId="77777777" w:rsidR="00241263" w:rsidRDefault="00241263" w:rsidP="00241263">
      <w:pPr>
        <w:pStyle w:val="ListParagraph"/>
        <w:numPr>
          <w:ilvl w:val="0"/>
          <w:numId w:val="7"/>
        </w:numPr>
        <w:rPr>
          <w:rFonts w:cstheme="minorHAnsi"/>
          <w:bCs/>
          <w:lang w:val="en-GB"/>
        </w:rPr>
      </w:pPr>
      <w:r>
        <w:rPr>
          <w:rFonts w:cstheme="minorHAnsi"/>
          <w:bCs/>
          <w:lang w:val="en-GB"/>
        </w:rPr>
        <w:t>National Hospital for Neurology and Neurosurgery, Queen Square, London, UK.</w:t>
      </w:r>
    </w:p>
    <w:p w14:paraId="1F35DF35" w14:textId="77777777" w:rsidR="00241263" w:rsidRDefault="00241263" w:rsidP="00241263">
      <w:pPr>
        <w:pStyle w:val="ListParagraph"/>
        <w:numPr>
          <w:ilvl w:val="0"/>
          <w:numId w:val="7"/>
        </w:numPr>
        <w:rPr>
          <w:rFonts w:cstheme="minorHAnsi"/>
          <w:bCs/>
          <w:lang w:val="en-GB"/>
        </w:rPr>
      </w:pPr>
      <w:r>
        <w:rPr>
          <w:rFonts w:cstheme="minorHAnsi"/>
          <w:bCs/>
          <w:lang w:val="en-GB"/>
        </w:rPr>
        <w:t>Department of Clinical and Movement Neurosciences, University College London, Queen Square Institute of Neurology, London, UK</w:t>
      </w:r>
    </w:p>
    <w:p w14:paraId="70C0B6F0" w14:textId="77777777" w:rsidR="00241263" w:rsidRDefault="00241263" w:rsidP="00241263">
      <w:pPr>
        <w:rPr>
          <w:rFonts w:cstheme="minorHAnsi"/>
          <w:bCs/>
          <w:lang w:val="en-GB"/>
        </w:rPr>
      </w:pPr>
    </w:p>
    <w:p w14:paraId="2C37085B" w14:textId="77777777" w:rsidR="00241263" w:rsidRDefault="00241263" w:rsidP="00241263">
      <w:pPr>
        <w:rPr>
          <w:rFonts w:cstheme="minorHAnsi"/>
          <w:bCs/>
          <w:lang w:val="en-GB"/>
        </w:rPr>
      </w:pPr>
    </w:p>
    <w:p w14:paraId="56484594" w14:textId="77777777" w:rsidR="00241263" w:rsidRDefault="00241263" w:rsidP="00241263">
      <w:pPr>
        <w:rPr>
          <w:rFonts w:cstheme="minorHAnsi"/>
          <w:bCs/>
          <w:lang w:val="en-GB"/>
        </w:rPr>
      </w:pPr>
    </w:p>
    <w:p w14:paraId="2DA21349" w14:textId="77777777" w:rsidR="00241263" w:rsidRDefault="00241263" w:rsidP="00241263">
      <w:pPr>
        <w:rPr>
          <w:rFonts w:cstheme="minorHAnsi"/>
          <w:bCs/>
          <w:lang w:val="en-GB"/>
        </w:rPr>
      </w:pPr>
      <w:r>
        <w:rPr>
          <w:rFonts w:cstheme="minorHAnsi"/>
          <w:b/>
          <w:lang w:val="en-GB"/>
        </w:rPr>
        <w:t>Corresponding Author:</w:t>
      </w:r>
      <w:r>
        <w:rPr>
          <w:rFonts w:cstheme="minorHAnsi"/>
          <w:bCs/>
          <w:lang w:val="en-GB"/>
        </w:rPr>
        <w:t xml:space="preserve"> Prof. Patricia Limousin</w:t>
      </w:r>
    </w:p>
    <w:p w14:paraId="3DCAAD2A" w14:textId="77777777" w:rsidR="00241263" w:rsidRDefault="00241263" w:rsidP="00241263">
      <w:pPr>
        <w:rPr>
          <w:rFonts w:cstheme="minorHAnsi"/>
          <w:bCs/>
          <w:lang w:val="en-GB"/>
        </w:rPr>
      </w:pPr>
      <w:r>
        <w:rPr>
          <w:rFonts w:cstheme="minorHAnsi"/>
          <w:bCs/>
          <w:lang w:val="en-GB"/>
        </w:rPr>
        <w:t>Department of Clinical and Movement Neurosciences, University College London, Queen Square Institute of Neurology, London, UK</w:t>
      </w:r>
    </w:p>
    <w:p w14:paraId="2361EF57" w14:textId="77777777" w:rsidR="00241263" w:rsidRDefault="00241263" w:rsidP="00241263">
      <w:pPr>
        <w:rPr>
          <w:rFonts w:cstheme="minorHAnsi"/>
          <w:bCs/>
          <w:lang w:val="it-IT"/>
        </w:rPr>
      </w:pPr>
      <w:r>
        <w:rPr>
          <w:rFonts w:cstheme="minorHAnsi"/>
          <w:bCs/>
          <w:lang w:val="it-IT"/>
        </w:rPr>
        <w:t>e-mail: p.limousin@ucl.ac.uk</w:t>
      </w:r>
    </w:p>
    <w:p w14:paraId="7F27903A" w14:textId="77777777" w:rsidR="00241263" w:rsidRDefault="00241263" w:rsidP="00241263">
      <w:pPr>
        <w:rPr>
          <w:lang w:val="it-IT"/>
        </w:rPr>
      </w:pPr>
    </w:p>
    <w:p w14:paraId="2B108881" w14:textId="77777777" w:rsidR="00241263" w:rsidRDefault="00241263" w:rsidP="003D0AB1">
      <w:pPr>
        <w:outlineLvl w:val="0"/>
        <w:rPr>
          <w:b/>
          <w:lang w:val="en-GB"/>
        </w:rPr>
      </w:pPr>
    </w:p>
    <w:p w14:paraId="34D95990" w14:textId="77777777" w:rsidR="00241263" w:rsidRDefault="00241263" w:rsidP="003D0AB1">
      <w:pPr>
        <w:outlineLvl w:val="0"/>
        <w:rPr>
          <w:b/>
          <w:lang w:val="en-GB"/>
        </w:rPr>
      </w:pPr>
    </w:p>
    <w:p w14:paraId="6B145113" w14:textId="77777777" w:rsidR="00241263" w:rsidRDefault="00241263" w:rsidP="003D0AB1">
      <w:pPr>
        <w:outlineLvl w:val="0"/>
        <w:rPr>
          <w:b/>
          <w:lang w:val="en-GB"/>
        </w:rPr>
      </w:pPr>
    </w:p>
    <w:p w14:paraId="4C1CA7BB" w14:textId="77777777" w:rsidR="00241263" w:rsidRDefault="00241263" w:rsidP="003D0AB1">
      <w:pPr>
        <w:outlineLvl w:val="0"/>
        <w:rPr>
          <w:b/>
          <w:lang w:val="en-GB"/>
        </w:rPr>
      </w:pPr>
    </w:p>
    <w:p w14:paraId="0C2CC803" w14:textId="77777777" w:rsidR="00241263" w:rsidRDefault="00241263" w:rsidP="003D0AB1">
      <w:pPr>
        <w:outlineLvl w:val="0"/>
        <w:rPr>
          <w:b/>
          <w:lang w:val="en-GB"/>
        </w:rPr>
      </w:pPr>
    </w:p>
    <w:p w14:paraId="39335B48" w14:textId="77777777" w:rsidR="00241263" w:rsidRDefault="00241263" w:rsidP="003D0AB1">
      <w:pPr>
        <w:outlineLvl w:val="0"/>
        <w:rPr>
          <w:b/>
          <w:lang w:val="en-GB"/>
        </w:rPr>
      </w:pPr>
    </w:p>
    <w:p w14:paraId="329A13E0" w14:textId="2D01CD72" w:rsidR="00A132FC" w:rsidRDefault="00A132FC" w:rsidP="003D0AB1">
      <w:pPr>
        <w:outlineLvl w:val="0"/>
        <w:rPr>
          <w:b/>
          <w:lang w:val="en-GB"/>
        </w:rPr>
      </w:pPr>
      <w:r>
        <w:rPr>
          <w:b/>
          <w:lang w:val="en-GB"/>
        </w:rPr>
        <w:t>ABSTRACT</w:t>
      </w:r>
    </w:p>
    <w:p w14:paraId="32DDE52D" w14:textId="05ADBFB6" w:rsidR="00A132FC" w:rsidRDefault="00A132FC" w:rsidP="00512DAB">
      <w:pPr>
        <w:rPr>
          <w:b/>
          <w:lang w:val="en-GB"/>
        </w:rPr>
      </w:pPr>
    </w:p>
    <w:p w14:paraId="75A06877" w14:textId="25D4A065" w:rsidR="00A132FC" w:rsidRPr="00EB0488" w:rsidRDefault="00A132FC" w:rsidP="00512DAB">
      <w:pPr>
        <w:rPr>
          <w:bCs/>
          <w:lang w:val="en-GB"/>
        </w:rPr>
      </w:pPr>
    </w:p>
    <w:p w14:paraId="2168486F" w14:textId="7E4E3548" w:rsidR="00EB2B45" w:rsidRDefault="00EB2B45" w:rsidP="00FA3B42">
      <w:pPr>
        <w:spacing w:line="480" w:lineRule="auto"/>
        <w:jc w:val="both"/>
        <w:rPr>
          <w:bCs/>
          <w:lang w:val="en-GB"/>
        </w:rPr>
      </w:pPr>
      <w:r w:rsidRPr="00EB2B45">
        <w:rPr>
          <w:b/>
          <w:lang w:val="en-GB"/>
        </w:rPr>
        <w:t>Introduction:</w:t>
      </w:r>
      <w:r>
        <w:rPr>
          <w:bCs/>
          <w:lang w:val="en-GB"/>
        </w:rPr>
        <w:t xml:space="preserve"> </w:t>
      </w:r>
      <w:r w:rsidR="00565EF7" w:rsidRPr="00565EF7">
        <w:rPr>
          <w:bCs/>
          <w:lang w:val="en-GB"/>
        </w:rPr>
        <w:t xml:space="preserve">Over the last </w:t>
      </w:r>
      <w:r w:rsidR="00485AF3">
        <w:rPr>
          <w:bCs/>
          <w:lang w:val="en-GB"/>
        </w:rPr>
        <w:t xml:space="preserve">three </w:t>
      </w:r>
      <w:r w:rsidR="00565EF7" w:rsidRPr="00565EF7">
        <w:rPr>
          <w:bCs/>
          <w:lang w:val="en-GB"/>
        </w:rPr>
        <w:t xml:space="preserve">decades, extensive basic and clinical </w:t>
      </w:r>
      <w:r w:rsidR="00565EF7">
        <w:rPr>
          <w:bCs/>
          <w:lang w:val="en-GB"/>
        </w:rPr>
        <w:t xml:space="preserve">research has been performed </w:t>
      </w:r>
      <w:r w:rsidR="00565EF7" w:rsidRPr="00565EF7">
        <w:rPr>
          <w:bCs/>
          <w:lang w:val="en-GB"/>
        </w:rPr>
        <w:t>on the use of subthalamic</w:t>
      </w:r>
      <w:r w:rsidR="00565EF7">
        <w:rPr>
          <w:bCs/>
          <w:lang w:val="en-GB"/>
        </w:rPr>
        <w:t xml:space="preserve"> </w:t>
      </w:r>
      <w:r w:rsidR="00565EF7" w:rsidRPr="00565EF7">
        <w:rPr>
          <w:bCs/>
          <w:lang w:val="en-GB"/>
        </w:rPr>
        <w:t>nucleus (STN)</w:t>
      </w:r>
      <w:r w:rsidR="00565EF7">
        <w:rPr>
          <w:bCs/>
          <w:lang w:val="en-GB"/>
        </w:rPr>
        <w:t xml:space="preserve"> as the preferred</w:t>
      </w:r>
      <w:r w:rsidR="00565EF7" w:rsidRPr="00565EF7">
        <w:rPr>
          <w:bCs/>
          <w:lang w:val="en-GB"/>
        </w:rPr>
        <w:t xml:space="preserve"> deep brain stimulation (DBS) </w:t>
      </w:r>
      <w:r w:rsidR="00565EF7">
        <w:rPr>
          <w:bCs/>
          <w:lang w:val="en-GB"/>
        </w:rPr>
        <w:t xml:space="preserve">target </w:t>
      </w:r>
      <w:r w:rsidR="00565EF7" w:rsidRPr="00565EF7">
        <w:rPr>
          <w:bCs/>
          <w:lang w:val="en-GB"/>
        </w:rPr>
        <w:t xml:space="preserve">for </w:t>
      </w:r>
      <w:r w:rsidR="004820F8">
        <w:rPr>
          <w:bCs/>
          <w:lang w:val="en-GB"/>
        </w:rPr>
        <w:t xml:space="preserve">the treatment of </w:t>
      </w:r>
      <w:r w:rsidR="00565EF7" w:rsidRPr="00565EF7">
        <w:rPr>
          <w:bCs/>
          <w:lang w:val="en-GB"/>
        </w:rPr>
        <w:t xml:space="preserve">Parkinson’s disease (PD). </w:t>
      </w:r>
    </w:p>
    <w:p w14:paraId="50BEEF16" w14:textId="77777777" w:rsidR="00EB2B45" w:rsidRDefault="00EB2B45" w:rsidP="00FA3B42">
      <w:pPr>
        <w:spacing w:line="480" w:lineRule="auto"/>
        <w:jc w:val="both"/>
        <w:rPr>
          <w:bCs/>
          <w:lang w:val="en-GB"/>
        </w:rPr>
      </w:pPr>
      <w:r w:rsidRPr="00EB2B45">
        <w:rPr>
          <w:b/>
          <w:lang w:val="en-GB"/>
        </w:rPr>
        <w:t>Areas covered:</w:t>
      </w:r>
      <w:r>
        <w:rPr>
          <w:bCs/>
          <w:lang w:val="en-GB"/>
        </w:rPr>
        <w:t xml:space="preserve"> </w:t>
      </w:r>
      <w:bookmarkStart w:id="0" w:name="_Hlk25091072"/>
      <w:r w:rsidR="00565EF7">
        <w:rPr>
          <w:bCs/>
          <w:lang w:val="en-GB"/>
        </w:rPr>
        <w:t>The mechanism underlying the benefit for the motor symptoms in PD is related to the</w:t>
      </w:r>
      <w:r w:rsidR="00565EF7" w:rsidRPr="00565EF7">
        <w:rPr>
          <w:bCs/>
          <w:lang w:val="en-GB"/>
        </w:rPr>
        <w:t xml:space="preserve"> modulati</w:t>
      </w:r>
      <w:r w:rsidR="00565EF7">
        <w:rPr>
          <w:bCs/>
          <w:lang w:val="en-GB"/>
        </w:rPr>
        <w:t>on of</w:t>
      </w:r>
      <w:r w:rsidR="00565EF7" w:rsidRPr="00565EF7">
        <w:rPr>
          <w:bCs/>
          <w:lang w:val="en-GB"/>
        </w:rPr>
        <w:t xml:space="preserve"> </w:t>
      </w:r>
      <w:r w:rsidR="009310AC">
        <w:rPr>
          <w:bCs/>
          <w:lang w:val="en-GB"/>
        </w:rPr>
        <w:t>firing patterns within the</w:t>
      </w:r>
      <w:r w:rsidR="00565EF7" w:rsidRPr="00565EF7">
        <w:rPr>
          <w:bCs/>
          <w:lang w:val="en-GB"/>
        </w:rPr>
        <w:t xml:space="preserve"> hyperdirect projections from motor cortical</w:t>
      </w:r>
      <w:r w:rsidR="00FA3B42">
        <w:rPr>
          <w:bCs/>
          <w:lang w:val="en-GB"/>
        </w:rPr>
        <w:t xml:space="preserve"> </w:t>
      </w:r>
      <w:r w:rsidR="00565EF7" w:rsidRPr="00565EF7">
        <w:rPr>
          <w:bCs/>
          <w:lang w:val="en-GB"/>
        </w:rPr>
        <w:t xml:space="preserve">areas, </w:t>
      </w:r>
      <w:r w:rsidR="009310AC">
        <w:rPr>
          <w:bCs/>
          <w:lang w:val="en-GB"/>
        </w:rPr>
        <w:t xml:space="preserve">as well as within the </w:t>
      </w:r>
      <w:r w:rsidR="00565EF7" w:rsidRPr="00565EF7">
        <w:rPr>
          <w:bCs/>
          <w:lang w:val="en-GB"/>
        </w:rPr>
        <w:t xml:space="preserve">afferent and efferent fibers to the motor STN. </w:t>
      </w:r>
      <w:bookmarkEnd w:id="0"/>
      <w:r w:rsidR="009310AC">
        <w:rPr>
          <w:bCs/>
          <w:lang w:val="en-GB"/>
        </w:rPr>
        <w:t>A</w:t>
      </w:r>
      <w:r w:rsidR="00565EF7" w:rsidRPr="00565EF7">
        <w:rPr>
          <w:bCs/>
          <w:lang w:val="en-GB"/>
        </w:rPr>
        <w:t>dvancements in neuroimaging techniques allow us to</w:t>
      </w:r>
      <w:r w:rsidR="00FA3B42">
        <w:rPr>
          <w:bCs/>
          <w:lang w:val="en-GB"/>
        </w:rPr>
        <w:t xml:space="preserve"> </w:t>
      </w:r>
      <w:r w:rsidR="00565EF7" w:rsidRPr="00565EF7">
        <w:rPr>
          <w:bCs/>
          <w:lang w:val="en-GB"/>
        </w:rPr>
        <w:t>identify</w:t>
      </w:r>
      <w:r w:rsidR="00FA3B42">
        <w:rPr>
          <w:bCs/>
          <w:lang w:val="en-GB"/>
        </w:rPr>
        <w:t xml:space="preserve"> precisely</w:t>
      </w:r>
      <w:r w:rsidR="00565EF7" w:rsidRPr="00565EF7">
        <w:rPr>
          <w:bCs/>
          <w:lang w:val="en-GB"/>
        </w:rPr>
        <w:t xml:space="preserve"> the</w:t>
      </w:r>
      <w:r w:rsidR="00485AF3">
        <w:rPr>
          <w:bCs/>
          <w:lang w:val="en-GB"/>
        </w:rPr>
        <w:t xml:space="preserve"> STN </w:t>
      </w:r>
      <w:r w:rsidR="00565EF7" w:rsidRPr="00565EF7">
        <w:rPr>
          <w:bCs/>
          <w:lang w:val="en-GB"/>
        </w:rPr>
        <w:t xml:space="preserve">optimizing surgical targeting. </w:t>
      </w:r>
    </w:p>
    <w:p w14:paraId="0B50A825" w14:textId="71497C7E" w:rsidR="00FA3B42" w:rsidRDefault="00EB2B45" w:rsidP="00FA3B42">
      <w:pPr>
        <w:spacing w:line="480" w:lineRule="auto"/>
        <w:jc w:val="both"/>
      </w:pPr>
      <w:r w:rsidRPr="00EB2B45">
        <w:rPr>
          <w:b/>
          <w:lang w:val="en-GB"/>
        </w:rPr>
        <w:lastRenderedPageBreak/>
        <w:t>Expert opinion:</w:t>
      </w:r>
      <w:r>
        <w:rPr>
          <w:bCs/>
          <w:lang w:val="en-GB"/>
        </w:rPr>
        <w:t xml:space="preserve"> </w:t>
      </w:r>
      <w:r w:rsidR="00565EF7" w:rsidRPr="00565EF7">
        <w:rPr>
          <w:bCs/>
          <w:lang w:val="en-GB"/>
        </w:rPr>
        <w:t xml:space="preserve">In this review, we provide </w:t>
      </w:r>
      <w:r w:rsidR="00FA3B42">
        <w:t>an update on the current uses of STN-DBS as a routine therapy as well as its experimental indications in PD, the cr</w:t>
      </w:r>
      <w:r w:rsidR="009310AC">
        <w:t>iti</w:t>
      </w:r>
      <w:r w:rsidR="00FA3B42">
        <w:t xml:space="preserve">cal aspects </w:t>
      </w:r>
      <w:r w:rsidR="009310AC">
        <w:t>associated with</w:t>
      </w:r>
      <w:r w:rsidR="00FA3B42">
        <w:t xml:space="preserve"> its </w:t>
      </w:r>
      <w:r w:rsidR="009310AC">
        <w:t xml:space="preserve">successful </w:t>
      </w:r>
      <w:r w:rsidR="00FA3B42">
        <w:t>implementation and recent advances in DBS technology.</w:t>
      </w:r>
    </w:p>
    <w:p w14:paraId="16A3672A" w14:textId="15B97A72" w:rsidR="00EB2B45" w:rsidRDefault="00EB2B45" w:rsidP="00FA3B42">
      <w:pPr>
        <w:spacing w:line="480" w:lineRule="auto"/>
        <w:jc w:val="both"/>
      </w:pPr>
    </w:p>
    <w:p w14:paraId="210DBD75" w14:textId="77777777" w:rsidR="00EB2B45" w:rsidRPr="00EB2B45" w:rsidRDefault="00EB2B45" w:rsidP="00EB2B45">
      <w:pPr>
        <w:spacing w:line="480" w:lineRule="auto"/>
        <w:jc w:val="both"/>
        <w:rPr>
          <w:lang w:val="en-GB"/>
        </w:rPr>
      </w:pPr>
    </w:p>
    <w:p w14:paraId="079B2622" w14:textId="6C1B7004" w:rsidR="00EB2B45" w:rsidRDefault="00EB2B45" w:rsidP="00EB2B45">
      <w:pPr>
        <w:spacing w:line="480" w:lineRule="auto"/>
        <w:jc w:val="both"/>
        <w:rPr>
          <w:lang w:val="en-GB"/>
        </w:rPr>
      </w:pPr>
      <w:r w:rsidRPr="00EB2B45">
        <w:rPr>
          <w:b/>
          <w:bCs/>
          <w:lang w:val="en-GB"/>
        </w:rPr>
        <w:t>Key words</w:t>
      </w:r>
      <w:r w:rsidRPr="00EB2B45">
        <w:rPr>
          <w:lang w:val="en-GB"/>
        </w:rPr>
        <w:t xml:space="preserve">: deep brain stimulation; lead technology; </w:t>
      </w:r>
      <w:r>
        <w:rPr>
          <w:lang w:val="en-GB"/>
        </w:rPr>
        <w:t>neurophysiology</w:t>
      </w:r>
      <w:r w:rsidRPr="00EB2B45">
        <w:rPr>
          <w:lang w:val="en-GB"/>
        </w:rPr>
        <w:t>;</w:t>
      </w:r>
      <w:r>
        <w:rPr>
          <w:lang w:val="en-GB"/>
        </w:rPr>
        <w:t xml:space="preserve"> neuroimaging</w:t>
      </w:r>
      <w:r w:rsidRPr="00EB2B45">
        <w:rPr>
          <w:lang w:val="en-GB"/>
        </w:rPr>
        <w:t xml:space="preserve"> side effects</w:t>
      </w:r>
      <w:r>
        <w:rPr>
          <w:lang w:val="en-GB"/>
        </w:rPr>
        <w:t xml:space="preserve">; </w:t>
      </w:r>
      <w:r w:rsidRPr="00EB2B45">
        <w:rPr>
          <w:lang w:val="en-GB"/>
        </w:rPr>
        <w:t>subthalamic nucleus</w:t>
      </w:r>
      <w:r w:rsidR="004820F8">
        <w:rPr>
          <w:lang w:val="en-GB"/>
        </w:rPr>
        <w:t>;</w:t>
      </w:r>
      <w:r w:rsidR="004820F8" w:rsidRPr="004820F8">
        <w:rPr>
          <w:rFonts w:ascii="Times New Roman" w:hAnsi="Times New Roman" w:cs="Times New Roman"/>
          <w:shd w:val="clear" w:color="auto" w:fill="FFFFFF"/>
        </w:rPr>
        <w:t xml:space="preserve"> </w:t>
      </w:r>
      <w:r w:rsidR="004820F8" w:rsidRPr="00E24994">
        <w:rPr>
          <w:rFonts w:ascii="Times New Roman" w:hAnsi="Times New Roman" w:cs="Times New Roman"/>
          <w:shd w:val="clear" w:color="auto" w:fill="FFFFFF"/>
        </w:rPr>
        <w:t>neuroimaging</w:t>
      </w:r>
      <w:r w:rsidR="004820F8">
        <w:rPr>
          <w:rFonts w:ascii="Times New Roman" w:hAnsi="Times New Roman" w:cs="Times New Roman"/>
          <w:shd w:val="clear" w:color="auto" w:fill="FFFFFF"/>
        </w:rPr>
        <w:t xml:space="preserve">; </w:t>
      </w:r>
      <w:r w:rsidR="004820F8" w:rsidRPr="00E24994">
        <w:rPr>
          <w:rFonts w:ascii="Times New Roman" w:hAnsi="Times New Roman" w:cs="Times New Roman"/>
          <w:shd w:val="clear" w:color="auto" w:fill="FFFFFF"/>
        </w:rPr>
        <w:t>side effects</w:t>
      </w:r>
      <w:r>
        <w:rPr>
          <w:lang w:val="en-GB"/>
        </w:rPr>
        <w:t>.</w:t>
      </w:r>
    </w:p>
    <w:p w14:paraId="6FE7BF86" w14:textId="28AB7A82" w:rsidR="0043055B" w:rsidRDefault="0043055B" w:rsidP="00EB2B45">
      <w:pPr>
        <w:spacing w:line="480" w:lineRule="auto"/>
        <w:jc w:val="both"/>
        <w:rPr>
          <w:lang w:val="en-GB"/>
        </w:rPr>
      </w:pPr>
    </w:p>
    <w:p w14:paraId="55878665" w14:textId="4B3BC13C" w:rsidR="0043055B" w:rsidRDefault="0043055B" w:rsidP="00EB2B45">
      <w:pPr>
        <w:spacing w:line="480" w:lineRule="auto"/>
        <w:jc w:val="both"/>
        <w:rPr>
          <w:lang w:val="en-GB"/>
        </w:rPr>
      </w:pPr>
    </w:p>
    <w:p w14:paraId="4E70EDE4" w14:textId="5D632E86" w:rsidR="0043055B" w:rsidRDefault="0043055B" w:rsidP="00EB2B45">
      <w:pPr>
        <w:spacing w:line="480" w:lineRule="auto"/>
        <w:jc w:val="both"/>
        <w:rPr>
          <w:lang w:val="en-GB"/>
        </w:rPr>
      </w:pPr>
    </w:p>
    <w:p w14:paraId="40FCBDB2" w14:textId="3B062889" w:rsidR="0043055B" w:rsidRDefault="0043055B" w:rsidP="00EB2B45">
      <w:pPr>
        <w:spacing w:line="480" w:lineRule="auto"/>
        <w:jc w:val="both"/>
        <w:rPr>
          <w:lang w:val="en-GB"/>
        </w:rPr>
      </w:pPr>
    </w:p>
    <w:p w14:paraId="764DE58F" w14:textId="256C9E54" w:rsidR="0043055B" w:rsidRDefault="0043055B" w:rsidP="00EB2B45">
      <w:pPr>
        <w:spacing w:line="480" w:lineRule="auto"/>
        <w:jc w:val="both"/>
        <w:rPr>
          <w:lang w:val="en-GB"/>
        </w:rPr>
      </w:pPr>
    </w:p>
    <w:p w14:paraId="4B22697D" w14:textId="0235C3C5" w:rsidR="0043055B" w:rsidRDefault="0043055B" w:rsidP="00EB2B45">
      <w:pPr>
        <w:spacing w:line="480" w:lineRule="auto"/>
        <w:jc w:val="both"/>
        <w:rPr>
          <w:lang w:val="en-GB"/>
        </w:rPr>
      </w:pPr>
    </w:p>
    <w:p w14:paraId="0A577975" w14:textId="476C0532" w:rsidR="00A132FC" w:rsidRDefault="00CF6690" w:rsidP="003D0AB1">
      <w:pPr>
        <w:outlineLvl w:val="0"/>
        <w:rPr>
          <w:b/>
          <w:lang w:val="en-GB"/>
        </w:rPr>
      </w:pPr>
      <w:r>
        <w:rPr>
          <w:b/>
          <w:lang w:val="en-GB"/>
        </w:rPr>
        <w:t>HIGHLIGHTS BOX</w:t>
      </w:r>
    </w:p>
    <w:p w14:paraId="16103658" w14:textId="07018605" w:rsidR="00CF6690" w:rsidRDefault="00CF6690" w:rsidP="00512DAB">
      <w:pPr>
        <w:rPr>
          <w:b/>
          <w:lang w:val="en-GB"/>
        </w:rPr>
      </w:pPr>
    </w:p>
    <w:p w14:paraId="557EA7CE" w14:textId="2678B60D" w:rsidR="00C92958" w:rsidRPr="00C92958" w:rsidRDefault="0013181C" w:rsidP="00C92958">
      <w:pPr>
        <w:pStyle w:val="ListParagraph"/>
        <w:numPr>
          <w:ilvl w:val="0"/>
          <w:numId w:val="6"/>
        </w:numPr>
        <w:spacing w:line="480" w:lineRule="auto"/>
        <w:jc w:val="both"/>
        <w:rPr>
          <w:rFonts w:cs="Times New Roman"/>
          <w:szCs w:val="22"/>
        </w:rPr>
      </w:pPr>
      <w:r>
        <w:rPr>
          <w:rFonts w:cs="Times New Roman"/>
        </w:rPr>
        <w:t xml:space="preserve">The </w:t>
      </w:r>
      <w:r w:rsidR="00C92958" w:rsidRPr="00C92958">
        <w:rPr>
          <w:rFonts w:cs="Times New Roman"/>
        </w:rPr>
        <w:t xml:space="preserve">subthalamic nucleus (STN) </w:t>
      </w:r>
      <w:r>
        <w:rPr>
          <w:rFonts w:cs="Times New Roman"/>
        </w:rPr>
        <w:t xml:space="preserve">is still the primary target of Deep </w:t>
      </w:r>
      <w:r w:rsidR="00D7513A">
        <w:rPr>
          <w:rFonts w:cs="Times New Roman"/>
        </w:rPr>
        <w:t>B</w:t>
      </w:r>
      <w:r>
        <w:rPr>
          <w:rFonts w:cs="Times New Roman"/>
        </w:rPr>
        <w:t xml:space="preserve">rain Stimulation (DBS) </w:t>
      </w:r>
      <w:r w:rsidR="00C92958" w:rsidRPr="00C92958">
        <w:rPr>
          <w:rFonts w:cs="Times New Roman"/>
        </w:rPr>
        <w:t xml:space="preserve">for Parkinson’s disease (PD). </w:t>
      </w:r>
    </w:p>
    <w:p w14:paraId="76F86B64" w14:textId="7FECE371" w:rsidR="00C92958" w:rsidRDefault="0013181C" w:rsidP="00C92958">
      <w:pPr>
        <w:pStyle w:val="ListParagraph"/>
        <w:numPr>
          <w:ilvl w:val="0"/>
          <w:numId w:val="6"/>
        </w:numPr>
        <w:spacing w:line="480" w:lineRule="auto"/>
        <w:jc w:val="both"/>
        <w:rPr>
          <w:rFonts w:cs="Times New Roman"/>
        </w:rPr>
      </w:pPr>
      <w:r>
        <w:rPr>
          <w:rFonts w:cs="Times New Roman"/>
        </w:rPr>
        <w:t>C</w:t>
      </w:r>
      <w:r w:rsidR="00C92958" w:rsidRPr="00C92958">
        <w:rPr>
          <w:rFonts w:cs="Times New Roman"/>
        </w:rPr>
        <w:t xml:space="preserve">ognitive decline </w:t>
      </w:r>
      <w:r w:rsidR="00D7513A">
        <w:rPr>
          <w:rFonts w:cs="Times New Roman"/>
        </w:rPr>
        <w:t>and</w:t>
      </w:r>
      <w:r w:rsidR="00C92958" w:rsidRPr="00C92958">
        <w:rPr>
          <w:rFonts w:cs="Times New Roman"/>
        </w:rPr>
        <w:t xml:space="preserve"> dopa refractory axial symptom</w:t>
      </w:r>
      <w:r>
        <w:rPr>
          <w:rFonts w:cs="Times New Roman"/>
        </w:rPr>
        <w:t xml:space="preserve">s </w:t>
      </w:r>
      <w:r w:rsidR="00C92958" w:rsidRPr="00C92958">
        <w:rPr>
          <w:rFonts w:cs="Times New Roman"/>
        </w:rPr>
        <w:t xml:space="preserve">are not improved by this surgical procedure. </w:t>
      </w:r>
    </w:p>
    <w:p w14:paraId="3A30112B" w14:textId="1553BC67" w:rsidR="0013181C" w:rsidRPr="00C92958" w:rsidRDefault="0013181C" w:rsidP="00C92958">
      <w:pPr>
        <w:pStyle w:val="ListParagraph"/>
        <w:numPr>
          <w:ilvl w:val="0"/>
          <w:numId w:val="6"/>
        </w:numPr>
        <w:spacing w:line="480" w:lineRule="auto"/>
        <w:jc w:val="both"/>
        <w:rPr>
          <w:rFonts w:cs="Times New Roman"/>
        </w:rPr>
      </w:pPr>
      <w:r w:rsidRPr="00C92958">
        <w:rPr>
          <w:rFonts w:cs="Times New Roman"/>
        </w:rPr>
        <w:t>Age, severity of PD</w:t>
      </w:r>
      <w:r w:rsidR="00D7513A">
        <w:rPr>
          <w:rFonts w:cs="Times New Roman"/>
        </w:rPr>
        <w:t>,</w:t>
      </w:r>
      <w:r w:rsidRPr="00C92958">
        <w:rPr>
          <w:rFonts w:cs="Times New Roman"/>
        </w:rPr>
        <w:t xml:space="preserve"> and </w:t>
      </w:r>
      <w:r w:rsidR="00D7513A">
        <w:rPr>
          <w:rFonts w:cs="Times New Roman"/>
        </w:rPr>
        <w:t>lead location</w:t>
      </w:r>
      <w:r w:rsidRPr="00C92958">
        <w:rPr>
          <w:rFonts w:cs="Times New Roman"/>
        </w:rPr>
        <w:t xml:space="preserve"> are important predictors of long-term improvement.</w:t>
      </w:r>
    </w:p>
    <w:p w14:paraId="7909134C" w14:textId="3A56F281" w:rsidR="0013181C" w:rsidRDefault="0013181C" w:rsidP="00C92958">
      <w:pPr>
        <w:pStyle w:val="ListParagraph"/>
        <w:numPr>
          <w:ilvl w:val="0"/>
          <w:numId w:val="6"/>
        </w:numPr>
        <w:spacing w:line="480" w:lineRule="auto"/>
        <w:jc w:val="both"/>
        <w:rPr>
          <w:rFonts w:cs="Times New Roman"/>
        </w:rPr>
      </w:pPr>
      <w:r>
        <w:rPr>
          <w:rFonts w:cs="Times New Roman"/>
        </w:rPr>
        <w:t>Innovative techniques</w:t>
      </w:r>
      <w:r w:rsidR="00D7513A">
        <w:rPr>
          <w:rFonts w:cs="Times New Roman"/>
        </w:rPr>
        <w:t xml:space="preserve">, </w:t>
      </w:r>
      <w:r>
        <w:rPr>
          <w:rFonts w:cs="Times New Roman"/>
        </w:rPr>
        <w:t xml:space="preserve">such as </w:t>
      </w:r>
      <w:r w:rsidR="00D7513A">
        <w:rPr>
          <w:rFonts w:cs="Times New Roman"/>
        </w:rPr>
        <w:t xml:space="preserve">short pulse width stimulation and </w:t>
      </w:r>
      <w:r>
        <w:rPr>
          <w:rFonts w:cs="Times New Roman"/>
        </w:rPr>
        <w:t>directional DBS</w:t>
      </w:r>
      <w:r w:rsidR="00D7513A">
        <w:rPr>
          <w:rFonts w:cs="Times New Roman"/>
        </w:rPr>
        <w:t>,</w:t>
      </w:r>
      <w:r>
        <w:rPr>
          <w:rFonts w:cs="Times New Roman"/>
        </w:rPr>
        <w:t xml:space="preserve"> </w:t>
      </w:r>
      <w:r w:rsidR="00D7513A">
        <w:rPr>
          <w:rFonts w:cs="Times New Roman"/>
        </w:rPr>
        <w:t xml:space="preserve">may </w:t>
      </w:r>
      <w:r>
        <w:rPr>
          <w:rFonts w:cs="Times New Roman"/>
        </w:rPr>
        <w:t xml:space="preserve">allow </w:t>
      </w:r>
      <w:r w:rsidR="00B23206">
        <w:rPr>
          <w:rFonts w:cs="Times New Roman"/>
        </w:rPr>
        <w:t>some reduction in</w:t>
      </w:r>
      <w:r>
        <w:rPr>
          <w:rFonts w:cs="Times New Roman"/>
        </w:rPr>
        <w:t xml:space="preserve"> stimulation-related side effects.</w:t>
      </w:r>
    </w:p>
    <w:p w14:paraId="699CF9C1" w14:textId="462647B1" w:rsidR="00A132FC" w:rsidRDefault="00A132FC" w:rsidP="00512DAB">
      <w:pPr>
        <w:rPr>
          <w:b/>
          <w:lang w:val="en-GB"/>
        </w:rPr>
      </w:pPr>
    </w:p>
    <w:p w14:paraId="45991E54" w14:textId="1E2D4BDE" w:rsidR="00A132FC" w:rsidRDefault="00A132FC" w:rsidP="00512DAB">
      <w:pPr>
        <w:rPr>
          <w:b/>
          <w:lang w:val="en-GB"/>
        </w:rPr>
      </w:pPr>
    </w:p>
    <w:p w14:paraId="4AC444D6" w14:textId="6691A0A1" w:rsidR="00A132FC" w:rsidRDefault="00A132FC" w:rsidP="00512DAB">
      <w:pPr>
        <w:rPr>
          <w:b/>
          <w:lang w:val="en-GB"/>
        </w:rPr>
      </w:pPr>
    </w:p>
    <w:p w14:paraId="7BCC26FD" w14:textId="6200A454" w:rsidR="00A132FC" w:rsidRDefault="00A132FC" w:rsidP="00512DAB">
      <w:pPr>
        <w:rPr>
          <w:b/>
          <w:lang w:val="en-GB"/>
        </w:rPr>
      </w:pPr>
    </w:p>
    <w:p w14:paraId="4DAD246C" w14:textId="065B3162" w:rsidR="00A132FC" w:rsidRDefault="00A132FC" w:rsidP="00512DAB">
      <w:pPr>
        <w:rPr>
          <w:b/>
          <w:lang w:val="en-GB"/>
        </w:rPr>
      </w:pPr>
    </w:p>
    <w:p w14:paraId="73823086" w14:textId="648C8029" w:rsidR="00A132FC" w:rsidRDefault="00A132FC" w:rsidP="00512DAB">
      <w:pPr>
        <w:rPr>
          <w:b/>
          <w:lang w:val="en-GB"/>
        </w:rPr>
      </w:pPr>
    </w:p>
    <w:p w14:paraId="7D1D8BEB" w14:textId="718DAD34" w:rsidR="00A132FC" w:rsidRDefault="00A132FC" w:rsidP="00512DAB">
      <w:pPr>
        <w:rPr>
          <w:b/>
          <w:lang w:val="en-GB"/>
        </w:rPr>
      </w:pPr>
    </w:p>
    <w:p w14:paraId="0D0E84B6" w14:textId="77777777" w:rsidR="00B81B3A" w:rsidRDefault="00B81B3A">
      <w:pPr>
        <w:rPr>
          <w:b/>
        </w:rPr>
      </w:pPr>
    </w:p>
    <w:p w14:paraId="7AADAC62" w14:textId="77777777" w:rsidR="0043055B" w:rsidRDefault="0043055B">
      <w:pPr>
        <w:rPr>
          <w:b/>
        </w:rPr>
      </w:pPr>
    </w:p>
    <w:p w14:paraId="6DB79926" w14:textId="77777777" w:rsidR="0043055B" w:rsidRDefault="0043055B">
      <w:pPr>
        <w:rPr>
          <w:b/>
        </w:rPr>
      </w:pPr>
    </w:p>
    <w:p w14:paraId="10122175" w14:textId="77777777" w:rsidR="0043055B" w:rsidRDefault="0043055B">
      <w:pPr>
        <w:rPr>
          <w:b/>
        </w:rPr>
      </w:pPr>
    </w:p>
    <w:p w14:paraId="1477051B" w14:textId="77777777" w:rsidR="0043055B" w:rsidRDefault="0043055B">
      <w:pPr>
        <w:rPr>
          <w:b/>
        </w:rPr>
      </w:pPr>
    </w:p>
    <w:p w14:paraId="1763356D" w14:textId="77777777" w:rsidR="0043055B" w:rsidRDefault="0043055B">
      <w:pPr>
        <w:rPr>
          <w:b/>
        </w:rPr>
      </w:pPr>
    </w:p>
    <w:p w14:paraId="6DD73FF4" w14:textId="77777777" w:rsidR="0043055B" w:rsidRDefault="0043055B">
      <w:pPr>
        <w:rPr>
          <w:b/>
        </w:rPr>
      </w:pPr>
    </w:p>
    <w:p w14:paraId="7FA79C12" w14:textId="77777777" w:rsidR="0043055B" w:rsidRDefault="0043055B">
      <w:pPr>
        <w:rPr>
          <w:b/>
        </w:rPr>
      </w:pPr>
    </w:p>
    <w:p w14:paraId="22F15B0C" w14:textId="77777777" w:rsidR="0043055B" w:rsidRDefault="0043055B">
      <w:pPr>
        <w:rPr>
          <w:b/>
        </w:rPr>
      </w:pPr>
    </w:p>
    <w:p w14:paraId="1BAF9145" w14:textId="77777777" w:rsidR="0043055B" w:rsidRDefault="0043055B">
      <w:pPr>
        <w:rPr>
          <w:b/>
        </w:rPr>
      </w:pPr>
    </w:p>
    <w:p w14:paraId="6926F28D" w14:textId="77777777" w:rsidR="0043055B" w:rsidRDefault="0043055B">
      <w:pPr>
        <w:rPr>
          <w:b/>
        </w:rPr>
      </w:pPr>
    </w:p>
    <w:p w14:paraId="64C9D03A" w14:textId="77777777" w:rsidR="0043055B" w:rsidRDefault="0043055B">
      <w:pPr>
        <w:rPr>
          <w:b/>
        </w:rPr>
      </w:pPr>
    </w:p>
    <w:p w14:paraId="77017D1D" w14:textId="77777777" w:rsidR="0043055B" w:rsidRDefault="0043055B">
      <w:pPr>
        <w:rPr>
          <w:b/>
        </w:rPr>
      </w:pPr>
    </w:p>
    <w:p w14:paraId="4E427545" w14:textId="77777777" w:rsidR="0043055B" w:rsidRDefault="0043055B">
      <w:pPr>
        <w:rPr>
          <w:b/>
        </w:rPr>
      </w:pPr>
    </w:p>
    <w:p w14:paraId="3011910D" w14:textId="77777777" w:rsidR="0043055B" w:rsidRDefault="0043055B">
      <w:pPr>
        <w:rPr>
          <w:b/>
        </w:rPr>
      </w:pPr>
    </w:p>
    <w:p w14:paraId="04E4CF09" w14:textId="4E61C14A" w:rsidR="0043055B" w:rsidRDefault="0043055B">
      <w:pPr>
        <w:rPr>
          <w:b/>
        </w:rPr>
      </w:pPr>
    </w:p>
    <w:p w14:paraId="17411152" w14:textId="36423DAC" w:rsidR="00D7513A" w:rsidRDefault="00D7513A">
      <w:pPr>
        <w:rPr>
          <w:b/>
        </w:rPr>
      </w:pPr>
    </w:p>
    <w:p w14:paraId="2644C2E2" w14:textId="36F511F2" w:rsidR="00D7513A" w:rsidRDefault="00D7513A">
      <w:pPr>
        <w:rPr>
          <w:b/>
        </w:rPr>
      </w:pPr>
    </w:p>
    <w:p w14:paraId="72BE5371" w14:textId="0A9410C9" w:rsidR="00D7513A" w:rsidRDefault="00D7513A">
      <w:pPr>
        <w:rPr>
          <w:b/>
        </w:rPr>
      </w:pPr>
    </w:p>
    <w:p w14:paraId="6D54B6E0" w14:textId="65F890A1" w:rsidR="00D7513A" w:rsidRDefault="00D7513A">
      <w:pPr>
        <w:rPr>
          <w:b/>
        </w:rPr>
      </w:pPr>
    </w:p>
    <w:p w14:paraId="0BD16801" w14:textId="77777777" w:rsidR="00D7513A" w:rsidRDefault="00D7513A">
      <w:pPr>
        <w:rPr>
          <w:b/>
        </w:rPr>
      </w:pPr>
    </w:p>
    <w:p w14:paraId="38718BFC" w14:textId="77777777" w:rsidR="0043055B" w:rsidRDefault="0043055B">
      <w:pPr>
        <w:rPr>
          <w:b/>
        </w:rPr>
      </w:pPr>
    </w:p>
    <w:p w14:paraId="3A55F827" w14:textId="77777777" w:rsidR="0043055B" w:rsidRDefault="0043055B">
      <w:pPr>
        <w:rPr>
          <w:b/>
        </w:rPr>
      </w:pPr>
    </w:p>
    <w:p w14:paraId="035491FE" w14:textId="77777777" w:rsidR="0043055B" w:rsidRDefault="0043055B">
      <w:pPr>
        <w:rPr>
          <w:b/>
        </w:rPr>
      </w:pPr>
    </w:p>
    <w:p w14:paraId="2BDFF08E" w14:textId="17D996BE" w:rsidR="00133F6D" w:rsidRPr="006908D8" w:rsidRDefault="00143775" w:rsidP="006908D8">
      <w:pPr>
        <w:pStyle w:val="ListParagraph"/>
        <w:numPr>
          <w:ilvl w:val="0"/>
          <w:numId w:val="5"/>
        </w:numPr>
        <w:rPr>
          <w:b/>
        </w:rPr>
      </w:pPr>
      <w:r w:rsidRPr="006908D8">
        <w:rPr>
          <w:b/>
        </w:rPr>
        <w:t>STN DBS</w:t>
      </w:r>
      <w:r w:rsidR="00B81B3A" w:rsidRPr="006908D8">
        <w:rPr>
          <w:b/>
        </w:rPr>
        <w:t>: historical trends</w:t>
      </w:r>
    </w:p>
    <w:p w14:paraId="34E6256B" w14:textId="693B4231" w:rsidR="001D086C" w:rsidRDefault="001D086C"/>
    <w:p w14:paraId="2167402C" w14:textId="77777777" w:rsidR="00C06358" w:rsidRDefault="00C06358"/>
    <w:p w14:paraId="018A2009" w14:textId="32887932" w:rsidR="006C7DF2" w:rsidRPr="00B74873" w:rsidRDefault="0039018F" w:rsidP="00B74873">
      <w:pPr>
        <w:spacing w:line="480" w:lineRule="auto"/>
        <w:jc w:val="both"/>
        <w:rPr>
          <w:rFonts w:cs="Arial"/>
          <w:color w:val="000000"/>
          <w:shd w:val="clear" w:color="auto" w:fill="FFFFFF"/>
        </w:rPr>
      </w:pPr>
      <w:r>
        <w:t xml:space="preserve">The </w:t>
      </w:r>
      <w:r w:rsidR="007B41C6">
        <w:t xml:space="preserve">introduction </w:t>
      </w:r>
      <w:r>
        <w:t xml:space="preserve">of </w:t>
      </w:r>
      <w:r w:rsidR="00E317B3">
        <w:t>modern-day</w:t>
      </w:r>
      <w:r w:rsidR="007B41C6">
        <w:t xml:space="preserve"> </w:t>
      </w:r>
      <w:r>
        <w:t xml:space="preserve">deep brain stimulation (DBS) in the late 1980s </w:t>
      </w:r>
      <w:r w:rsidR="007B41C6">
        <w:t>was a pivotal moment</w:t>
      </w:r>
      <w:r>
        <w:t xml:space="preserve"> in the </w:t>
      </w:r>
      <w:r w:rsidR="00E317B3">
        <w:t xml:space="preserve">field of stereotactic functional neurosurgery. It </w:t>
      </w:r>
      <w:r w:rsidR="006C2364" w:rsidRPr="006C2364">
        <w:t>transformed</w:t>
      </w:r>
      <w:r w:rsidR="00E317B3">
        <w:t xml:space="preserve"> the </w:t>
      </w:r>
      <w:r w:rsidR="007B41C6">
        <w:t>management of medically refractory</w:t>
      </w:r>
      <w:r>
        <w:t xml:space="preserve"> movement disorders</w:t>
      </w:r>
      <w:r w:rsidR="00E317B3">
        <w:t xml:space="preserve">, particularly </w:t>
      </w:r>
      <w:r w:rsidR="009310AC">
        <w:t xml:space="preserve">advanced </w:t>
      </w:r>
      <w:r>
        <w:t>Parkinson’s disease</w:t>
      </w:r>
      <w:r w:rsidR="00013F67">
        <w:t xml:space="preserve"> (PD)</w:t>
      </w:r>
      <w:r w:rsidR="00E317B3">
        <w:t>, essential tremor</w:t>
      </w:r>
      <w:r w:rsidR="00013F67">
        <w:t xml:space="preserve"> (ET)</w:t>
      </w:r>
      <w:r w:rsidR="00E317B3">
        <w:t xml:space="preserve"> and dystonia</w:t>
      </w:r>
      <w:r w:rsidR="000B5A2D">
        <w:t xml:space="preserve"> </w:t>
      </w:r>
      <w:r w:rsidR="000B5A2D">
        <w:fldChar w:fldCharType="begin"/>
      </w:r>
      <w:r w:rsidR="000B5A2D">
        <w:instrText xml:space="preserve"> ADDIN EN.CITE &lt;EndNote&gt;&lt;Cite&gt;&lt;Author&gt;Mahlknecht&lt;/Author&gt;&lt;Year&gt;2015&lt;/Year&gt;&lt;RecNum&gt;1&lt;/RecNum&gt;&lt;DisplayText&gt;[1]&lt;/DisplayText&gt;&lt;record&gt;&lt;rec-number&gt;1&lt;/rec-number&gt;&lt;foreign-keys&gt;&lt;key app="EN" db-id="s9vzp9a5meaepzearpxvsa2pae5t5t0w9599" timestamp="1562583553"&gt;1&lt;/key&gt;&lt;/foreign-keys&gt;&lt;ref-type name="Journal Article"&gt;17&lt;/ref-type&gt;&lt;contributors&gt;&lt;authors&gt;&lt;author&gt;Mahlknecht, P.&lt;/author&gt;&lt;author&gt;Limousin, P.&lt;/author&gt;&lt;author&gt;Foltynie, T.&lt;/author&gt;&lt;/authors&gt;&lt;/contributors&gt;&lt;auth-address&gt;Sobell Department of Motor Neuroscience, UCL Institute of Neurology, Queen Square, London, WC1N 3BG, UK.&amp;#xD;Department of Neurology, Medical University Innsbruck, Innsbruck, Austria.&amp;#xD;Sobell Department of Motor Neuroscience, UCL Institute of Neurology, Queen Square, London, WC1N 3BG, UK. T.Foltynie@ucl.ac.uk.&lt;/auth-address&gt;&lt;titles&gt;&lt;title&gt;Deep brain stimulation for movement disorders: update on recent discoveries and outlook on future developments&lt;/title&gt;&lt;secondary-title&gt;J Neurol&lt;/secondary-title&gt;&lt;/titles&gt;&lt;periodical&gt;&lt;full-title&gt;J Neurol&lt;/full-title&gt;&lt;/periodical&gt;&lt;pages&gt;2583-95&lt;/pages&gt;&lt;volume&gt;262&lt;/volume&gt;&lt;number&gt;11&lt;/number&gt;&lt;edition&gt;2015/06/04&lt;/edition&gt;&lt;keywords&gt;&lt;keyword&gt;Deep Brain Stimulation/*methods&lt;/keyword&gt;&lt;keyword&gt;Humans&lt;/keyword&gt;&lt;keyword&gt;Movement Disorders/*therapy&lt;/keyword&gt;&lt;keyword&gt;Deep brain stimulation (DBS)&lt;/keyword&gt;&lt;keyword&gt;Dystonia&lt;/keyword&gt;&lt;keyword&gt;Movement disorders&lt;/keyword&gt;&lt;keyword&gt;Parkinson&amp;apos;s disease (PD)&lt;/keyword&gt;&lt;keyword&gt;Tremor&lt;/keyword&gt;&lt;/keywords&gt;&lt;dates&gt;&lt;year&gt;2015&lt;/year&gt;&lt;pub-dates&gt;&lt;date&gt;Nov&lt;/date&gt;&lt;/pub-dates&gt;&lt;/dates&gt;&lt;isbn&gt;1432-1459 (Electronic)&amp;#xD;0340-5354 (Linking)&lt;/isbn&gt;&lt;accession-num&gt;26037016&lt;/accession-num&gt;&lt;urls&gt;&lt;related-urls&gt;&lt;url&gt;https://www.ncbi.nlm.nih.gov/pubmed/26037016&lt;/url&gt;&lt;/related-urls&gt;&lt;/urls&gt;&lt;electronic-resource-num&gt;10.1007/s00415-015-7790-8&lt;/electronic-resource-num&gt;&lt;/record&gt;&lt;/Cite&gt;&lt;/EndNote&gt;</w:instrText>
      </w:r>
      <w:r w:rsidR="000B5A2D">
        <w:fldChar w:fldCharType="separate"/>
      </w:r>
      <w:r w:rsidR="000B5A2D">
        <w:rPr>
          <w:noProof/>
        </w:rPr>
        <w:t>[1]</w:t>
      </w:r>
      <w:r w:rsidR="000B5A2D">
        <w:fldChar w:fldCharType="end"/>
      </w:r>
      <w:r>
        <w:t xml:space="preserve">. </w:t>
      </w:r>
      <w:r w:rsidR="00E317B3">
        <w:t xml:space="preserve">The surgical </w:t>
      </w:r>
      <w:r w:rsidR="006C2364">
        <w:t>treatment</w:t>
      </w:r>
      <w:r w:rsidR="00E5494C">
        <w:t xml:space="preserve"> of </w:t>
      </w:r>
      <w:r w:rsidR="00013F67">
        <w:t>PD</w:t>
      </w:r>
      <w:r w:rsidR="00E5494C">
        <w:t xml:space="preserve"> </w:t>
      </w:r>
      <w:r w:rsidR="00E317B3">
        <w:t xml:space="preserve">indeed has a long history that </w:t>
      </w:r>
      <w:r w:rsidR="00E317B3" w:rsidRPr="00E317B3">
        <w:t>considerably</w:t>
      </w:r>
      <w:r w:rsidR="00E317B3">
        <w:t xml:space="preserve"> precedes the discovery of levodopa. The options in the </w:t>
      </w:r>
      <w:r w:rsidR="00EC0C3D">
        <w:t>late 19</w:t>
      </w:r>
      <w:r w:rsidR="00EC0C3D" w:rsidRPr="00B8775A">
        <w:rPr>
          <w:vertAlign w:val="superscript"/>
        </w:rPr>
        <w:t>th</w:t>
      </w:r>
      <w:r w:rsidR="00EC0C3D">
        <w:t xml:space="preserve"> / </w:t>
      </w:r>
      <w:r w:rsidR="00E317B3">
        <w:t xml:space="preserve">early </w:t>
      </w:r>
      <w:r w:rsidR="00EC0C3D">
        <w:t>20</w:t>
      </w:r>
      <w:r w:rsidR="00EC0C3D" w:rsidRPr="00BF6CD5">
        <w:rPr>
          <w:vertAlign w:val="superscript"/>
        </w:rPr>
        <w:t>th</w:t>
      </w:r>
      <w:r w:rsidR="00EC0C3D">
        <w:t xml:space="preserve"> </w:t>
      </w:r>
      <w:r w:rsidR="00E317B3">
        <w:t>century predominantly involved creating lesions along the corticospinal tract</w:t>
      </w:r>
      <w:r w:rsidR="00EC0C3D">
        <w:t>,</w:t>
      </w:r>
      <w:r w:rsidR="00E317B3">
        <w:t xml:space="preserve"> produc</w:t>
      </w:r>
      <w:r w:rsidR="00EC0C3D">
        <w:t>ing</w:t>
      </w:r>
      <w:r w:rsidR="00E317B3">
        <w:t xml:space="preserve"> contralateral paresis to treat hyperkinetic symptoms.  </w:t>
      </w:r>
      <w:r w:rsidR="00EC0C3D">
        <w:t xml:space="preserve">However, </w:t>
      </w:r>
      <w:r w:rsidR="00EC0C3D">
        <w:lastRenderedPageBreak/>
        <w:t>Foerster</w:t>
      </w:r>
      <w:r w:rsidR="004E60D6">
        <w:t xml:space="preserve"> </w:t>
      </w:r>
      <w:r w:rsidR="004E60D6">
        <w:fldChar w:fldCharType="begin"/>
      </w:r>
      <w:r w:rsidR="004E60D6">
        <w:instrText xml:space="preserve"> ADDIN EN.CITE &lt;EndNote&gt;&lt;Cite&gt;&lt;Author&gt;Foerster&lt;/Author&gt;&lt;Year&gt;1921&lt;/Year&gt;&lt;RecNum&gt;453&lt;/RecNum&gt;&lt;DisplayText&gt;[2]&lt;/DisplayText&gt;&lt;record&gt;&lt;rec-number&gt;453&lt;/rec-number&gt;&lt;foreign-keys&gt;&lt;key app="EN" db-id="s9vzp9a5meaepzearpxvsa2pae5t5t0w9599" timestamp="1567870037"&gt;453&lt;/key&gt;&lt;/foreign-keys&gt;&lt;ref-type name="Journal Article"&gt;17&lt;/ref-type&gt;&lt;contributors&gt;&lt;authors&gt;&lt;author&gt;Foerster,O.&lt;/author&gt;&lt;/authors&gt;&lt;/contributors&gt;&lt;titles&gt;&lt;title&gt;Zur Analyse und Pathophysiologie der striären Bewegungsstörungen&lt;/title&gt;&lt;secondary-title&gt;Z. ges. Neurol. Psychiatry&lt;/secondary-title&gt;&lt;/titles&gt;&lt;periodical&gt;&lt;full-title&gt;Z. ges. Neurol. Psychiatry&lt;/full-title&gt;&lt;/periodical&gt;&lt;pages&gt;1-169&lt;/pages&gt;&lt;volume&gt;73&lt;/volume&gt;&lt;dates&gt;&lt;year&gt;1921&lt;/year&gt;&lt;/dates&gt;&lt;urls&gt;&lt;/urls&gt;&lt;/record&gt;&lt;/Cite&gt;&lt;/EndNote&gt;</w:instrText>
      </w:r>
      <w:r w:rsidR="004E60D6">
        <w:fldChar w:fldCharType="separate"/>
      </w:r>
      <w:r w:rsidR="004E60D6">
        <w:rPr>
          <w:noProof/>
        </w:rPr>
        <w:t>[2]</w:t>
      </w:r>
      <w:r w:rsidR="004E60D6">
        <w:fldChar w:fldCharType="end"/>
      </w:r>
      <w:r w:rsidR="008227F2">
        <w:t xml:space="preserve">, </w:t>
      </w:r>
      <w:r w:rsidR="00EC0C3D">
        <w:t xml:space="preserve"> Meyers </w:t>
      </w:r>
      <w:r w:rsidR="00D21722">
        <w:fldChar w:fldCharType="begin"/>
      </w:r>
      <w:r w:rsidR="00D21722">
        <w:instrText xml:space="preserve"> ADDIN EN.CITE &lt;EndNote&gt;&lt;Cite&gt;&lt;Author&gt;Meyers&lt;/Author&gt;&lt;Year&gt;1951&lt;/Year&gt;&lt;RecNum&gt;459&lt;/RecNum&gt;&lt;DisplayText&gt;[3]&lt;/DisplayText&gt;&lt;record&gt;&lt;rec-number&gt;459&lt;/rec-number&gt;&lt;foreign-keys&gt;&lt;key app="EN" db-id="s9vzp9a5meaepzearpxvsa2pae5t5t0w9599" timestamp="1567870253"&gt;459&lt;/key&gt;&lt;/foreign-keys&gt;&lt;ref-type name="Journal Article"&gt;17&lt;/ref-type&gt;&lt;contributors&gt;&lt;authors&gt;&lt;author&gt;Meyers, R.&lt;/author&gt;&lt;/authors&gt;&lt;/contributors&gt;&lt;titles&gt;&lt;title&gt;Surgical experiments in the therapy of certain &amp;apos;extrapyramidal&amp;apos; diseases: a current evaluation&lt;/title&gt;&lt;secondary-title&gt;Acta Psychiatr Neurol Suppl&lt;/secondary-title&gt;&lt;/titles&gt;&lt;periodical&gt;&lt;full-title&gt;Acta Psychiatr Neurol Suppl&lt;/full-title&gt;&lt;/periodical&gt;&lt;pages&gt;1-42&lt;/pages&gt;&lt;volume&gt;67&lt;/volume&gt;&lt;edition&gt;1951/01/01&lt;/edition&gt;&lt;keywords&gt;&lt;keyword&gt;*Basal Ganglia Diseases&lt;/keyword&gt;&lt;keyword&gt;*Extrapyramidal Tracts&lt;/keyword&gt;&lt;keyword&gt;*extrapyramidal tract&lt;/keyword&gt;&lt;/keywords&gt;&lt;dates&gt;&lt;year&gt;1951&lt;/year&gt;&lt;/dates&gt;&lt;accession-num&gt;14837767&lt;/accession-num&gt;&lt;urls&gt;&lt;related-urls&gt;&lt;url&gt;https://www.ncbi.nlm.nih.gov/pubmed/14837767&lt;/url&gt;&lt;/related-urls&gt;&lt;/urls&gt;&lt;/record&gt;&lt;/Cite&gt;&lt;/EndNote&gt;</w:instrText>
      </w:r>
      <w:r w:rsidR="00D21722">
        <w:fldChar w:fldCharType="separate"/>
      </w:r>
      <w:r w:rsidR="00D21722">
        <w:rPr>
          <w:noProof/>
        </w:rPr>
        <w:t>[3]</w:t>
      </w:r>
      <w:r w:rsidR="00D21722">
        <w:fldChar w:fldCharType="end"/>
      </w:r>
      <w:r w:rsidR="00EC0C3D">
        <w:t xml:space="preserve"> </w:t>
      </w:r>
      <w:r w:rsidR="008227F2">
        <w:t xml:space="preserve">and others </w:t>
      </w:r>
      <w:r w:rsidR="00EC0C3D">
        <w:t xml:space="preserve">realized the importance of the basal ganglia in motor physiology and </w:t>
      </w:r>
      <w:r w:rsidR="006C2364">
        <w:t xml:space="preserve">Irving Cooper </w:t>
      </w:r>
      <w:r w:rsidR="00EC0C3D">
        <w:t xml:space="preserve">confirmed this by serendipity when he </w:t>
      </w:r>
      <w:r w:rsidR="006C2364">
        <w:t xml:space="preserve">accidentally injured the anterior choroidal artery </w:t>
      </w:r>
      <w:r w:rsidR="00EC0C3D">
        <w:t>before</w:t>
      </w:r>
      <w:r w:rsidR="006C2364">
        <w:t xml:space="preserve"> perform</w:t>
      </w:r>
      <w:r w:rsidR="00EC0C3D">
        <w:t>ing</w:t>
      </w:r>
      <w:r w:rsidR="006C2364">
        <w:t xml:space="preserve"> a cerebral peduncle </w:t>
      </w:r>
      <w:r w:rsidR="00EC0C3D">
        <w:t xml:space="preserve">lesion </w:t>
      </w:r>
      <w:r w:rsidR="006C2364">
        <w:t xml:space="preserve">in a patient with parkinsonism. </w:t>
      </w:r>
      <w:r w:rsidR="00D21722">
        <w:t>T</w:t>
      </w:r>
      <w:r w:rsidR="006C2364">
        <w:t>he patient sustained an improvement not only in tremor</w:t>
      </w:r>
      <w:r w:rsidR="00D7513A">
        <w:t xml:space="preserve"> </w:t>
      </w:r>
      <w:r w:rsidR="006C2364">
        <w:t xml:space="preserve">but </w:t>
      </w:r>
      <w:r w:rsidR="005E40CB">
        <w:t xml:space="preserve">also </w:t>
      </w:r>
      <w:r w:rsidR="006C2364">
        <w:t xml:space="preserve">in rigidity and bradykinesia  </w:t>
      </w:r>
      <w:r w:rsidR="006C2364">
        <w:fldChar w:fldCharType="begin"/>
      </w:r>
      <w:r w:rsidR="00D21722">
        <w:instrText xml:space="preserve"> ADDIN EN.CITE &lt;EndNote&gt;&lt;Cite&gt;&lt;Author&gt;Cooper&lt;/Author&gt;&lt;Year&gt;1953&lt;/Year&gt;&lt;RecNum&gt;3&lt;/RecNum&gt;&lt;DisplayText&gt;[4]&lt;/DisplayText&gt;&lt;record&gt;&lt;rec-number&gt;3&lt;/rec-number&gt;&lt;foreign-keys&gt;&lt;key app="EN" db-id="s9vzp9a5meaepzearpxvsa2pae5t5t0w9599" timestamp="1562585642"&gt;3&lt;/key&gt;&lt;/foreign-keys&gt;&lt;ref-type name="Journal Article"&gt;17&lt;/ref-type&gt;&lt;contributors&gt;&lt;authors&gt;&lt;author&gt;Cooper, I. S.&lt;/author&gt;&lt;/authors&gt;&lt;/contributors&gt;&lt;titles&gt;&lt;title&gt;Ligation of the anterior choroidal artery for involuntary movements; parkinsonism&lt;/title&gt;&lt;secondary-title&gt;Psychiatr Q&lt;/secondary-title&gt;&lt;/titles&gt;&lt;periodical&gt;&lt;full-title&gt;Psychiatr Q&lt;/full-title&gt;&lt;/periodical&gt;&lt;pages&gt;317-9&lt;/pages&gt;&lt;volume&gt;27&lt;/volume&gt;&lt;number&gt;2&lt;/number&gt;&lt;edition&gt;1953/04/01&lt;/edition&gt;&lt;keywords&gt;&lt;keyword&gt;*Arteries&lt;/keyword&gt;&lt;keyword&gt;*Dyskinesias&lt;/keyword&gt;&lt;keyword&gt;Hippocampus/*blood supply&lt;/keyword&gt;&lt;keyword&gt;Humans&lt;/keyword&gt;&lt;keyword&gt;Ligation&lt;/keyword&gt;&lt;keyword&gt;Parkinson Disease/*surgery&lt;/keyword&gt;&lt;keyword&gt;*Parkinsonian Disorders&lt;/keyword&gt;&lt;keyword&gt;*HIPPOCAMPUS/blood supply&lt;/keyword&gt;&lt;keyword&gt;*PARALYSIS AGITANS/surgery&lt;/keyword&gt;&lt;/keywords&gt;&lt;dates&gt;&lt;year&gt;1953&lt;/year&gt;&lt;pub-dates&gt;&lt;date&gt;Apr&lt;/date&gt;&lt;/pub-dates&gt;&lt;/dates&gt;&lt;isbn&gt;0033-2720 (Print)&amp;#xD;0033-2720 (Linking)&lt;/isbn&gt;&lt;accession-num&gt;13056063&lt;/accession-num&gt;&lt;urls&gt;&lt;related-urls&gt;&lt;url&gt;https://www.ncbi.nlm.nih.gov/pubmed/13056063&lt;/url&gt;&lt;/related-urls&gt;&lt;/urls&gt;&lt;/record&gt;&lt;/Cite&gt;&lt;/EndNote&gt;</w:instrText>
      </w:r>
      <w:r w:rsidR="006C2364">
        <w:fldChar w:fldCharType="separate"/>
      </w:r>
      <w:r w:rsidR="00D21722">
        <w:rPr>
          <w:noProof/>
        </w:rPr>
        <w:t>[4]</w:t>
      </w:r>
      <w:r w:rsidR="006C2364">
        <w:fldChar w:fldCharType="end"/>
      </w:r>
      <w:r w:rsidR="006C2364">
        <w:t xml:space="preserve">. Post-mortem studies consequently confirmed that the therapeutic effect </w:t>
      </w:r>
      <w:r w:rsidR="00013F67">
        <w:t xml:space="preserve">was </w:t>
      </w:r>
      <w:r w:rsidR="00013F67" w:rsidRPr="00013F67">
        <w:t>related</w:t>
      </w:r>
      <w:r w:rsidR="00013F67">
        <w:t xml:space="preserve"> to</w:t>
      </w:r>
      <w:r w:rsidR="006C2364">
        <w:t xml:space="preserve"> an </w:t>
      </w:r>
      <w:r w:rsidR="0085371C">
        <w:t>ischemic</w:t>
      </w:r>
      <w:r w:rsidR="006C2364">
        <w:t xml:space="preserve"> </w:t>
      </w:r>
      <w:r w:rsidR="006C2364" w:rsidRPr="0085371C">
        <w:t>stroke in the pallidum</w:t>
      </w:r>
      <w:r w:rsidR="00013F67">
        <w:t>. This</w:t>
      </w:r>
      <w:r w:rsidR="006C2364">
        <w:t xml:space="preserve"> </w:t>
      </w:r>
      <w:r w:rsidR="00013F67">
        <w:t>led</w:t>
      </w:r>
      <w:r w:rsidR="006C2364">
        <w:t xml:space="preserve"> to the introduction of pallidotomy as a new </w:t>
      </w:r>
      <w:r w:rsidR="00013F67">
        <w:t>option in the treatment of PD</w:t>
      </w:r>
      <w:r w:rsidR="00013F67" w:rsidRPr="00013F67">
        <w:t xml:space="preserve"> </w:t>
      </w:r>
      <w:r w:rsidR="00013F67">
        <w:fldChar w:fldCharType="begin"/>
      </w:r>
      <w:r w:rsidR="00D21722">
        <w:instrText xml:space="preserve"> ADDIN EN.CITE &lt;EndNote&gt;&lt;Cite&gt;&lt;Author&gt;Hanieh&lt;/Author&gt;&lt;Year&gt;1969&lt;/Year&gt;&lt;RecNum&gt;2&lt;/RecNum&gt;&lt;DisplayText&gt;[5]&lt;/DisplayText&gt;&lt;record&gt;&lt;rec-number&gt;2&lt;/rec-number&gt;&lt;foreign-keys&gt;&lt;key app="EN" db-id="s9vzp9a5meaepzearpxvsa2pae5t5t0w9599" timestamp="1562584538"&gt;2&lt;/key&gt;&lt;/foreign-keys&gt;&lt;ref-type name="Journal Article"&gt;17&lt;/ref-type&gt;&lt;contributors&gt;&lt;authors&gt;&lt;author&gt;Hanieh, A.&lt;/author&gt;&lt;author&gt;Maloney, A. F.&lt;/author&gt;&lt;/authors&gt;&lt;/contributors&gt;&lt;titles&gt;&lt;title&gt;Localization of stereotaxic lesions in the treatment of Parkinsonism: a clinico-pathological comparison&lt;/title&gt;&lt;secondary-title&gt;J Neurosurg&lt;/secondary-title&gt;&lt;/titles&gt;&lt;periodical&gt;&lt;full-title&gt;J Neurosurg&lt;/full-title&gt;&lt;/periodical&gt;&lt;pages&gt;393-9&lt;/pages&gt;&lt;volume&gt;31&lt;/volume&gt;&lt;number&gt;4&lt;/number&gt;&lt;edition&gt;1969/10/01&lt;/edition&gt;&lt;keywords&gt;&lt;keyword&gt;Basal Ganglia/surgery&lt;/keyword&gt;&lt;keyword&gt;Brain Mapping&lt;/keyword&gt;&lt;keyword&gt;Electrolysis&lt;/keyword&gt;&lt;keyword&gt;Globus Pallidus/surgery&lt;/keyword&gt;&lt;keyword&gt;Humans&lt;/keyword&gt;&lt;keyword&gt;Methods&lt;/keyword&gt;&lt;keyword&gt;Parkinson Disease/*surgery&lt;/keyword&gt;&lt;keyword&gt;Stainless Steel&lt;/keyword&gt;&lt;keyword&gt;*Stereotaxic Techniques&lt;/keyword&gt;&lt;keyword&gt;Surgical Instruments&lt;/keyword&gt;&lt;keyword&gt;Thalamus/surgery&lt;/keyword&gt;&lt;/keywords&gt;&lt;dates&gt;&lt;year&gt;1969&lt;/year&gt;&lt;pub-dates&gt;&lt;date&gt;Oct&lt;/date&gt;&lt;/pub-dates&gt;&lt;/dates&gt;&lt;isbn&gt;0022-3085 (Print)&amp;#xD;0022-3085 (Linking)&lt;/isbn&gt;&lt;accession-num&gt;4900104&lt;/accession-num&gt;&lt;urls&gt;&lt;related-urls&gt;&lt;url&gt;https://www.ncbi.nlm.nih.gov/pubmed/4900104&lt;/url&gt;&lt;/related-urls&gt;&lt;/urls&gt;&lt;electronic-resource-num&gt;10.3171/jns.1969.31.4.0393&lt;/electronic-resource-num&gt;&lt;/record&gt;&lt;/Cite&gt;&lt;/EndNote&gt;</w:instrText>
      </w:r>
      <w:r w:rsidR="00013F67">
        <w:fldChar w:fldCharType="separate"/>
      </w:r>
      <w:r w:rsidR="00D21722">
        <w:rPr>
          <w:noProof/>
        </w:rPr>
        <w:t>[5]</w:t>
      </w:r>
      <w:r w:rsidR="00013F67">
        <w:fldChar w:fldCharType="end"/>
      </w:r>
      <w:r w:rsidR="00013F67">
        <w:t>. Early procedures were carried out through an open approach with a relatively high morbidity and mortality. The subsequent introduction of human stereotactic surgery by Spiegel and Wycis allowed for accurate targeting through a burr hole approach relying on ventriculography landmarks and atlas coordinates. Stereotactic lesions were performed in the pallidum, pallido</w:t>
      </w:r>
      <w:r w:rsidR="0085371C">
        <w:t>-</w:t>
      </w:r>
      <w:r w:rsidR="00013F67">
        <w:t>thalamic tract and in the thalamus</w:t>
      </w:r>
      <w:r w:rsidR="00A4243A">
        <w:t xml:space="preserve"> amongst other targets along the basal ganglia circuitry</w:t>
      </w:r>
      <w:r w:rsidR="00013F67">
        <w:t xml:space="preserve"> </w:t>
      </w:r>
      <w:r w:rsidR="007A5E56">
        <w:fldChar w:fldCharType="begin"/>
      </w:r>
      <w:r w:rsidR="00D21722">
        <w:instrText xml:space="preserve"> ADDIN EN.CITE &lt;EndNote&gt;&lt;Cite&gt;&lt;Author&gt;Cooper&lt;/Author&gt;&lt;Year&gt;1956&lt;/Year&gt;&lt;RecNum&gt;4&lt;/RecNum&gt;&lt;DisplayText&gt;[6]&lt;/DisplayText&gt;&lt;record&gt;&lt;rec-number&gt;4&lt;/rec-number&gt;&lt;foreign-keys&gt;&lt;key app="EN" db-id="s9vzp9a5meaepzearpxvsa2pae5t5t0w9599" timestamp="1562585817"&gt;4&lt;/key&gt;&lt;/foreign-keys&gt;&lt;ref-type name="Journal Article"&gt;17&lt;/ref-type&gt;&lt;contributors&gt;&lt;authors&gt;&lt;author&gt;Cooper, I. S.&lt;/author&gt;&lt;/authors&gt;&lt;/contributors&gt;&lt;titles&gt;&lt;title&gt;Clinical results and follow-up studies in a personal series of 300 operations for parkinsonism&lt;/title&gt;&lt;secondary-title&gt;J Am Geriatr Soc&lt;/secondary-title&gt;&lt;/titles&gt;&lt;periodical&gt;&lt;full-title&gt;J Am Geriatr Soc&lt;/full-title&gt;&lt;/periodical&gt;&lt;pages&gt;1171-81&lt;/pages&gt;&lt;volume&gt;4&lt;/volume&gt;&lt;number&gt;12&lt;/number&gt;&lt;edition&gt;1956/12/01&lt;/edition&gt;&lt;keywords&gt;&lt;keyword&gt;Basal Ganglia/*surgery&lt;/keyword&gt;&lt;keyword&gt;*Cardiovascular System&lt;/keyword&gt;&lt;keyword&gt;Choroid/*blood supply&lt;/keyword&gt;&lt;keyword&gt;Follow-Up Studies&lt;/keyword&gt;&lt;keyword&gt;Humans&lt;/keyword&gt;&lt;keyword&gt;Parkinson Disease/*surgery&lt;/keyword&gt;&lt;keyword&gt;*Parkinsonian Disorders&lt;/keyword&gt;&lt;keyword&gt;*BASAL GANGLIA/surgery&lt;/keyword&gt;&lt;keyword&gt;*CHOROID/blood supply&lt;/keyword&gt;&lt;keyword&gt;*PARALYSIS AGITANS/surgery&lt;/keyword&gt;&lt;/keywords&gt;&lt;dates&gt;&lt;year&gt;1956&lt;/year&gt;&lt;pub-dates&gt;&lt;date&gt;Dec&lt;/date&gt;&lt;/pub-dates&gt;&lt;/dates&gt;&lt;isbn&gt;0002-8614 (Print)&amp;#xD;0002-8614 (Linking)&lt;/isbn&gt;&lt;accession-num&gt;13385095&lt;/accession-num&gt;&lt;urls&gt;&lt;related-urls&gt;&lt;url&gt;https://www.ncbi.nlm.nih.gov/pubmed/13385095&lt;/url&gt;&lt;/related-urls&gt;&lt;/urls&gt;&lt;/record&gt;&lt;/Cite&gt;&lt;/EndNote&gt;</w:instrText>
      </w:r>
      <w:r w:rsidR="007A5E56">
        <w:fldChar w:fldCharType="separate"/>
      </w:r>
      <w:r w:rsidR="00D21722">
        <w:rPr>
          <w:noProof/>
        </w:rPr>
        <w:t>[6]</w:t>
      </w:r>
      <w:r w:rsidR="007A5E56">
        <w:fldChar w:fldCharType="end"/>
      </w:r>
      <w:r w:rsidR="00824485">
        <w:t>.</w:t>
      </w:r>
      <w:r w:rsidR="009F64E5">
        <w:t xml:space="preserve"> </w:t>
      </w:r>
      <w:r w:rsidR="00013F67">
        <w:t xml:space="preserve">Nevertheless, ablative surgery for movement disorders was </w:t>
      </w:r>
      <w:r w:rsidR="008227F2">
        <w:t xml:space="preserve">almost always </w:t>
      </w:r>
      <w:r w:rsidR="00013F67">
        <w:t xml:space="preserve">unilateral due to the high morbidity associated with bilateral surgery. Lesions </w:t>
      </w:r>
      <w:r w:rsidR="00D7513A">
        <w:t>are</w:t>
      </w:r>
      <w:r w:rsidR="00013F67">
        <w:t xml:space="preserve"> irreversible and rel</w:t>
      </w:r>
      <w:r w:rsidR="008227F2">
        <w:t>ied</w:t>
      </w:r>
      <w:r w:rsidR="00013F67">
        <w:t xml:space="preserve"> on atlas coordinates for indirect targeting</w:t>
      </w:r>
      <w:r w:rsidR="00A4243A">
        <w:t xml:space="preserve">. </w:t>
      </w:r>
      <w:r w:rsidR="00F1276C" w:rsidRPr="00E24994">
        <w:rPr>
          <w:rFonts w:ascii="Times New Roman" w:hAnsi="Times New Roman" w:cs="Times New Roman"/>
          <w:shd w:val="clear" w:color="auto" w:fill="FFFFFF"/>
        </w:rPr>
        <w:t xml:space="preserve">Spiegel and Wycis </w:t>
      </w:r>
      <w:r w:rsidR="00F1276C">
        <w:rPr>
          <w:rFonts w:ascii="Times New Roman" w:hAnsi="Times New Roman" w:cs="Times New Roman"/>
          <w:shd w:val="clear" w:color="auto" w:fill="FFFFFF"/>
        </w:rPr>
        <w:t>first</w:t>
      </w:r>
      <w:r w:rsidR="00F1276C" w:rsidRPr="00E24994">
        <w:rPr>
          <w:rFonts w:ascii="Times New Roman" w:hAnsi="Times New Roman" w:cs="Times New Roman"/>
          <w:shd w:val="clear" w:color="auto" w:fill="FFFFFF"/>
        </w:rPr>
        <w:t xml:space="preserve"> used electrical stimulation before making a lesion</w:t>
      </w:r>
      <w:r w:rsidR="00F1276C">
        <w:rPr>
          <w:rFonts w:ascii="Times New Roman" w:hAnsi="Times New Roman" w:cs="Times New Roman"/>
          <w:shd w:val="clear" w:color="auto" w:fill="FFFFFF"/>
        </w:rPr>
        <w:t xml:space="preserve"> in a </w:t>
      </w:r>
      <w:r w:rsidR="00D541A9">
        <w:rPr>
          <w:rFonts w:ascii="Times New Roman" w:hAnsi="Times New Roman" w:cs="Times New Roman"/>
          <w:shd w:val="clear" w:color="auto" w:fill="FFFFFF"/>
        </w:rPr>
        <w:t xml:space="preserve">patient with </w:t>
      </w:r>
      <w:r w:rsidR="00F1276C">
        <w:rPr>
          <w:rFonts w:ascii="Times New Roman" w:hAnsi="Times New Roman" w:cs="Times New Roman"/>
          <w:shd w:val="clear" w:color="auto" w:fill="FFFFFF"/>
        </w:rPr>
        <w:t xml:space="preserve">parkinsonism with oculogyric crisis </w:t>
      </w:r>
      <w:r w:rsidR="00F1276C">
        <w:rPr>
          <w:rFonts w:ascii="Times New Roman" w:hAnsi="Times New Roman" w:cs="Times New Roman"/>
          <w:shd w:val="clear" w:color="auto" w:fill="FFFFFF"/>
        </w:rPr>
        <w:fldChar w:fldCharType="begin"/>
      </w:r>
      <w:r w:rsidR="00F1276C">
        <w:rPr>
          <w:rFonts w:ascii="Times New Roman" w:hAnsi="Times New Roman" w:cs="Times New Roman"/>
          <w:shd w:val="clear" w:color="auto" w:fill="FFFFFF"/>
        </w:rPr>
        <w:instrText xml:space="preserve"> ADDIN EN.CITE &lt;EndNote&gt;&lt;Cite&gt;&lt;Author&gt;Wycis&lt;/Author&gt;&lt;Year&gt;1958&lt;/Year&gt;&lt;RecNum&gt;548&lt;/RecNum&gt;&lt;DisplayText&gt;[7]&lt;/DisplayText&gt;&lt;record&gt;&lt;rec-number&gt;548&lt;/rec-number&gt;&lt;foreign-keys&gt;&lt;key app="EN" db-id="s9vzp9a5meaepzearpxvsa2pae5t5t0w9599" timestamp="1580036587"&gt;548&lt;/key&gt;&lt;/foreign-keys&gt;&lt;ref-type name="Journal Article"&gt;17&lt;/ref-type&gt;&lt;contributors&gt;&lt;authors&gt;&lt;author&gt;Wycis, H. T.&lt;/author&gt;&lt;author&gt;Spiegel, E. A.&lt;/author&gt;&lt;/authors&gt;&lt;/contributors&gt;&lt;titles&gt;&lt;title&gt;Parkinsonism with oculogyric crises; stimulation and partial elimination of periaqueductal grey and mesencephalic tegmentum (tegmentotomy)&lt;/title&gt;&lt;secondary-title&gt;Confin Neurol&lt;/secondary-title&gt;&lt;/titles&gt;&lt;periodical&gt;&lt;full-title&gt;Confin Neurol&lt;/full-title&gt;&lt;/periodical&gt;&lt;pages&gt;385-93&lt;/pages&gt;&lt;volume&gt;18&lt;/volume&gt;&lt;number&gt;6&lt;/number&gt;&lt;edition&gt;1958/01/01&lt;/edition&gt;&lt;keywords&gt;&lt;keyword&gt;*Disease&lt;/keyword&gt;&lt;keyword&gt;*Dystonic Disorders&lt;/keyword&gt;&lt;keyword&gt;*Eye Movements&lt;/keyword&gt;&lt;keyword&gt;Humans&lt;/keyword&gt;&lt;keyword&gt;*Oculomotor Muscles&lt;/keyword&gt;&lt;keyword&gt;*Parkinson Disease&lt;/keyword&gt;&lt;keyword&gt;*Parkinsonian Disorders&lt;/keyword&gt;&lt;keyword&gt;*Periaqueductal Gray&lt;/keyword&gt;&lt;keyword&gt;*Tegmentum Mesencephali&lt;/keyword&gt;&lt;keyword&gt;*MUSCLES, OCULOMOTOR/diseases&lt;/keyword&gt;&lt;keyword&gt;*PARALYSIS AGITANS/manifestations&lt;/keyword&gt;&lt;/keywords&gt;&lt;dates&gt;&lt;year&gt;1958&lt;/year&gt;&lt;/dates&gt;&lt;isbn&gt;0010-5678 (Print)&amp;#xD;0010-5678 (Linking)&lt;/isbn&gt;&lt;accession-num&gt;13597522&lt;/accession-num&gt;&lt;urls&gt;&lt;related-urls&gt;&lt;url&gt;https://www.ncbi.nlm.nih.gov/pubmed/13597522&lt;/url&gt;&lt;/related-urls&gt;&lt;/urls&gt;&lt;electronic-resource-num&gt;10.1159/000105093&lt;/electronic-resource-num&gt;&lt;/record&gt;&lt;/Cite&gt;&lt;/EndNote&gt;</w:instrText>
      </w:r>
      <w:r w:rsidR="00F1276C">
        <w:rPr>
          <w:rFonts w:ascii="Times New Roman" w:hAnsi="Times New Roman" w:cs="Times New Roman"/>
          <w:shd w:val="clear" w:color="auto" w:fill="FFFFFF"/>
        </w:rPr>
        <w:fldChar w:fldCharType="separate"/>
      </w:r>
      <w:r w:rsidR="00F1276C">
        <w:rPr>
          <w:rFonts w:ascii="Times New Roman" w:hAnsi="Times New Roman" w:cs="Times New Roman"/>
          <w:noProof/>
          <w:shd w:val="clear" w:color="auto" w:fill="FFFFFF"/>
        </w:rPr>
        <w:t>[7]</w:t>
      </w:r>
      <w:r w:rsidR="00F1276C">
        <w:rPr>
          <w:rFonts w:ascii="Times New Roman" w:hAnsi="Times New Roman" w:cs="Times New Roman"/>
          <w:shd w:val="clear" w:color="auto" w:fill="FFFFFF"/>
        </w:rPr>
        <w:fldChar w:fldCharType="end"/>
      </w:r>
      <w:r w:rsidR="00F1276C">
        <w:rPr>
          <w:rFonts w:ascii="Times New Roman" w:hAnsi="Times New Roman" w:cs="Times New Roman"/>
          <w:shd w:val="clear" w:color="auto" w:fill="FFFFFF"/>
        </w:rPr>
        <w:t>.</w:t>
      </w:r>
      <w:r w:rsidR="00D7513A">
        <w:rPr>
          <w:rFonts w:ascii="Times New Roman" w:hAnsi="Times New Roman" w:cs="Times New Roman"/>
          <w:shd w:val="clear" w:color="auto" w:fill="FFFFFF"/>
        </w:rPr>
        <w:t xml:space="preserve"> </w:t>
      </w:r>
      <w:r w:rsidR="00F1276C">
        <w:rPr>
          <w:rFonts w:cs="Arial"/>
          <w:color w:val="000000"/>
          <w:shd w:val="clear" w:color="auto" w:fill="FFFFFF"/>
        </w:rPr>
        <w:t>However, t</w:t>
      </w:r>
      <w:r w:rsidR="00B74873" w:rsidRPr="00B74873">
        <w:rPr>
          <w:rFonts w:cs="Arial"/>
          <w:color w:val="000000"/>
          <w:shd w:val="clear" w:color="auto" w:fill="FFFFFF"/>
        </w:rPr>
        <w:t>he first use</w:t>
      </w:r>
      <w:r w:rsidR="00B74873">
        <w:rPr>
          <w:rFonts w:cs="Arial"/>
          <w:color w:val="000000"/>
          <w:shd w:val="clear" w:color="auto" w:fill="FFFFFF"/>
        </w:rPr>
        <w:t xml:space="preserve"> of</w:t>
      </w:r>
      <w:r w:rsidR="00B74873" w:rsidRPr="00B74873">
        <w:rPr>
          <w:rFonts w:cs="Arial"/>
          <w:color w:val="000000"/>
          <w:shd w:val="clear" w:color="auto" w:fill="FFFFFF"/>
        </w:rPr>
        <w:t xml:space="preserve"> chronic depth electrostimulation as a therapy</w:t>
      </w:r>
      <w:r w:rsidR="00B74873">
        <w:rPr>
          <w:rFonts w:cs="Arial"/>
          <w:color w:val="000000"/>
          <w:shd w:val="clear" w:color="auto" w:fill="FFFFFF"/>
        </w:rPr>
        <w:t xml:space="preserve"> </w:t>
      </w:r>
      <w:r w:rsidR="00B74873" w:rsidRPr="00B74873">
        <w:rPr>
          <w:rFonts w:cs="Arial"/>
          <w:color w:val="000000"/>
          <w:shd w:val="clear" w:color="auto" w:fill="FFFFFF"/>
        </w:rPr>
        <w:t xml:space="preserve">per se in </w:t>
      </w:r>
      <w:r w:rsidR="00D21722">
        <w:rPr>
          <w:rFonts w:cs="Arial"/>
          <w:color w:val="000000"/>
          <w:shd w:val="clear" w:color="auto" w:fill="FFFFFF"/>
        </w:rPr>
        <w:t xml:space="preserve">neurological </w:t>
      </w:r>
      <w:r w:rsidR="00B74873" w:rsidRPr="00B74873">
        <w:rPr>
          <w:rFonts w:cs="Arial"/>
          <w:color w:val="000000"/>
          <w:shd w:val="clear" w:color="auto" w:fill="FFFFFF"/>
        </w:rPr>
        <w:t xml:space="preserve">disorders </w:t>
      </w:r>
      <w:r w:rsidR="00B74873">
        <w:rPr>
          <w:rFonts w:cs="Arial"/>
          <w:color w:val="000000"/>
          <w:shd w:val="clear" w:color="auto" w:fill="FFFFFF"/>
        </w:rPr>
        <w:t>was i</w:t>
      </w:r>
      <w:r w:rsidR="006C7DF2" w:rsidRPr="00B74873">
        <w:rPr>
          <w:rFonts w:cs="Arial"/>
          <w:color w:val="000000"/>
          <w:shd w:val="clear" w:color="auto" w:fill="FFFFFF"/>
        </w:rPr>
        <w:t xml:space="preserve">n the early 70s </w:t>
      </w:r>
      <w:r w:rsidR="00B74873">
        <w:rPr>
          <w:rFonts w:cs="Arial"/>
          <w:color w:val="000000"/>
          <w:shd w:val="clear" w:color="auto" w:fill="FFFFFF"/>
        </w:rPr>
        <w:t xml:space="preserve">by </w:t>
      </w:r>
      <w:r w:rsidR="006C7DF2" w:rsidRPr="00B74873">
        <w:rPr>
          <w:rFonts w:cs="Arial"/>
          <w:color w:val="000000"/>
          <w:shd w:val="clear" w:color="auto" w:fill="FFFFFF"/>
        </w:rPr>
        <w:t>Bechtereva</w:t>
      </w:r>
      <w:r w:rsidR="00B74873">
        <w:rPr>
          <w:rFonts w:cs="Arial"/>
          <w:color w:val="000000"/>
          <w:shd w:val="clear" w:color="auto" w:fill="FFFFFF"/>
        </w:rPr>
        <w:t xml:space="preserve"> </w:t>
      </w:r>
      <w:r w:rsidR="00B74873">
        <w:rPr>
          <w:rFonts w:cs="Arial"/>
          <w:color w:val="000000"/>
          <w:shd w:val="clear" w:color="auto" w:fill="FFFFFF"/>
        </w:rPr>
        <w:fldChar w:fldCharType="begin"/>
      </w:r>
      <w:r w:rsidR="00F1276C">
        <w:rPr>
          <w:rFonts w:cs="Arial"/>
          <w:color w:val="000000"/>
          <w:shd w:val="clear" w:color="auto" w:fill="FFFFFF"/>
        </w:rPr>
        <w:instrText xml:space="preserve"> ADDIN EN.CITE &lt;EndNote&gt;&lt;Cite&gt;&lt;Author&gt;Blomstedt&lt;/Author&gt;&lt;Year&gt;2010&lt;/Year&gt;&lt;RecNum&gt;446&lt;/RecNum&gt;&lt;DisplayText&gt;[8]&lt;/DisplayText&gt;&lt;record&gt;&lt;rec-number&gt;446&lt;/rec-number&gt;&lt;foreign-keys&gt;&lt;key app="EN" db-id="s9vzp9a5meaepzearpxvsa2pae5t5t0w9599" timestamp="1565686903"&gt;446&lt;/key&gt;&lt;/foreign-keys&gt;&lt;ref-type name="Journal Article"&gt;17&lt;/ref-type&gt;&lt;contributors&gt;&lt;authors&gt;&lt;author&gt;Blomstedt, P.&lt;/author&gt;&lt;author&gt;Hariz, M. I.&lt;/author&gt;&lt;/authors&gt;&lt;/contributors&gt;&lt;auth-address&gt;Department of Neurosurgery, University Hospital of Umea, Sweden. patric.blomstedt@neuro.umu.se&lt;/auth-address&gt;&lt;titles&gt;&lt;title&gt;Deep brain stimulation for movement disorders before DBS for movement disorders&lt;/title&gt;&lt;secondary-title&gt;Parkinsonism Relat Disord&lt;/secondary-title&gt;&lt;/titles&gt;&lt;periodical&gt;&lt;full-title&gt;Parkinsonism Relat Disord&lt;/full-title&gt;&lt;/periodical&gt;&lt;pages&gt;429-33&lt;/pages&gt;&lt;volume&gt;16&lt;/volume&gt;&lt;number&gt;7&lt;/number&gt;&lt;edition&gt;2010/05/18&lt;/edition&gt;&lt;keywords&gt;&lt;keyword&gt;Animals&lt;/keyword&gt;&lt;keyword&gt;Biophysics&lt;/keyword&gt;&lt;keyword&gt;Deep Brain Stimulation/history/instrumentation/*methods&lt;/keyword&gt;&lt;keyword&gt;History, 20th Century&lt;/keyword&gt;&lt;keyword&gt;Humans&lt;/keyword&gt;&lt;keyword&gt;Movement Disorders/*therapy&lt;/keyword&gt;&lt;/keywords&gt;&lt;dates&gt;&lt;year&gt;2010&lt;/year&gt;&lt;pub-dates&gt;&lt;date&gt;Aug&lt;/date&gt;&lt;/pub-dates&gt;&lt;/dates&gt;&lt;isbn&gt;1873-5126 (Electronic)&amp;#xD;1353-8020 (Linking)&lt;/isbn&gt;&lt;accession-num&gt;20471903&lt;/accession-num&gt;&lt;urls&gt;&lt;related-urls&gt;&lt;url&gt;https://www.ncbi.nlm.nih.gov/pubmed/20471903&lt;/url&gt;&lt;/related-urls&gt;&lt;/urls&gt;&lt;electronic-resource-num&gt;10.1016/j.parkreldis.2010.04.005&lt;/electronic-resource-num&gt;&lt;/record&gt;&lt;/Cite&gt;&lt;/EndNote&gt;</w:instrText>
      </w:r>
      <w:r w:rsidR="00B74873">
        <w:rPr>
          <w:rFonts w:cs="Arial"/>
          <w:color w:val="000000"/>
          <w:shd w:val="clear" w:color="auto" w:fill="FFFFFF"/>
        </w:rPr>
        <w:fldChar w:fldCharType="separate"/>
      </w:r>
      <w:r w:rsidR="00F1276C">
        <w:rPr>
          <w:rFonts w:cs="Arial"/>
          <w:noProof/>
          <w:color w:val="000000"/>
          <w:shd w:val="clear" w:color="auto" w:fill="FFFFFF"/>
        </w:rPr>
        <w:t>[8]</w:t>
      </w:r>
      <w:r w:rsidR="00B74873">
        <w:rPr>
          <w:rFonts w:cs="Arial"/>
          <w:color w:val="000000"/>
          <w:shd w:val="clear" w:color="auto" w:fill="FFFFFF"/>
        </w:rPr>
        <w:fldChar w:fldCharType="end"/>
      </w:r>
      <w:r w:rsidR="00B74873">
        <w:rPr>
          <w:rFonts w:cs="Arial"/>
          <w:color w:val="000000"/>
          <w:shd w:val="clear" w:color="auto" w:fill="FFFFFF"/>
        </w:rPr>
        <w:t>.</w:t>
      </w:r>
      <w:r w:rsidR="006C7DF2" w:rsidRPr="00B74873">
        <w:rPr>
          <w:rFonts w:cs="Arial"/>
          <w:color w:val="000000"/>
          <w:shd w:val="clear" w:color="auto" w:fill="FFFFFF"/>
        </w:rPr>
        <w:t xml:space="preserve"> </w:t>
      </w:r>
      <w:r w:rsidR="00B74873">
        <w:rPr>
          <w:rFonts w:cs="Arial"/>
          <w:color w:val="000000"/>
          <w:shd w:val="clear" w:color="auto" w:fill="FFFFFF"/>
        </w:rPr>
        <w:t xml:space="preserve">This neuroscientist </w:t>
      </w:r>
      <w:r w:rsidR="006C7DF2" w:rsidRPr="00B74873">
        <w:rPr>
          <w:rFonts w:cs="Arial"/>
          <w:color w:val="000000"/>
          <w:shd w:val="clear" w:color="auto" w:fill="FFFFFF"/>
        </w:rPr>
        <w:t>treated PD patients using "therapeutic electrical stimulation" through electrodes implanted.</w:t>
      </w:r>
      <w:r w:rsidR="00B74873" w:rsidRPr="00B74873">
        <w:rPr>
          <w:rFonts w:cs="Arial"/>
          <w:color w:val="000000"/>
          <w:shd w:val="clear" w:color="auto" w:fill="FFFFFF"/>
        </w:rPr>
        <w:t xml:space="preserve"> </w:t>
      </w:r>
      <w:r w:rsidR="00B74873">
        <w:rPr>
          <w:rFonts w:cs="Arial"/>
          <w:color w:val="000000"/>
          <w:shd w:val="clear" w:color="auto" w:fill="FFFFFF"/>
        </w:rPr>
        <w:t>Patients were treated with intermittent course</w:t>
      </w:r>
      <w:r w:rsidR="003A2181">
        <w:rPr>
          <w:rFonts w:cs="Arial"/>
          <w:color w:val="000000"/>
          <w:shd w:val="clear" w:color="auto" w:fill="FFFFFF"/>
        </w:rPr>
        <w:t>s</w:t>
      </w:r>
      <w:r w:rsidR="00B74873">
        <w:rPr>
          <w:rFonts w:cs="Arial"/>
          <w:color w:val="000000"/>
          <w:shd w:val="clear" w:color="auto" w:fill="FFFFFF"/>
        </w:rPr>
        <w:t xml:space="preserve"> of stimulation for up to 1.5 years.</w:t>
      </w:r>
      <w:r w:rsidR="001E1445">
        <w:rPr>
          <w:rFonts w:cs="Arial"/>
          <w:color w:val="000000"/>
          <w:shd w:val="clear" w:color="auto" w:fill="FFFFFF"/>
        </w:rPr>
        <w:t xml:space="preserve"> Of note, clinical benefit</w:t>
      </w:r>
      <w:r w:rsidR="003A2181">
        <w:rPr>
          <w:rFonts w:cs="Arial"/>
          <w:color w:val="000000"/>
          <w:shd w:val="clear" w:color="auto" w:fill="FFFFFF"/>
        </w:rPr>
        <w:t>s</w:t>
      </w:r>
      <w:r w:rsidR="001E1445">
        <w:rPr>
          <w:rFonts w:cs="Arial"/>
          <w:color w:val="000000"/>
          <w:shd w:val="clear" w:color="auto" w:fill="FFFFFF"/>
        </w:rPr>
        <w:t xml:space="preserve"> were evident even during stimulation</w:t>
      </w:r>
      <w:r w:rsidR="003A2181">
        <w:rPr>
          <w:rFonts w:cs="Arial"/>
          <w:color w:val="000000"/>
          <w:shd w:val="clear" w:color="auto" w:fill="FFFFFF"/>
        </w:rPr>
        <w:t>-free</w:t>
      </w:r>
      <w:r w:rsidR="001E1445">
        <w:rPr>
          <w:rFonts w:cs="Arial"/>
          <w:color w:val="000000"/>
          <w:shd w:val="clear" w:color="auto" w:fill="FFFFFF"/>
        </w:rPr>
        <w:t xml:space="preserve"> periods </w:t>
      </w:r>
      <w:r w:rsidR="001E1445">
        <w:rPr>
          <w:rFonts w:cs="Arial"/>
          <w:color w:val="000000"/>
          <w:shd w:val="clear" w:color="auto" w:fill="FFFFFF"/>
        </w:rPr>
        <w:fldChar w:fldCharType="begin">
          <w:fldData xml:space="preserve">PEVuZE5vdGU+PENpdGU+PEF1dGhvcj5CZWNodGVyZXZhPC9BdXRob3I+PFllYXI+MTk3MTwvWWVh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</w:fldData>
        </w:fldChar>
      </w:r>
      <w:r w:rsidR="00F1276C">
        <w:rPr>
          <w:rFonts w:cs="Arial"/>
          <w:color w:val="000000"/>
          <w:shd w:val="clear" w:color="auto" w:fill="FFFFFF"/>
        </w:rPr>
        <w:instrText xml:space="preserve"> ADDIN EN.CITE </w:instrText>
      </w:r>
      <w:r w:rsidR="00F1276C">
        <w:rPr>
          <w:rFonts w:cs="Arial"/>
          <w:color w:val="000000"/>
          <w:shd w:val="clear" w:color="auto" w:fill="FFFFFF"/>
        </w:rPr>
        <w:fldChar w:fldCharType="begin">
          <w:fldData xml:space="preserve">PEVuZE5vdGU+PENpdGU+PEF1dGhvcj5CZWNodGVyZXZhPC9BdXRob3I+PFllYXI+MTk3MTwvWWVh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</w:fldData>
        </w:fldChar>
      </w:r>
      <w:r w:rsidR="00F1276C">
        <w:rPr>
          <w:rFonts w:cs="Arial"/>
          <w:color w:val="000000"/>
          <w:shd w:val="clear" w:color="auto" w:fill="FFFFFF"/>
        </w:rPr>
        <w:instrText xml:space="preserve"> ADDIN EN.CITE.DATA </w:instrText>
      </w:r>
      <w:r w:rsidR="00F1276C">
        <w:rPr>
          <w:rFonts w:cs="Arial"/>
          <w:color w:val="000000"/>
          <w:shd w:val="clear" w:color="auto" w:fill="FFFFFF"/>
        </w:rPr>
      </w:r>
      <w:r w:rsidR="00F1276C">
        <w:rPr>
          <w:rFonts w:cs="Arial"/>
          <w:color w:val="000000"/>
          <w:shd w:val="clear" w:color="auto" w:fill="FFFFFF"/>
        </w:rPr>
        <w:fldChar w:fldCharType="end"/>
      </w:r>
      <w:r w:rsidR="001E1445">
        <w:rPr>
          <w:rFonts w:cs="Arial"/>
          <w:color w:val="000000"/>
          <w:shd w:val="clear" w:color="auto" w:fill="FFFFFF"/>
        </w:rPr>
      </w:r>
      <w:r w:rsidR="001E1445">
        <w:rPr>
          <w:rFonts w:cs="Arial"/>
          <w:color w:val="000000"/>
          <w:shd w:val="clear" w:color="auto" w:fill="FFFFFF"/>
        </w:rPr>
        <w:fldChar w:fldCharType="separate"/>
      </w:r>
      <w:r w:rsidR="00F1276C">
        <w:rPr>
          <w:rFonts w:cs="Arial"/>
          <w:noProof/>
          <w:color w:val="000000"/>
          <w:shd w:val="clear" w:color="auto" w:fill="FFFFFF"/>
        </w:rPr>
        <w:t>[9, 10]</w:t>
      </w:r>
      <w:r w:rsidR="001E1445">
        <w:rPr>
          <w:rFonts w:cs="Arial"/>
          <w:color w:val="000000"/>
          <w:shd w:val="clear" w:color="auto" w:fill="FFFFFF"/>
        </w:rPr>
        <w:fldChar w:fldCharType="end"/>
      </w:r>
      <w:r w:rsidR="001E1445">
        <w:rPr>
          <w:rFonts w:cs="Arial"/>
          <w:color w:val="000000"/>
          <w:shd w:val="clear" w:color="auto" w:fill="FFFFFF"/>
        </w:rPr>
        <w:t>.</w:t>
      </w:r>
    </w:p>
    <w:p w14:paraId="21904FE7" w14:textId="43B961EC" w:rsidR="00042AD8" w:rsidRPr="00B410C4" w:rsidRDefault="00485AF3" w:rsidP="00A81B47">
      <w:pPr>
        <w:spacing w:line="480" w:lineRule="auto"/>
        <w:jc w:val="both"/>
      </w:pPr>
      <w:r>
        <w:lastRenderedPageBreak/>
        <w:t>S</w:t>
      </w:r>
      <w:r w:rsidR="00A4243A">
        <w:t>hort-lasting stimulation was utilized</w:t>
      </w:r>
      <w:r w:rsidR="007A5E56">
        <w:t xml:space="preserve"> </w:t>
      </w:r>
      <w:r w:rsidR="00A4243A">
        <w:t>prior to ablative</w:t>
      </w:r>
      <w:r w:rsidR="007A5E56">
        <w:t xml:space="preserve"> surgery </w:t>
      </w:r>
      <w:r w:rsidR="00A4243A">
        <w:t xml:space="preserve">to confirm targeting accuracy. </w:t>
      </w:r>
      <w:r w:rsidR="003A2181">
        <w:t xml:space="preserve">With the development of </w:t>
      </w:r>
      <w:r w:rsidR="00A354ED">
        <w:t xml:space="preserve">commercially available </w:t>
      </w:r>
      <w:r w:rsidR="003A2181">
        <w:t>implantable stimulators, t</w:t>
      </w:r>
      <w:r w:rsidR="007A5E56">
        <w:t>he benefit of chronic</w:t>
      </w:r>
      <w:r w:rsidR="00D7513A">
        <w:t xml:space="preserve"> </w:t>
      </w:r>
      <w:r w:rsidR="00A4243A">
        <w:t>high frequency</w:t>
      </w:r>
      <w:r w:rsidR="007A5E56">
        <w:t xml:space="preserve"> stimulation was </w:t>
      </w:r>
      <w:r>
        <w:t>established</w:t>
      </w:r>
      <w:r w:rsidR="007A5E56">
        <w:t xml:space="preserve"> </w:t>
      </w:r>
      <w:r w:rsidR="00A4243A">
        <w:t xml:space="preserve">in </w:t>
      </w:r>
      <w:r w:rsidR="00020164">
        <w:t xml:space="preserve">1987 </w:t>
      </w:r>
      <w:r w:rsidR="00A4243A">
        <w:t xml:space="preserve">by </w:t>
      </w:r>
      <w:r w:rsidR="00020164">
        <w:t>Benabid</w:t>
      </w:r>
      <w:r w:rsidR="00A4243A">
        <w:t xml:space="preserve"> et al.</w:t>
      </w:r>
      <w:r w:rsidR="00020164">
        <w:t xml:space="preserve"> </w:t>
      </w:r>
      <w:r w:rsidR="00A4243A">
        <w:t xml:space="preserve">after </w:t>
      </w:r>
      <w:r w:rsidR="00020164">
        <w:t>using electrical stimulation</w:t>
      </w:r>
      <w:r w:rsidR="009C2F5F">
        <w:t xml:space="preserve"> during a thalamotomy for essential tremor</w:t>
      </w:r>
      <w:r w:rsidR="00020164">
        <w:t xml:space="preserve"> </w:t>
      </w:r>
      <w:r w:rsidR="00A4243A">
        <w:t>to confirm targeting accuracy</w:t>
      </w:r>
      <w:r w:rsidR="00A65CB5">
        <w:t xml:space="preserve"> </w:t>
      </w:r>
      <w:r w:rsidR="00A65CB5">
        <w:rPr>
          <w:noProof/>
        </w:rPr>
        <w:t>[10]</w:t>
      </w:r>
      <w:r w:rsidR="009C2F5F">
        <w:t>.</w:t>
      </w:r>
      <w:r w:rsidR="00020164">
        <w:t xml:space="preserve"> </w:t>
      </w:r>
      <w:r w:rsidR="009C2F5F">
        <w:t xml:space="preserve">It was observed that </w:t>
      </w:r>
      <w:r w:rsidR="00A4243A">
        <w:t xml:space="preserve">using </w:t>
      </w:r>
      <w:r w:rsidR="009C2F5F">
        <w:t>stimulation at</w:t>
      </w:r>
      <w:r w:rsidR="00020164" w:rsidRPr="00020164">
        <w:t xml:space="preserve"> frequencies higher than 100Hz </w:t>
      </w:r>
      <w:r w:rsidR="00A4243A">
        <w:t>led to immediate and reversible cessation of</w:t>
      </w:r>
      <w:r w:rsidR="00A4243A" w:rsidRPr="00020164">
        <w:t xml:space="preserve"> </w:t>
      </w:r>
      <w:r w:rsidR="00020164">
        <w:t>tremor</w:t>
      </w:r>
      <w:r w:rsidR="009C2F5F">
        <w:t xml:space="preserve">. The authors </w:t>
      </w:r>
      <w:r w:rsidR="0034042F">
        <w:t>proposed</w:t>
      </w:r>
      <w:r w:rsidR="00613C12">
        <w:t xml:space="preserve"> that</w:t>
      </w:r>
      <w:r w:rsidR="009B50A1">
        <w:t>,</w:t>
      </w:r>
      <w:r w:rsidR="00613C12">
        <w:t xml:space="preserve"> in order to avoid the significant side effects from</w:t>
      </w:r>
      <w:r w:rsidR="009C2F5F">
        <w:t xml:space="preserve"> bilateral thalamotom</w:t>
      </w:r>
      <w:r w:rsidR="00613C12">
        <w:t>ies,</w:t>
      </w:r>
      <w:r w:rsidR="0034042F">
        <w:t xml:space="preserve"> a </w:t>
      </w:r>
      <w:r w:rsidR="009C2F5F">
        <w:t xml:space="preserve">thalamotomy for the most disabled side and </w:t>
      </w:r>
      <w:r w:rsidR="0034042F">
        <w:t xml:space="preserve">chronic high frequency DBS </w:t>
      </w:r>
      <w:r w:rsidR="009C2F5F">
        <w:t>for the other side</w:t>
      </w:r>
      <w:r w:rsidR="0034042F">
        <w:t xml:space="preserve"> c</w:t>
      </w:r>
      <w:r w:rsidR="00C67169">
        <w:t>ould</w:t>
      </w:r>
      <w:r w:rsidR="0034042F">
        <w:t xml:space="preserve"> be carried out</w:t>
      </w:r>
      <w:r w:rsidR="009C2F5F">
        <w:t xml:space="preserve"> </w:t>
      </w:r>
      <w:r w:rsidR="009C2F5F">
        <w:fldChar w:fldCharType="begin"/>
      </w:r>
      <w:r w:rsidR="00F1276C">
        <w:instrText xml:space="preserve"> ADDIN EN.CITE &lt;EndNote&gt;&lt;Cite&gt;&lt;Author&gt;Benabid&lt;/Author&gt;&lt;Year&gt;1987&lt;/Year&gt;&lt;RecNum&gt;5&lt;/RecNum&gt;&lt;DisplayText&gt;[11]&lt;/DisplayText&gt;&lt;record&gt;&lt;rec-number&gt;5&lt;/rec-number&gt;&lt;foreign-keys&gt;&lt;key app="EN" db-id="s9vzp9a5meaepzearpxvsa2pae5t5t0w9599" timestamp="1562586823"&gt;5&lt;/key&gt;&lt;/foreign-keys&gt;&lt;ref-type name="Journal Article"&gt;17&lt;/ref-type&gt;&lt;contributors&gt;&lt;authors&gt;&lt;author&gt;Benabid, A. L.&lt;/author&gt;&lt;author&gt;Pollak, P.&lt;/author&gt;&lt;author&gt;Louveau, A.&lt;/author&gt;&lt;author&gt;Henry, S.&lt;/author&gt;&lt;author&gt;de Rougemont, J.&lt;/author&gt;&lt;/authors&gt;&lt;/contributors&gt;&lt;auth-address&gt;Department of Neurosurgery, Grenoble University, La Tronche, France.&lt;/auth-address&gt;&lt;titles&gt;&lt;title&gt;Combined (thalamotomy and stimulation) stereotactic surgery of the VIM thalamic nucleus for bilateral Parkinson disease&lt;/title&gt;&lt;secondary-title&gt;Appl Neurophysiol&lt;/secondary-title&gt;&lt;/titles&gt;&lt;periodical&gt;&lt;full-title&gt;Appl Neurophysiol&lt;/full-title&gt;&lt;/periodical&gt;&lt;pages&gt;344-6&lt;/pages&gt;&lt;volume&gt;50&lt;/volume&gt;&lt;number&gt;1-6&lt;/number&gt;&lt;edition&gt;1987/01/01&lt;/edition&gt;&lt;keywords&gt;&lt;keyword&gt;*Electric Stimulation Therapy&lt;/keyword&gt;&lt;keyword&gt;Humans&lt;/keyword&gt;&lt;keyword&gt;Parkinson Disease/*surgery/therapy&lt;/keyword&gt;&lt;keyword&gt;*Stereotaxic Techniques&lt;/keyword&gt;&lt;keyword&gt;Thalamic Nuclei/*surgery&lt;/keyword&gt;&lt;keyword&gt;Tremor/surgery/therapy&lt;/keyword&gt;&lt;/keywords&gt;&lt;dates&gt;&lt;year&gt;1987&lt;/year&gt;&lt;/dates&gt;&lt;isbn&gt;0302-2773 (Print)&lt;/isbn&gt;&lt;accession-num&gt;3329873&lt;/accession-num&gt;&lt;urls&gt;&lt;related-urls&gt;&lt;url&gt;https://www.ncbi.nlm.nih.gov/pubmed/3329873&lt;/url&gt;&lt;/related-urls&gt;&lt;/urls&gt;&lt;/record&gt;&lt;/Cite&gt;&lt;/EndNote&gt;</w:instrText>
      </w:r>
      <w:r w:rsidR="009C2F5F">
        <w:fldChar w:fldCharType="separate"/>
      </w:r>
      <w:r w:rsidR="00F1276C">
        <w:rPr>
          <w:noProof/>
        </w:rPr>
        <w:t>[11]</w:t>
      </w:r>
      <w:r w:rsidR="009C2F5F">
        <w:fldChar w:fldCharType="end"/>
      </w:r>
      <w:r w:rsidR="009C2F5F">
        <w:t xml:space="preserve">. </w:t>
      </w:r>
      <w:r w:rsidR="00020164" w:rsidRPr="00020164">
        <w:t>The pra</w:t>
      </w:r>
      <w:r w:rsidR="00020164">
        <w:t>ctical</w:t>
      </w:r>
      <w:r w:rsidR="00020164" w:rsidRPr="00020164">
        <w:t xml:space="preserve"> observation of these </w:t>
      </w:r>
      <w:r w:rsidR="00020164">
        <w:t>revers</w:t>
      </w:r>
      <w:r w:rsidR="003A2181">
        <w:t>i</w:t>
      </w:r>
      <w:r w:rsidR="00020164">
        <w:t>ble and adaptable</w:t>
      </w:r>
      <w:r w:rsidR="00020164" w:rsidRPr="00020164">
        <w:t xml:space="preserve"> effects of </w:t>
      </w:r>
      <w:r w:rsidR="005C073A">
        <w:t>high frequency stimulation</w:t>
      </w:r>
      <w:r w:rsidR="00020164" w:rsidRPr="00020164">
        <w:t xml:space="preserve">, </w:t>
      </w:r>
      <w:r w:rsidR="005C073A">
        <w:t xml:space="preserve">which </w:t>
      </w:r>
      <w:r w:rsidR="00020164" w:rsidRPr="00020164">
        <w:t>mimick</w:t>
      </w:r>
      <w:r w:rsidR="005C073A">
        <w:t>ed</w:t>
      </w:r>
      <w:r w:rsidR="00020164" w:rsidRPr="00020164">
        <w:t xml:space="preserve"> the</w:t>
      </w:r>
      <w:r w:rsidR="005C073A">
        <w:t xml:space="preserve"> effect of a</w:t>
      </w:r>
      <w:r w:rsidR="00020164" w:rsidRPr="00020164">
        <w:t xml:space="preserve"> lesion</w:t>
      </w:r>
      <w:r w:rsidR="005C073A">
        <w:t xml:space="preserve"> in the same place</w:t>
      </w:r>
      <w:r w:rsidR="00020164" w:rsidRPr="00020164">
        <w:t xml:space="preserve">, was </w:t>
      </w:r>
      <w:r w:rsidR="0034042F">
        <w:t xml:space="preserve">therefore </w:t>
      </w:r>
      <w:r w:rsidR="00020164" w:rsidRPr="00020164">
        <w:t xml:space="preserve">the </w:t>
      </w:r>
      <w:r w:rsidR="005C073A">
        <w:t xml:space="preserve">historical starting point of </w:t>
      </w:r>
      <w:r w:rsidR="00020164" w:rsidRPr="00020164">
        <w:t xml:space="preserve">the </w:t>
      </w:r>
      <w:r>
        <w:t xml:space="preserve">modern </w:t>
      </w:r>
      <w:r w:rsidR="00020164" w:rsidRPr="00020164">
        <w:t xml:space="preserve">development of </w:t>
      </w:r>
      <w:r w:rsidR="005C073A">
        <w:t xml:space="preserve">DBS as </w:t>
      </w:r>
      <w:r w:rsidR="00C67169">
        <w:t xml:space="preserve">a </w:t>
      </w:r>
      <w:r w:rsidR="00020164" w:rsidRPr="00020164">
        <w:t>new method</w:t>
      </w:r>
      <w:r w:rsidR="005C073A">
        <w:t>.</w:t>
      </w:r>
      <w:r w:rsidR="00365ABD">
        <w:t xml:space="preserve"> </w:t>
      </w:r>
      <w:r w:rsidR="00221CB7">
        <w:t xml:space="preserve"> </w:t>
      </w:r>
      <w:r w:rsidR="00CA26C5">
        <w:t>In th</w:t>
      </w:r>
      <w:r w:rsidR="0034042F">
        <w:t>at</w:t>
      </w:r>
      <w:r w:rsidR="00CA26C5">
        <w:t xml:space="preserve"> early </w:t>
      </w:r>
      <w:r w:rsidR="0034042F">
        <w:t>juncture,</w:t>
      </w:r>
      <w:r w:rsidR="00CA26C5">
        <w:t xml:space="preserve"> DBS</w:t>
      </w:r>
      <w:r w:rsidR="0034042F">
        <w:t xml:space="preserve"> of the</w:t>
      </w:r>
      <w:r w:rsidR="00221CB7">
        <w:t xml:space="preserve"> </w:t>
      </w:r>
      <w:r w:rsidR="0034042F">
        <w:t>Ventr</w:t>
      </w:r>
      <w:r w:rsidR="00D7513A">
        <w:t xml:space="preserve">al </w:t>
      </w:r>
      <w:r w:rsidR="0034042F">
        <w:t>intermedia</w:t>
      </w:r>
      <w:r w:rsidR="00D7513A">
        <w:t>te</w:t>
      </w:r>
      <w:r w:rsidR="0034042F">
        <w:t xml:space="preserve"> (Vim)</w:t>
      </w:r>
      <w:r w:rsidR="00A47686">
        <w:t xml:space="preserve"> nucleus</w:t>
      </w:r>
      <w:r w:rsidR="0034042F">
        <w:t xml:space="preserve"> of the thalamus </w:t>
      </w:r>
      <w:r w:rsidR="00D921AB">
        <w:t>initially</w:t>
      </w:r>
      <w:r w:rsidR="0034042F">
        <w:t xml:space="preserve"> became</w:t>
      </w:r>
      <w:r w:rsidR="00CA26C5">
        <w:t xml:space="preserve"> the </w:t>
      </w:r>
      <w:r w:rsidR="00D921AB">
        <w:t>only</w:t>
      </w:r>
      <w:r w:rsidR="0034042F">
        <w:t xml:space="preserve"> </w:t>
      </w:r>
      <w:r w:rsidR="00CA26C5">
        <w:t xml:space="preserve">target to treat </w:t>
      </w:r>
      <w:r w:rsidR="009C2F5F">
        <w:t>essential tremor and parkinsonian tremor</w:t>
      </w:r>
      <w:r w:rsidR="00A65CB5">
        <w:t xml:space="preserve"> </w:t>
      </w:r>
      <w:r w:rsidR="00A65CB5">
        <w:fldChar w:fldCharType="begin"/>
      </w:r>
      <w:r w:rsidR="00F1276C">
        <w:instrText xml:space="preserve"> ADDIN EN.CITE &lt;EndNote&gt;&lt;Cite&gt;&lt;Author&gt;Benabid&lt;/Author&gt;&lt;Year&gt;1993&lt;/Year&gt;&lt;RecNum&gt;539&lt;/RecNum&gt;&lt;DisplayText&gt;[12]&lt;/DisplayText&gt;&lt;record&gt;&lt;rec-number&gt;539&lt;/rec-number&gt;&lt;foreign-keys&gt;&lt;key app="EN" db-id="s9vzp9a5meaepzearpxvsa2pae5t5t0w9599" timestamp="1580035400"&gt;539&lt;/key&gt;&lt;/foreign-keys&gt;&lt;ref-type name="Journal Article"&gt;17&lt;/ref-type&gt;&lt;contributors&gt;&lt;authors&gt;&lt;author&gt;Benabid, A. L.&lt;/author&gt;&lt;author&gt;Pollak, P.&lt;/author&gt;&lt;author&gt;Seigneuret, E.&lt;/author&gt;&lt;author&gt;Hoffmann, D.&lt;/author&gt;&lt;author&gt;Gay, E.&lt;/author&gt;&lt;author&gt;Perret, J.&lt;/author&gt;&lt;/authors&gt;&lt;/contributors&gt;&lt;auth-address&gt;Department of Neurosciences, INSERM 318, France.&lt;/auth-address&gt;&lt;titles&gt;&lt;title&gt;Chronic VIM thalamic stimulation in Parkinson&amp;apos;s disease, essential tremor and extra-pyramidal dyskinesias&lt;/title&gt;&lt;secondary-title&gt;Acta Neurochir Suppl (Wien)&lt;/secondary-title&gt;&lt;/titles&gt;&lt;periodical&gt;&lt;full-title&gt;Acta Neurochir Suppl (Wien)&lt;/full-title&gt;&lt;/periodical&gt;&lt;pages&gt;39-44&lt;/pages&gt;&lt;volume&gt;58&lt;/volume&gt;&lt;edition&gt;1993/01/01&lt;/edition&gt;&lt;keywords&gt;&lt;keyword&gt;Basal Ganglia Diseases/surgery/*therapy&lt;/keyword&gt;&lt;keyword&gt;*Electric Stimulation Therapy&lt;/keyword&gt;&lt;keyword&gt;Electrodes, Implanted&lt;/keyword&gt;&lt;keyword&gt;Female&lt;/keyword&gt;&lt;keyword&gt;Humans&lt;/keyword&gt;&lt;keyword&gt;Male&lt;/keyword&gt;&lt;keyword&gt;Mesencephalon/physiology/surgery&lt;/keyword&gt;&lt;keyword&gt;Movement Disorders/surgery/therapy&lt;/keyword&gt;&lt;keyword&gt;Parkinson Disease/surgery/*therapy&lt;/keyword&gt;&lt;keyword&gt;Stereotaxic Techniques&lt;/keyword&gt;&lt;keyword&gt;Thalamus/*physiology/surgery&lt;/keyword&gt;&lt;keyword&gt;Tremor/surgery/*therapy&lt;/keyword&gt;&lt;/keywords&gt;&lt;dates&gt;&lt;year&gt;1993&lt;/year&gt;&lt;/dates&gt;&lt;accession-num&gt;8109299&lt;/accession-num&gt;&lt;urls&gt;&lt;related-urls&gt;&lt;url&gt;https://www.ncbi.nlm.nih.gov/pubmed/8109299&lt;/url&gt;&lt;/related-urls&gt;&lt;/urls&gt;&lt;electronic-resource-num&gt;10.1007/978-3-7091-9297-9_8&lt;/electronic-resource-num&gt;&lt;/record&gt;&lt;/Cite&gt;&lt;/EndNote&gt;</w:instrText>
      </w:r>
      <w:r w:rsidR="00A65CB5">
        <w:fldChar w:fldCharType="separate"/>
      </w:r>
      <w:r w:rsidR="00F1276C">
        <w:rPr>
          <w:noProof/>
        </w:rPr>
        <w:t>[12]</w:t>
      </w:r>
      <w:r w:rsidR="00A65CB5">
        <w:fldChar w:fldCharType="end"/>
      </w:r>
      <w:r w:rsidR="009C2F5F">
        <w:t xml:space="preserve">. </w:t>
      </w:r>
      <w:r w:rsidR="00A81B47">
        <w:t xml:space="preserve">The role of </w:t>
      </w:r>
      <w:r w:rsidR="00D541A9">
        <w:t xml:space="preserve">the </w:t>
      </w:r>
      <w:r w:rsidR="00A81B47">
        <w:t xml:space="preserve">thalamus in the basal ganglia network </w:t>
      </w:r>
      <w:r w:rsidR="00D541A9">
        <w:t xml:space="preserve">has been </w:t>
      </w:r>
      <w:r w:rsidR="00A81B47">
        <w:t xml:space="preserve">very well known since </w:t>
      </w:r>
      <w:r w:rsidR="00D541A9">
        <w:t xml:space="preserve">the </w:t>
      </w:r>
      <w:r w:rsidR="00A81B47">
        <w:t xml:space="preserve">late </w:t>
      </w:r>
      <w:r w:rsidR="00D541A9">
        <w:t>19</w:t>
      </w:r>
      <w:r w:rsidR="00A81B47">
        <w:t xml:space="preserve">80s </w:t>
      </w:r>
      <w:r w:rsidR="00A81B47">
        <w:fldChar w:fldCharType="begin"/>
      </w:r>
      <w:r w:rsidR="00A81B47">
        <w:instrText xml:space="preserve"> ADDIN EN.CITE &lt;EndNote&gt;&lt;Cite&gt;&lt;Author&gt;Albin&lt;/Author&gt;&lt;Year&gt;1989&lt;/Year&gt;&lt;RecNum&gt;551&lt;/RecNum&gt;&lt;DisplayText&gt;[13]&lt;/DisplayText&gt;&lt;record&gt;&lt;rec-number&gt;551&lt;/rec-number&gt;&lt;foreign-keys&gt;&lt;key app="EN" db-id="s9vzp9a5meaepzearpxvsa2pae5t5t0w9599" timestamp="1580039741"&gt;551&lt;/key&gt;&lt;/foreign-keys&gt;&lt;ref-type name="Journal Article"&gt;17&lt;/ref-type&gt;&lt;contributors&gt;&lt;authors&gt;&lt;author&gt;Albin, R. L.&lt;/author&gt;&lt;author&gt;Young, A. B.&lt;/author&gt;&lt;author&gt;Penney, J. B.&lt;/author&gt;&lt;/authors&gt;&lt;/contributors&gt;&lt;titles&gt;&lt;title&gt;The functional anatomy of basal ganglia disorders&lt;/title&gt;&lt;secondary-title&gt;Trends Neurosci&lt;/secondary-title&gt;&lt;/titles&gt;&lt;periodical&gt;&lt;full-title&gt;Trends Neurosci&lt;/full-title&gt;&lt;/periodical&gt;&lt;pages&gt;366-75&lt;/pages&gt;&lt;volume&gt;12&lt;/volume&gt;&lt;number&gt;10&lt;/number&gt;&lt;edition&gt;1989/10/01&lt;/edition&gt;&lt;keywords&gt;&lt;keyword&gt;Basal Ganglia/anatomy &amp;amp; histology/physiopathology&lt;/keyword&gt;&lt;keyword&gt;Basal Ganglia Diseases/complications/*physiopathology&lt;/keyword&gt;&lt;keyword&gt;Humans&lt;/keyword&gt;&lt;keyword&gt;Movement Disorders/*etiology/physiopathology&lt;/keyword&gt;&lt;/keywords&gt;&lt;dates&gt;&lt;year&gt;1989&lt;/year&gt;&lt;pub-dates&gt;&lt;date&gt;Oct&lt;/date&gt;&lt;/pub-dates&gt;&lt;/dates&gt;&lt;isbn&gt;0166-2236 (Print)&amp;#xD;0166-2236 (Linking)&lt;/isbn&gt;&lt;accession-num&gt;2479133&lt;/accession-num&gt;&lt;urls&gt;&lt;related-urls&gt;&lt;url&gt;https://www.ncbi.nlm.nih.gov/pubmed/2479133&lt;/url&gt;&lt;/related-urls&gt;&lt;/urls&gt;&lt;electronic-resource-num&gt;10.1016/0166-2236(89)90074-x&lt;/electronic-resource-num&gt;&lt;/record&gt;&lt;/Cite&gt;&lt;/EndNote&gt;</w:instrText>
      </w:r>
      <w:r w:rsidR="00A81B47">
        <w:fldChar w:fldCharType="separate"/>
      </w:r>
      <w:r w:rsidR="00A81B47">
        <w:rPr>
          <w:noProof/>
        </w:rPr>
        <w:t>[13]</w:t>
      </w:r>
      <w:r w:rsidR="00A81B47">
        <w:fldChar w:fldCharType="end"/>
      </w:r>
      <w:r w:rsidR="00A81B47">
        <w:t xml:space="preserve">. Indeed, the classic model of the basal ganglia has been established on the presence of intrinsic direct and indirect pathways, both comprising a set of excitatory glutamatergic and inhibitory GABAergic projections. In this model, cortical projections are directed to the striatum, which further converge on GPi and SNr (substantia nigra </w:t>
      </w:r>
      <w:r w:rsidR="00A81B47" w:rsidRPr="00A81B47">
        <w:t>pars reticulata</w:t>
      </w:r>
      <w:r w:rsidR="00A81B47">
        <w:t>)</w:t>
      </w:r>
      <w:r w:rsidR="00A81B47" w:rsidRPr="00A81B47">
        <w:t xml:space="preserve"> </w:t>
      </w:r>
      <w:r w:rsidR="00A81B47">
        <w:t xml:space="preserve">either directly or indirectly via GPe and STN. The output from GPi and SNr is then directed to the thalamus, which further projects back to the cortex, forming a </w:t>
      </w:r>
      <w:r w:rsidR="00D7513A">
        <w:t>complete</w:t>
      </w:r>
      <w:r w:rsidR="00D7513A">
        <w:rPr>
          <w:lang w:val="en-GB"/>
        </w:rPr>
        <w:t xml:space="preserve"> </w:t>
      </w:r>
      <w:r w:rsidR="00A81B47" w:rsidRPr="00A81B47">
        <w:rPr>
          <w:lang w:val="en-GB"/>
        </w:rPr>
        <w:t>cortico-basal ganglia-thalamo-cortical loop</w:t>
      </w:r>
      <w:r w:rsidR="00A81B47">
        <w:rPr>
          <w:lang w:val="en-GB"/>
        </w:rPr>
        <w:t xml:space="preserve">. </w:t>
      </w:r>
      <w:r w:rsidR="00A81B47" w:rsidRPr="00A81B47">
        <w:rPr>
          <w:lang w:val="en-GB"/>
        </w:rPr>
        <w:t>Both direct</w:t>
      </w:r>
      <w:r w:rsidR="00A81B47">
        <w:rPr>
          <w:lang w:val="en-GB"/>
        </w:rPr>
        <w:t xml:space="preserve"> </w:t>
      </w:r>
      <w:r w:rsidR="00A81B47" w:rsidRPr="00A81B47">
        <w:rPr>
          <w:lang w:val="en-GB"/>
        </w:rPr>
        <w:t>and indirect basal ganglia pathways are modulated by endogenous</w:t>
      </w:r>
      <w:r w:rsidR="00A81B47">
        <w:rPr>
          <w:lang w:val="en-GB"/>
        </w:rPr>
        <w:t xml:space="preserve"> </w:t>
      </w:r>
      <w:r w:rsidR="00A81B47" w:rsidRPr="00A81B47">
        <w:rPr>
          <w:lang w:val="en-GB"/>
        </w:rPr>
        <w:t>dopamine release from the SNc</w:t>
      </w:r>
      <w:r w:rsidR="00A81B47">
        <w:rPr>
          <w:lang w:val="en-GB"/>
        </w:rPr>
        <w:t xml:space="preserve"> </w:t>
      </w:r>
      <w:r w:rsidR="00A81B47">
        <w:t xml:space="preserve">(substantia nigra pars compacta) </w:t>
      </w:r>
      <w:r w:rsidR="00A81B47">
        <w:fldChar w:fldCharType="begin"/>
      </w:r>
      <w:r w:rsidR="00A81B47">
        <w:instrText xml:space="preserve"> ADDIN EN.CITE &lt;EndNote&gt;&lt;Cite&gt;&lt;Author&gt;Simonyan&lt;/Author&gt;&lt;Year&gt;2019&lt;/Year&gt;&lt;RecNum&gt;553&lt;/RecNum&gt;&lt;DisplayText&gt;[14]&lt;/DisplayText&gt;&lt;record&gt;&lt;rec-number&gt;553&lt;/rec-number&gt;&lt;foreign-keys&gt;&lt;key app="EN" db-id="s9vzp9a5meaepzearpxvsa2pae5t5t0w9599" timestamp="1580039862"&gt;553&lt;/key&gt;&lt;/foreign-keys&gt;&lt;ref-type name="Journal Article"&gt;17&lt;/ref-type&gt;&lt;contributors&gt;&lt;authors&gt;&lt;author&gt;Simonyan, K.&lt;/author&gt;&lt;/authors&gt;&lt;/contributors&gt;&lt;auth-address&gt;Department of Otolaryngology, Massachusetts Eye and Ear Infirmary, Boston, MA, USA.&amp;#xD;Department of Neurology, Massachusetts General Hospital, Boston, MA, USA.&amp;#xD;Harvard Medical School, Boston, MA, USA.&lt;/auth-address&gt;&lt;titles&gt;&lt;title&gt;Recent advances in understanding the role of the basal ganglia&lt;/title&gt;&lt;secondary-title&gt;F1000Res&lt;/secondary-title&gt;&lt;/titles&gt;&lt;periodical&gt;&lt;full-title&gt;F1000Res&lt;/full-title&gt;&lt;/periodical&gt;&lt;volume&gt;8&lt;/volume&gt;&lt;edition&gt;2019/02/14&lt;/edition&gt;&lt;keywords&gt;&lt;keyword&gt;basal ganglia&lt;/keyword&gt;&lt;keyword&gt;extrinsic network&lt;/keyword&gt;&lt;keyword&gt;intrinsic network&lt;/keyword&gt;&lt;keyword&gt;somatotopy&lt;/keyword&gt;&lt;keyword&gt;competing interests were disclosed.&lt;/keyword&gt;&lt;/keywords&gt;&lt;dates&gt;&lt;year&gt;2019&lt;/year&gt;&lt;/dates&gt;&lt;isbn&gt;2046-1402 (Electronic)&amp;#xD;2046-1402 (Linking)&lt;/isbn&gt;&lt;accession-num&gt;30755797&lt;/accession-num&gt;&lt;urls&gt;&lt;related-urls&gt;&lt;url&gt;https://www.ncbi.nlm.nih.gov/pubmed/30755797&lt;/url&gt;&lt;/related-urls&gt;&lt;/urls&gt;&lt;custom2&gt;PMC6354324&lt;/custom2&gt;&lt;electronic-resource-num&gt;10.12688/f1000research.16524.1&lt;/electronic-resource-num&gt;&lt;/record&gt;&lt;/Cite&gt;&lt;/EndNote&gt;</w:instrText>
      </w:r>
      <w:r w:rsidR="00A81B47">
        <w:fldChar w:fldCharType="separate"/>
      </w:r>
      <w:r w:rsidR="00A81B47">
        <w:rPr>
          <w:noProof/>
        </w:rPr>
        <w:t>[14]</w:t>
      </w:r>
      <w:r w:rsidR="00A81B47">
        <w:fldChar w:fldCharType="end"/>
      </w:r>
      <w:r w:rsidR="00A81B47">
        <w:t>.</w:t>
      </w:r>
    </w:p>
    <w:p w14:paraId="0175C3C7" w14:textId="0E25C41E" w:rsidR="00C67169" w:rsidRDefault="009C2F5F" w:rsidP="00020164">
      <w:pPr>
        <w:spacing w:line="480" w:lineRule="auto"/>
        <w:jc w:val="both"/>
      </w:pPr>
      <w:r w:rsidRPr="00D464CD">
        <w:lastRenderedPageBreak/>
        <w:t xml:space="preserve">However, </w:t>
      </w:r>
      <w:r w:rsidR="00C67169">
        <w:t>following the introduction and routine use of L</w:t>
      </w:r>
      <w:r w:rsidR="00A65CB5">
        <w:t>evo</w:t>
      </w:r>
      <w:r w:rsidR="00C67169">
        <w:t xml:space="preserve">dopa, </w:t>
      </w:r>
      <w:r w:rsidRPr="00D464CD">
        <w:t xml:space="preserve">patients with </w:t>
      </w:r>
      <w:r w:rsidR="0034042F">
        <w:t>PD</w:t>
      </w:r>
      <w:r w:rsidR="00F31C5C" w:rsidRPr="00D464CD">
        <w:t xml:space="preserve"> </w:t>
      </w:r>
      <w:r w:rsidR="00C67169">
        <w:t xml:space="preserve">began to </w:t>
      </w:r>
      <w:r w:rsidR="00F31C5C" w:rsidRPr="00D464CD">
        <w:t>develop motor fluctuations and dyskinesia and</w:t>
      </w:r>
      <w:r w:rsidRPr="00D464CD">
        <w:t>,</w:t>
      </w:r>
      <w:r w:rsidR="00F31C5C" w:rsidRPr="00D464CD">
        <w:t xml:space="preserve"> thus</w:t>
      </w:r>
      <w:r w:rsidRPr="00D464CD">
        <w:t>,</w:t>
      </w:r>
      <w:r w:rsidR="00F31C5C" w:rsidRPr="00D464CD">
        <w:t xml:space="preserve"> there was a need to identify new </w:t>
      </w:r>
      <w:r w:rsidR="00A354ED">
        <w:t>therapies</w:t>
      </w:r>
      <w:r w:rsidR="00A354ED" w:rsidRPr="00D464CD">
        <w:t xml:space="preserve"> </w:t>
      </w:r>
      <w:r w:rsidR="00F31C5C" w:rsidRPr="00D464CD">
        <w:t>to address these issues</w:t>
      </w:r>
      <w:r w:rsidR="00A65CB5">
        <w:t xml:space="preserve"> </w:t>
      </w:r>
      <w:r w:rsidR="00A65CB5">
        <w:fldChar w:fldCharType="begin"/>
      </w:r>
      <w:r w:rsidR="00A81B47">
        <w:instrText xml:space="preserve"> ADDIN EN.CITE &lt;EndNote&gt;&lt;Cite&gt;&lt;Author&gt;Aquino&lt;/Author&gt;&lt;Year&gt;2015&lt;/Year&gt;&lt;RecNum&gt;540&lt;/RecNum&gt;&lt;DisplayText&gt;[15]&lt;/DisplayText&gt;&lt;record&gt;&lt;rec-number&gt;540&lt;/rec-number&gt;&lt;foreign-keys&gt;&lt;key app="EN" db-id="s9vzp9a5meaepzearpxvsa2pae5t5t0w9599" timestamp="1580035645"&gt;540&lt;/key&gt;&lt;/foreign-keys&gt;&lt;ref-type name="Journal Article"&gt;17&lt;/ref-type&gt;&lt;contributors&gt;&lt;authors&gt;&lt;author&gt;Aquino, C. C.&lt;/author&gt;&lt;author&gt;Fox, S. H.&lt;/author&gt;&lt;/authors&gt;&lt;/contributors&gt;&lt;auth-address&gt;Movement Disorder Centre, Edmond J Safra Program in Parkinson Research, Toronto Western Hospital, University of Toronto, Canada.&lt;/auth-address&gt;&lt;titles&gt;&lt;title&gt;Clinical spectrum of levodopa-induced complications&lt;/title&gt;&lt;secondary-title&gt;Mov Disord&lt;/secondary-title&gt;&lt;/titles&gt;&lt;periodical&gt;&lt;full-title&gt;Mov Disord&lt;/full-title&gt;&lt;/periodical&gt;&lt;pages&gt;80-9&lt;/pages&gt;&lt;volume&gt;30&lt;/volume&gt;&lt;number&gt;1&lt;/number&gt;&lt;edition&gt;2014/12/10&lt;/edition&gt;&lt;keywords&gt;&lt;keyword&gt;Animals&lt;/keyword&gt;&lt;keyword&gt;Antiparkinson Agents/*adverse effects&lt;/keyword&gt;&lt;keyword&gt;Dyskinesia, Drug-Induced/*etiology&lt;/keyword&gt;&lt;keyword&gt;Humans&lt;/keyword&gt;&lt;keyword&gt;Levodopa/*adverse effects&lt;/keyword&gt;&lt;keyword&gt;Parkinson Disease/*drug therapy&lt;/keyword&gt;&lt;/keywords&gt;&lt;dates&gt;&lt;year&gt;2015&lt;/year&gt;&lt;pub-dates&gt;&lt;date&gt;Jan&lt;/date&gt;&lt;/pub-dates&gt;&lt;/dates&gt;&lt;isbn&gt;1531-8257 (Electronic)&amp;#xD;0885-3185 (Linking)&lt;/isbn&gt;&lt;accession-num&gt;25488260&lt;/accession-num&gt;&lt;urls&gt;&lt;related-urls&gt;&lt;url&gt;https://www.ncbi.nlm.nih.gov/pubmed/25488260&lt;/url&gt;&lt;/related-urls&gt;&lt;/urls&gt;&lt;electronic-resource-num&gt;10.1002/mds.26125&lt;/electronic-resource-num&gt;&lt;/record&gt;&lt;/Cite&gt;&lt;/EndNote&gt;</w:instrText>
      </w:r>
      <w:r w:rsidR="00A65CB5">
        <w:fldChar w:fldCharType="separate"/>
      </w:r>
      <w:r w:rsidR="00A81B47">
        <w:rPr>
          <w:noProof/>
        </w:rPr>
        <w:t>[15]</w:t>
      </w:r>
      <w:r w:rsidR="00A65CB5">
        <w:fldChar w:fldCharType="end"/>
      </w:r>
      <w:r w:rsidR="00F31C5C" w:rsidRPr="00D464CD">
        <w:t xml:space="preserve">. </w:t>
      </w:r>
      <w:r w:rsidR="00A354ED">
        <w:t>In the early 1990s, Leksell’s posteroventral pallidotomy enjoyed a revival</w:t>
      </w:r>
      <w:r w:rsidR="000F52D1">
        <w:t xml:space="preserve">. Indeed, several studies showed that </w:t>
      </w:r>
      <w:r w:rsidR="000F52D1" w:rsidRPr="000F52D1">
        <w:t>parkinsonian tremor, rigidity</w:t>
      </w:r>
      <w:r w:rsidR="00D7513A">
        <w:t xml:space="preserve"> </w:t>
      </w:r>
      <w:r w:rsidR="000F52D1" w:rsidRPr="000F52D1">
        <w:t>and hypokinesia can be effectively abolished by posteroventral pallidotomy</w:t>
      </w:r>
      <w:r w:rsidR="000F52D1">
        <w:t xml:space="preserve">. </w:t>
      </w:r>
      <w:r w:rsidR="000F52D1" w:rsidRPr="000F52D1">
        <w:t xml:space="preserve">The </w:t>
      </w:r>
      <w:r w:rsidR="000F52D1">
        <w:t>significant</w:t>
      </w:r>
      <w:r w:rsidR="000F52D1" w:rsidRPr="000F52D1">
        <w:t xml:space="preserve"> effect of posteroventral pallidotomy is believed to be based on the interruption of some striopallidal or subthalamopallidal pathways, which results in disinhibition of medial pallidal activity necessary for movement control</w:t>
      </w:r>
      <w:r w:rsidR="000F52D1">
        <w:t xml:space="preserve"> </w:t>
      </w:r>
      <w:r w:rsidR="000F52D1">
        <w:fldChar w:fldCharType="begin"/>
      </w:r>
      <w:r w:rsidR="00A81B47">
        <w:instrText xml:space="preserve"> ADDIN EN.CITE &lt;EndNote&gt;&lt;Cite&gt;&lt;Author&gt;Laitinen&lt;/Author&gt;&lt;Year&gt;1992&lt;/Year&gt;&lt;RecNum&gt;9&lt;/RecNum&gt;&lt;DisplayText&gt;[16]&lt;/DisplayText&gt;&lt;record&gt;&lt;rec-number&gt;9&lt;/rec-number&gt;&lt;foreign-keys&gt;&lt;key app="EN" db-id="s9vzp9a5meaepzearpxvsa2pae5t5t0w9599" timestamp="1562588060"&gt;9&lt;/key&gt;&lt;/foreign-keys&gt;&lt;ref-type name="Journal Article"&gt;17&lt;/ref-type&gt;&lt;contributors&gt;&lt;authors&gt;&lt;author&gt;Laitinen, L. V.&lt;/author&gt;&lt;author&gt;Bergenheim, A. T.&lt;/author&gt;&lt;author&gt;Hariz, M. I.&lt;/author&gt;&lt;/authors&gt;&lt;/contributors&gt;&lt;auth-address&gt;Department of Neurosurgery, Sophiahemmet Hospital, Stockholm, Sweden.&lt;/auth-address&gt;&lt;titles&gt;&lt;title&gt;Leksell&amp;apos;s posteroventral pallidotomy in the treatment of Parkinson&amp;apos;s disease&lt;/title&gt;&lt;secondary-title&gt;J Neurosurg&lt;/secondary-title&gt;&lt;/titles&gt;&lt;periodical&gt;&lt;full-title&gt;J Neurosurg&lt;/full-title&gt;&lt;/periodical&gt;&lt;pages&gt;53-61&lt;/pages&gt;&lt;volume&gt;76&lt;/volume&gt;&lt;number&gt;1&lt;/number&gt;&lt;edition&gt;1992/01/01&lt;/edition&gt;&lt;keywords&gt;&lt;keyword&gt;Adult&lt;/keyword&gt;&lt;keyword&gt;Aged&lt;/keyword&gt;&lt;keyword&gt;Aged, 80 and over&lt;/keyword&gt;&lt;keyword&gt;Female&lt;/keyword&gt;&lt;keyword&gt;Follow-Up Studies&lt;/keyword&gt;&lt;keyword&gt;Globus Pallidus/*surgery&lt;/keyword&gt;&lt;keyword&gt;Humans&lt;/keyword&gt;&lt;keyword&gt;Male&lt;/keyword&gt;&lt;keyword&gt;Middle Aged&lt;/keyword&gt;&lt;keyword&gt;Movement&lt;/keyword&gt;&lt;keyword&gt;Parkinson Disease/physiopathology/*surgery&lt;/keyword&gt;&lt;keyword&gt;Psychomotor Performance&lt;/keyword&gt;&lt;keyword&gt;Retrospective Studies&lt;/keyword&gt;&lt;keyword&gt;Stereotaxic Techniques&lt;/keyword&gt;&lt;/keywords&gt;&lt;dates&gt;&lt;year&gt;1992&lt;/year&gt;&lt;pub-dates&gt;&lt;date&gt;Jan&lt;/date&gt;&lt;/pub-dates&gt;&lt;/dates&gt;&lt;isbn&gt;0022-3085 (Print)&amp;#xD;0022-3085 (Linking)&lt;/isbn&gt;&lt;accession-num&gt;1727169&lt;/accession-num&gt;&lt;urls&gt;&lt;related-urls&gt;&lt;url&gt;https://www.ncbi.nlm.nih.gov/pubmed/1727169&lt;/url&gt;&lt;/related-urls&gt;&lt;/urls&gt;&lt;electronic-resource-num&gt;10.3171/jns.1992.76.1.0053&lt;/electronic-resource-num&gt;&lt;/record&gt;&lt;/Cite&gt;&lt;/EndNote&gt;</w:instrText>
      </w:r>
      <w:r w:rsidR="000F52D1">
        <w:fldChar w:fldCharType="separate"/>
      </w:r>
      <w:r w:rsidR="00A81B47">
        <w:rPr>
          <w:noProof/>
        </w:rPr>
        <w:t>[16]</w:t>
      </w:r>
      <w:r w:rsidR="000F52D1">
        <w:fldChar w:fldCharType="end"/>
      </w:r>
      <w:r w:rsidR="000F52D1" w:rsidRPr="000F52D1">
        <w:t>.</w:t>
      </w:r>
    </w:p>
    <w:p w14:paraId="5BF8CC8D" w14:textId="77777777" w:rsidR="00C67169" w:rsidRDefault="00C67169" w:rsidP="00020164">
      <w:pPr>
        <w:spacing w:line="480" w:lineRule="auto"/>
        <w:jc w:val="both"/>
      </w:pPr>
    </w:p>
    <w:p w14:paraId="3737FCAB" w14:textId="59E17030" w:rsidR="00EE01C9" w:rsidRDefault="00C67169" w:rsidP="00020164">
      <w:pPr>
        <w:spacing w:line="480" w:lineRule="auto"/>
        <w:jc w:val="both"/>
      </w:pPr>
      <w:r>
        <w:t>S</w:t>
      </w:r>
      <w:r w:rsidR="00A354ED">
        <w:t>ubs</w:t>
      </w:r>
      <w:r w:rsidR="009C2F5F" w:rsidRPr="00D464CD">
        <w:t>equen</w:t>
      </w:r>
      <w:r>
        <w:t>t</w:t>
      </w:r>
      <w:r w:rsidR="009C2F5F" w:rsidRPr="00D464CD">
        <w:t>ly,</w:t>
      </w:r>
      <w:r w:rsidR="00F31C5C" w:rsidRPr="00D464CD">
        <w:t xml:space="preserve"> </w:t>
      </w:r>
      <w:r w:rsidR="0034042F">
        <w:t xml:space="preserve">the </w:t>
      </w:r>
      <w:r w:rsidR="009C2F5F" w:rsidRPr="00D464CD">
        <w:t>subthalamic nucleus (</w:t>
      </w:r>
      <w:r w:rsidR="00F31C5C" w:rsidRPr="00D464CD">
        <w:t>STN</w:t>
      </w:r>
      <w:r w:rsidR="009C2F5F" w:rsidRPr="00D464CD">
        <w:t>)</w:t>
      </w:r>
      <w:r w:rsidR="00F31C5C" w:rsidRPr="00D464CD">
        <w:t xml:space="preserve"> and </w:t>
      </w:r>
      <w:r w:rsidR="009C2F5F" w:rsidRPr="00D464CD">
        <w:t>globus pallidu</w:t>
      </w:r>
      <w:r w:rsidR="0034042F">
        <w:t>s</w:t>
      </w:r>
      <w:r w:rsidR="009C2F5F" w:rsidRPr="00D464CD">
        <w:t xml:space="preserve"> interna (</w:t>
      </w:r>
      <w:r w:rsidR="00F31C5C" w:rsidRPr="00D464CD">
        <w:t>GPi</w:t>
      </w:r>
      <w:r w:rsidR="009C2F5F" w:rsidRPr="00D464CD">
        <w:t>)</w:t>
      </w:r>
      <w:r w:rsidR="00F31C5C" w:rsidRPr="00D464CD">
        <w:t xml:space="preserve"> </w:t>
      </w:r>
      <w:r w:rsidR="009C2F5F" w:rsidRPr="00D464CD">
        <w:t xml:space="preserve">were investigated as </w:t>
      </w:r>
      <w:r w:rsidR="00D464CD" w:rsidRPr="00D464CD">
        <w:t xml:space="preserve">potential </w:t>
      </w:r>
      <w:r w:rsidR="00D464CD">
        <w:t xml:space="preserve">DBS </w:t>
      </w:r>
      <w:r w:rsidR="00D464CD" w:rsidRPr="00D464CD">
        <w:t>target</w:t>
      </w:r>
      <w:r w:rsidR="00A354ED">
        <w:t>s</w:t>
      </w:r>
      <w:r w:rsidR="00D464CD">
        <w:t xml:space="preserve"> </w:t>
      </w:r>
      <w:r w:rsidR="00D464CD" w:rsidRPr="00D464CD">
        <w:t>for treatment of symptoms of</w:t>
      </w:r>
      <w:r w:rsidR="00D464CD">
        <w:t xml:space="preserve"> advanced PD</w:t>
      </w:r>
      <w:r w:rsidR="00D21722">
        <w:fldChar w:fldCharType="begin"/>
      </w:r>
      <w:r w:rsidR="00A81B47">
        <w:instrText xml:space="preserve"> ADDIN EN.CITE &lt;EndNote&gt;&lt;Cite&gt;&lt;Author&gt;Laitinen&lt;/Author&gt;&lt;Year&gt;1992&lt;/Year&gt;&lt;RecNum&gt;9&lt;/RecNum&gt;&lt;DisplayText&gt;[16]&lt;/DisplayText&gt;&lt;record&gt;&lt;rec-number&gt;9&lt;/rec-number&gt;&lt;foreign-keys&gt;&lt;key app="EN" db-id="s9vzp9a5meaepzearpxvsa2pae5t5t0w9599" timestamp="1562588060"&gt;9&lt;/key&gt;&lt;/foreign-keys&gt;&lt;ref-type name="Journal Article"&gt;17&lt;/ref-type&gt;&lt;contributors&gt;&lt;authors&gt;&lt;author&gt;Laitinen, L. V.&lt;/author&gt;&lt;author&gt;Bergenheim, A. T.&lt;/author&gt;&lt;author&gt;Hariz, M. I.&lt;/author&gt;&lt;/authors&gt;&lt;/contributors&gt;&lt;auth-address&gt;Department of Neurosurgery, Sophiahemmet Hospital, Stockholm, Sweden.&lt;/auth-address&gt;&lt;titles&gt;&lt;title&gt;Leksell&amp;apos;s posteroventral pallidotomy in the treatment of Parkinson&amp;apos;s disease&lt;/title&gt;&lt;secondary-title&gt;J Neurosurg&lt;/secondary-title&gt;&lt;/titles&gt;&lt;periodical&gt;&lt;full-title&gt;J Neurosurg&lt;/full-title&gt;&lt;/periodical&gt;&lt;pages&gt;53-61&lt;/pages&gt;&lt;volume&gt;76&lt;/volume&gt;&lt;number&gt;1&lt;/number&gt;&lt;edition&gt;1992/01/01&lt;/edition&gt;&lt;keywords&gt;&lt;keyword&gt;Adult&lt;/keyword&gt;&lt;keyword&gt;Aged&lt;/keyword&gt;&lt;keyword&gt;Aged, 80 and over&lt;/keyword&gt;&lt;keyword&gt;Female&lt;/keyword&gt;&lt;keyword&gt;Follow-Up Studies&lt;/keyword&gt;&lt;keyword&gt;Globus Pallidus/*surgery&lt;/keyword&gt;&lt;keyword&gt;Humans&lt;/keyword&gt;&lt;keyword&gt;Male&lt;/keyword&gt;&lt;keyword&gt;Middle Aged&lt;/keyword&gt;&lt;keyword&gt;Movement&lt;/keyword&gt;&lt;keyword&gt;Parkinson Disease/physiopathology/*surgery&lt;/keyword&gt;&lt;keyword&gt;Psychomotor Performance&lt;/keyword&gt;&lt;keyword&gt;Retrospective Studies&lt;/keyword&gt;&lt;keyword&gt;Stereotaxic Techniques&lt;/keyword&gt;&lt;/keywords&gt;&lt;dates&gt;&lt;year&gt;1992&lt;/year&gt;&lt;pub-dates&gt;&lt;date&gt;Jan&lt;/date&gt;&lt;/pub-dates&gt;&lt;/dates&gt;&lt;isbn&gt;0022-3085 (Print)&amp;#xD;0022-3085 (Linking)&lt;/isbn&gt;&lt;accession-num&gt;1727169&lt;/accession-num&gt;&lt;urls&gt;&lt;related-urls&gt;&lt;url&gt;https://www.ncbi.nlm.nih.gov/pubmed/1727169&lt;/url&gt;&lt;/related-urls&gt;&lt;/urls&gt;&lt;electronic-resource-num&gt;10.3171/jns.1992.76.1.0053&lt;/electronic-resource-num&gt;&lt;/record&gt;&lt;/Cite&gt;&lt;/EndNote&gt;</w:instrText>
      </w:r>
      <w:r w:rsidR="00D21722">
        <w:fldChar w:fldCharType="separate"/>
      </w:r>
      <w:r w:rsidR="00A81B47">
        <w:rPr>
          <w:noProof/>
        </w:rPr>
        <w:t>[16]</w:t>
      </w:r>
      <w:r w:rsidR="00D21722">
        <w:fldChar w:fldCharType="end"/>
      </w:r>
      <w:r w:rsidR="00D21722">
        <w:t xml:space="preserve">. </w:t>
      </w:r>
      <w:r w:rsidR="0034042F">
        <w:t xml:space="preserve">The seminal work </w:t>
      </w:r>
      <w:r w:rsidR="00D464CD">
        <w:t xml:space="preserve">of Bergman </w:t>
      </w:r>
      <w:r w:rsidR="0034042F">
        <w:t>et al</w:t>
      </w:r>
      <w:r w:rsidR="003A2181">
        <w:t>.</w:t>
      </w:r>
      <w:r w:rsidR="0034042F">
        <w:t xml:space="preserve"> and of Aziz et al</w:t>
      </w:r>
      <w:r w:rsidR="00D7513A">
        <w:t xml:space="preserve"> </w:t>
      </w:r>
      <w:r w:rsidR="0034042F">
        <w:t xml:space="preserve">provided evidence that </w:t>
      </w:r>
      <w:r w:rsidR="00D464CD">
        <w:t xml:space="preserve">lesions </w:t>
      </w:r>
      <w:r w:rsidR="0034042F">
        <w:t xml:space="preserve">in the </w:t>
      </w:r>
      <w:r w:rsidR="00D464CD">
        <w:t>STN alleviated parkinsonism in the MPTP monkey model of PD</w:t>
      </w:r>
      <w:r w:rsidR="0034042F">
        <w:t>.</w:t>
      </w:r>
      <w:r w:rsidR="00D464CD">
        <w:t xml:space="preserve"> </w:t>
      </w:r>
      <w:r w:rsidR="0034042F">
        <w:t xml:space="preserve">This </w:t>
      </w:r>
      <w:r w:rsidR="00D464CD">
        <w:t xml:space="preserve">paved the way to </w:t>
      </w:r>
      <w:r w:rsidR="0034042F">
        <w:t xml:space="preserve">explore this </w:t>
      </w:r>
      <w:r w:rsidR="00D464CD">
        <w:t xml:space="preserve">target in humans </w:t>
      </w:r>
      <w:r w:rsidR="00D464CD">
        <w:fldChar w:fldCharType="begin">
          <w:fldData xml:space="preserve">PEVuZE5vdGU+PENpdGU+PEF1dGhvcj5CZXJnbWFuPC9BdXRob3I+PFllYXI+MTk5MDwvWWVhcj48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</w:fldData>
        </w:fldChar>
      </w:r>
      <w:r w:rsidR="00A81B47">
        <w:instrText xml:space="preserve"> ADDIN EN.CITE </w:instrText>
      </w:r>
      <w:r w:rsidR="00A81B47">
        <w:fldChar w:fldCharType="begin">
          <w:fldData xml:space="preserve">PEVuZE5vdGU+PENpdGU+PEF1dGhvcj5CZXJnbWFuPC9BdXRob3I+PFllYXI+MTk5MDwvWWVhcj48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</w:fldData>
        </w:fldChar>
      </w:r>
      <w:r w:rsidR="00A81B47">
        <w:instrText xml:space="preserve"> ADDIN EN.CITE.DATA </w:instrText>
      </w:r>
      <w:r w:rsidR="00A81B47">
        <w:fldChar w:fldCharType="end"/>
      </w:r>
      <w:r w:rsidR="00D464CD">
        <w:fldChar w:fldCharType="separate"/>
      </w:r>
      <w:r w:rsidR="00A81B47">
        <w:rPr>
          <w:noProof/>
        </w:rPr>
        <w:t>[17, 18]</w:t>
      </w:r>
      <w:r w:rsidR="00D464CD">
        <w:fldChar w:fldCharType="end"/>
      </w:r>
      <w:r w:rsidR="00D464CD">
        <w:t xml:space="preserve">. </w:t>
      </w:r>
    </w:p>
    <w:p w14:paraId="2D28BF20" w14:textId="77777777" w:rsidR="00C24F8C" w:rsidRDefault="00C24F8C" w:rsidP="00020164">
      <w:pPr>
        <w:spacing w:line="480" w:lineRule="auto"/>
        <w:jc w:val="both"/>
      </w:pPr>
    </w:p>
    <w:p w14:paraId="5B8F62D6" w14:textId="112FD936" w:rsidR="00EE01C9" w:rsidRDefault="00EE01C9" w:rsidP="00EE01C9">
      <w:pPr>
        <w:spacing w:line="480" w:lineRule="auto"/>
        <w:jc w:val="both"/>
      </w:pPr>
      <w:r>
        <w:t>The role of the STN in PD was explored in mainly non-human primate models treated with the neurotoxin 1-methyl-4-phenyl-1,2,3,6-tetrahydropyridine (MPTP). Overactivity of the STN was identified in comparison to control</w:t>
      </w:r>
      <w:r w:rsidR="00C67169">
        <w:t xml:space="preserve"> animal</w:t>
      </w:r>
      <w:r>
        <w:t xml:space="preserve">s </w:t>
      </w:r>
      <w:r>
        <w:fldChar w:fldCharType="begin"/>
      </w:r>
      <w:r w:rsidR="00A81B47">
        <w:instrText xml:space="preserve"> ADDIN EN.CITE &lt;EndNote&gt;&lt;Cite&gt;&lt;Author&gt;Bergman&lt;/Author&gt;&lt;Year&gt;1990&lt;/Year&gt;&lt;RecNum&gt;6&lt;/RecNum&gt;&lt;DisplayText&gt;[17]&lt;/DisplayText&gt;&lt;record&gt;&lt;rec-number&gt;6&lt;/rec-number&gt;&lt;foreign-keys&gt;&lt;key app="EN" db-id="s9vzp9a5meaepzearpxvsa2pae5t5t0w9599" timestamp="1562587394"&gt;6&lt;/key&gt;&lt;/foreign-keys&gt;&lt;ref-type name="Journal Article"&gt;17&lt;/ref-type&gt;&lt;contributors&gt;&lt;authors&gt;&lt;author&gt;Bergman, H.&lt;/author&gt;&lt;author&gt;Wichmann, T.&lt;/author&gt;&lt;author&gt;DeLong, M. R.&lt;/author&gt;&lt;/authors&gt;&lt;/contributors&gt;&lt;auth-address&gt;Department of Neurology, Johns Hopkins Hospital, Baltimore, MD 21205.&lt;/auth-address&gt;&lt;titles&gt;&lt;title&gt;Reversal of experimental parkinsonism by lesions of the subthalamic nucleus&lt;/title&gt;&lt;secondary-title&gt;Science&lt;/secondary-title&gt;&lt;/titles&gt;&lt;periodical&gt;&lt;full-title&gt;Science&lt;/full-title&gt;&lt;/periodical&gt;&lt;pages&gt;1436-8&lt;/pages&gt;&lt;volume&gt;249&lt;/volume&gt;&lt;number&gt;4975&lt;/number&gt;&lt;edition&gt;1990/09/21&lt;/edition&gt;&lt;keywords&gt;&lt;keyword&gt;1-Methyl-4-phenyl-1,2,3,6-tetrahydropyridine&lt;/keyword&gt;&lt;keyword&gt;Animals&lt;/keyword&gt;&lt;keyword&gt;Brain/physiology/physiopathology&lt;/keyword&gt;&lt;keyword&gt;Cercopithecus aethiops&lt;/keyword&gt;&lt;keyword&gt;Disease Models, Animal&lt;/keyword&gt;&lt;keyword&gt;Ibotenic Acid/pharmacology/therapeutic use&lt;/keyword&gt;&lt;keyword&gt;Models, Neurological&lt;/keyword&gt;&lt;keyword&gt;Parkinson Disease/physiopathology/*therapy&lt;/keyword&gt;&lt;keyword&gt;Parkinson Disease, Secondary/chemically induced&lt;/keyword&gt;&lt;keyword&gt;Periaqueductal Gray/drug effects/physiology/*physiopathology&lt;/keyword&gt;&lt;/keywords&gt;&lt;dates&gt;&lt;year&gt;1990&lt;/year&gt;&lt;pub-dates&gt;&lt;date&gt;Sep 21&lt;/date&gt;&lt;/pub-dates&gt;&lt;/dates&gt;&lt;isbn&gt;0036-8075 (Print)&amp;#xD;0036-8075 (Linking)&lt;/isbn&gt;&lt;accession-num&gt;2402638&lt;/accession-num&gt;&lt;urls&gt;&lt;related-urls&gt;&lt;url&gt;https://www.ncbi.nlm.nih.gov/pubmed/2402638&lt;/url&gt;&lt;/related-urls&gt;&lt;/urls&gt;&lt;electronic-resource-num&gt;10.1126/science.2402638&lt;/electronic-resource-num&gt;&lt;/record&gt;&lt;/Cite&gt;&lt;/EndNote&gt;</w:instrText>
      </w:r>
      <w:r>
        <w:fldChar w:fldCharType="separate"/>
      </w:r>
      <w:r w:rsidR="00A81B47">
        <w:rPr>
          <w:noProof/>
        </w:rPr>
        <w:t>[17]</w:t>
      </w:r>
      <w:r>
        <w:fldChar w:fldCharType="end"/>
      </w:r>
      <w:r>
        <w:t xml:space="preserve">. Lesions </w:t>
      </w:r>
      <w:r>
        <w:fldChar w:fldCharType="begin">
          <w:fldData xml:space="preserve">PEVuZE5vdGU+PENpdGU+PEF1dGhvcj5CZXJnbWFuPC9BdXRob3I+PFllYXI+MTk5MDwvWWVhcj48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</w:fldData>
        </w:fldChar>
      </w:r>
      <w:r w:rsidR="00A81B47">
        <w:instrText xml:space="preserve"> ADDIN EN.CITE </w:instrText>
      </w:r>
      <w:r w:rsidR="00A81B47">
        <w:fldChar w:fldCharType="begin">
          <w:fldData xml:space="preserve">PEVuZE5vdGU+PENpdGU+PEF1dGhvcj5CZXJnbWFuPC9BdXRob3I+PFllYXI+MTk5MDwvWWVhcj48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</w:fldData>
        </w:fldChar>
      </w:r>
      <w:r w:rsidR="00A81B47">
        <w:instrText xml:space="preserve"> ADDIN EN.CITE.DATA </w:instrText>
      </w:r>
      <w:r w:rsidR="00A81B47">
        <w:fldChar w:fldCharType="end"/>
      </w:r>
      <w:r>
        <w:fldChar w:fldCharType="separate"/>
      </w:r>
      <w:r w:rsidR="00A81B47">
        <w:rPr>
          <w:noProof/>
        </w:rPr>
        <w:t>[17, 18]</w:t>
      </w:r>
      <w:r>
        <w:fldChar w:fldCharType="end"/>
      </w:r>
      <w:r>
        <w:t xml:space="preserve"> or high-frequency stimulation of the STN </w:t>
      </w:r>
      <w:r>
        <w:fldChar w:fldCharType="begin"/>
      </w:r>
      <w:r w:rsidR="00A81B47">
        <w:instrText xml:space="preserve"> ADDIN EN.CITE &lt;EndNote&gt;&lt;Cite&gt;&lt;Author&gt;Benazzouz&lt;/Author&gt;&lt;Year&gt;1993&lt;/Year&gt;&lt;RecNum&gt;19&lt;/RecNum&gt;&lt;DisplayText&gt;[19]&lt;/DisplayText&gt;&lt;record&gt;&lt;rec-number&gt;19&lt;/rec-number&gt;&lt;foreign-keys&gt;&lt;key app="EN" db-id="s9vzp9a5meaepzearpxvsa2pae5t5t0w9599" timestamp="1562590734"&gt;19&lt;/key&gt;&lt;/foreign-keys&gt;&lt;ref-type name="Journal Article"&gt;17&lt;/ref-type&gt;&lt;contributors&gt;&lt;authors&gt;&lt;author&gt;Benazzouz, A.&lt;/author&gt;&lt;author&gt;Gross, C.&lt;/author&gt;&lt;author&gt;Feger, J.&lt;/author&gt;&lt;author&gt;Boraud, T.&lt;/author&gt;&lt;author&gt;Bioulac, B.&lt;/author&gt;&lt;/authors&gt;&lt;/contributors&gt;&lt;auth-address&gt;Laboratoire de Neurophysiologie, CNRS URA 1200, Universite de Bordeaux II, France.&lt;/auth-address&gt;&lt;titles&gt;&lt;title&gt;Reversal of rigidity and improvement in motor performance by subthalamic high-frequency stimulation in MPTP-treated monkeys&lt;/title&gt;&lt;secondary-title&gt;Eur J Neurosci&lt;/secondary-title&gt;&lt;/titles&gt;&lt;periodical&gt;&lt;full-title&gt;Eur J Neurosci&lt;/full-title&gt;&lt;/periodical&gt;&lt;pages&gt;382-9&lt;/pages&gt;&lt;volume&gt;5&lt;/volume&gt;&lt;number&gt;4&lt;/number&gt;&lt;edition&gt;1993/04/01&lt;/edition&gt;&lt;keywords&gt;&lt;keyword&gt;1-Methyl-4-phenyl-1,2,3,6-tetrahydropyridine&lt;/keyword&gt;&lt;keyword&gt;Animals&lt;/keyword&gt;&lt;keyword&gt;Behavior, Animal&lt;/keyword&gt;&lt;keyword&gt;*Electric Stimulation Therapy&lt;/keyword&gt;&lt;keyword&gt;Electromyography&lt;/keyword&gt;&lt;keyword&gt;Kinetics&lt;/keyword&gt;&lt;keyword&gt;Macaca mulatta&lt;/keyword&gt;&lt;keyword&gt;*Motor Activity&lt;/keyword&gt;&lt;keyword&gt;*Muscle Rigidity&lt;/keyword&gt;&lt;keyword&gt;Muscle Tonus&lt;/keyword&gt;&lt;keyword&gt;Parkinson Disease, Secondary/chemically induced/*physiopathology/*therapy&lt;/keyword&gt;&lt;keyword&gt;Thalamus/*physiopathology&lt;/keyword&gt;&lt;/keywords&gt;&lt;dates&gt;&lt;year&gt;1993&lt;/year&gt;&lt;pub-dates&gt;&lt;date&gt;Apr 1&lt;/date&gt;&lt;/pub-dates&gt;&lt;/dates&gt;&lt;isbn&gt;0953-816X (Print)&amp;#xD;0953-816X (Linking)&lt;/isbn&gt;&lt;accession-num&gt;8261116&lt;/accession-num&gt;&lt;urls&gt;&lt;related-urls&gt;&lt;url&gt;https://www.ncbi.nlm.nih.gov/pubmed/8261116&lt;/url&gt;&lt;/related-urls&gt;&lt;/urls&gt;&lt;/record&gt;&lt;/Cite&gt;&lt;/EndNote&gt;</w:instrText>
      </w:r>
      <w:r>
        <w:fldChar w:fldCharType="separate"/>
      </w:r>
      <w:r w:rsidR="00A81B47">
        <w:rPr>
          <w:noProof/>
        </w:rPr>
        <w:t>[19]</w:t>
      </w:r>
      <w:r>
        <w:fldChar w:fldCharType="end"/>
      </w:r>
      <w:r>
        <w:t xml:space="preserve"> resulted in improvement in hemibody bradykinesia and rigidity. Interest in the STN was </w:t>
      </w:r>
      <w:r w:rsidRPr="008F4AD3">
        <w:t>incited</w:t>
      </w:r>
      <w:r>
        <w:t xml:space="preserve"> by the strategic position of this nucleus within the basal ganglia circuitry (Figure 1). It receives input from the </w:t>
      </w:r>
      <w:r w:rsidR="00B925BE">
        <w:t>cerebral</w:t>
      </w:r>
      <w:r>
        <w:t xml:space="preserve"> cortex and external globus pallidus and sends output to the globus pallidus (internal as well as external part) </w:t>
      </w:r>
      <w:r>
        <w:fldChar w:fldCharType="begin"/>
      </w:r>
      <w:r w:rsidR="00A81B47">
        <w:instrText xml:space="preserve"> ADDIN EN.CITE &lt;EndNote&gt;&lt;Cite&gt;&lt;Author&gt;Parent&lt;/Author&gt;&lt;Year&gt;1995&lt;/Year&gt;&lt;RecNum&gt;20&lt;/RecNum&gt;&lt;DisplayText&gt;[20]&lt;/DisplayText&gt;&lt;record&gt;&lt;rec-number&gt;20&lt;/rec-number&gt;&lt;foreign-keys&gt;&lt;key app="EN" db-id="s9vzp9a5meaepzearpxvsa2pae5t5t0w9599" timestamp="1562590856"&gt;20&lt;/key&gt;&lt;/foreign-keys&gt;&lt;ref-type name="Journal Article"&gt;17&lt;/ref-type&gt;&lt;contributors&gt;&lt;authors&gt;&lt;author&gt;Parent, A.&lt;/author&gt;&lt;author&gt;Hazrati, L. N.&lt;/author&gt;&lt;/authors&gt;&lt;/contributors&gt;&lt;auth-address&gt;Centre de recherche en neurobiologie, Hopital de l&amp;apos;Enfant-Jesus, Quebec, QC, Canada.&lt;/auth-address&gt;&lt;titles&gt;&lt;title&gt;Functional anatomy of the basal ganglia. II. The place of subthalamic nucleus and external pallidum in basal ganglia circuitry&lt;/title&gt;&lt;secondary-title&gt;Brain Res Brain Res Rev&lt;/secondary-title&gt;&lt;/titles&gt;&lt;periodical&gt;&lt;full-title&gt;Brain Res Brain Res Rev&lt;/full-title&gt;&lt;/periodical&gt;&lt;pages&gt;128-54&lt;/pages&gt;&lt;volume&gt;20&lt;/volume&gt;&lt;number&gt;1&lt;/number&gt;&lt;edition&gt;1995/01/01&lt;/edition&gt;&lt;keywords&gt;&lt;keyword&gt;Afferent Pathways/physiology&lt;/keyword&gt;&lt;keyword&gt;Animals&lt;/keyword&gt;&lt;keyword&gt;Basal Ganglia/*physiology&lt;/keyword&gt;&lt;keyword&gt;Brain Mapping&lt;/keyword&gt;&lt;keyword&gt;Brain Stem/physiology&lt;/keyword&gt;&lt;keyword&gt;Cerebral Cortex/physiology&lt;/keyword&gt;&lt;keyword&gt;Efferent Pathways/physiology&lt;/keyword&gt;&lt;keyword&gt;Globus Pallidus/physiology&lt;/keyword&gt;&lt;keyword&gt;Haplorhini&lt;/keyword&gt;&lt;keyword&gt;Neural Pathways/*physiology&lt;/keyword&gt;&lt;keyword&gt;Thalamus/*physiology&lt;/keyword&gt;&lt;/keywords&gt;&lt;dates&gt;&lt;year&gt;1995&lt;/year&gt;&lt;pub-dates&gt;&lt;date&gt;Jan&lt;/date&gt;&lt;/pub-dates&gt;&lt;/dates&gt;&lt;accession-num&gt;7711765&lt;/accession-num&gt;&lt;urls&gt;&lt;related-urls&gt;&lt;url&gt;https://www.ncbi.nlm.nih.gov/pubmed/7711765&lt;/url&gt;&lt;/related-urls&gt;&lt;/urls&gt;&lt;/record&gt;&lt;/Cite&gt;&lt;/EndNote&gt;</w:instrText>
      </w:r>
      <w:r>
        <w:fldChar w:fldCharType="separate"/>
      </w:r>
      <w:r w:rsidR="00A81B47">
        <w:rPr>
          <w:noProof/>
        </w:rPr>
        <w:t>[20]</w:t>
      </w:r>
      <w:r>
        <w:fldChar w:fldCharType="end"/>
      </w:r>
      <w:r>
        <w:t xml:space="preserve">. </w:t>
      </w:r>
      <w:r>
        <w:lastRenderedPageBreak/>
        <w:t xml:space="preserve">The development of STN DBS was also facilitated by progress in MRI allowing direct visualization of the nucleus </w:t>
      </w:r>
      <w:r>
        <w:fldChar w:fldCharType="begin"/>
      </w:r>
      <w:r w:rsidR="00A81B47">
        <w:instrText xml:space="preserve"> ADDIN EN.CITE &lt;EndNote&gt;&lt;Cite&gt;&lt;Author&gt;Pollak&lt;/Author&gt;&lt;Year&gt;1996&lt;/Year&gt;&lt;RecNum&gt;21&lt;/RecNum&gt;&lt;DisplayText&gt;[21]&lt;/DisplayText&gt;&lt;record&gt;&lt;rec-number&gt;21&lt;/rec-number&gt;&lt;foreign-keys&gt;&lt;key app="EN" db-id="s9vzp9a5meaepzearpxvsa2pae5t5t0w9599" timestamp="1562591002"&gt;21&lt;/key&gt;&lt;/foreign-keys&gt;&lt;ref-type name="Journal Article"&gt;17&lt;/ref-type&gt;&lt;contributors&gt;&lt;authors&gt;&lt;author&gt;Pollak, P.&lt;/author&gt;&lt;author&gt;Benabid, A. L.&lt;/author&gt;&lt;author&gt;Limousin, P.&lt;/author&gt;&lt;author&gt;Benazzouz, A.&lt;/author&gt;&lt;author&gt;Hoffmann, D.&lt;/author&gt;&lt;author&gt;Le Bas, J. F.&lt;/author&gt;&lt;author&gt;Perret, J.&lt;/author&gt;&lt;/authors&gt;&lt;/contributors&gt;&lt;auth-address&gt;Departement des Neurosciences Cliniques et Biologiques, Clinique Neurologique, Grenoble, France.&lt;/auth-address&gt;&lt;titles&gt;&lt;title&gt;Subthalamic nucleus stimulation alleviates akinesia and rigidity in parkinsonian patients&lt;/title&gt;&lt;secondary-title&gt;Adv Neurol&lt;/secondary-title&gt;&lt;/titles&gt;&lt;periodical&gt;&lt;full-title&gt;Adv Neurol&lt;/full-title&gt;&lt;/periodical&gt;&lt;pages&gt;591-4&lt;/pages&gt;&lt;volume&gt;69&lt;/volume&gt;&lt;edition&gt;1996/01/01&lt;/edition&gt;&lt;keywords&gt;&lt;keyword&gt;*Electric Stimulation Therapy&lt;/keyword&gt;&lt;keyword&gt;Electrodes, Implanted&lt;/keyword&gt;&lt;keyword&gt;Humans&lt;/keyword&gt;&lt;keyword&gt;Magnetic Resonance Imaging&lt;/keyword&gt;&lt;keyword&gt;Middle Aged&lt;/keyword&gt;&lt;keyword&gt;Movement Disorders/etiology/pathology/*therapy&lt;/keyword&gt;&lt;keyword&gt;Muscle Rigidity/etiology/pathology/*therapy&lt;/keyword&gt;&lt;keyword&gt;Parkinson Disease/complications/pathology/*therapy&lt;/keyword&gt;&lt;keyword&gt;Thalamic Nuclei/pathology/*physiology&lt;/keyword&gt;&lt;/keywords&gt;&lt;dates&gt;&lt;year&gt;1996&lt;/year&gt;&lt;/dates&gt;&lt;isbn&gt;0091-3952 (Print)&amp;#xD;0091-3952 (Linking)&lt;/isbn&gt;&lt;accession-num&gt;8615184&lt;/accession-num&gt;&lt;urls&gt;&lt;related-urls&gt;&lt;url&gt;https://www.ncbi.nlm.nih.gov/pubmed/8615184&lt;/url&gt;&lt;/related-urls&gt;&lt;/urls&gt;&lt;/record&gt;&lt;/Cite&gt;&lt;/EndNote&gt;</w:instrText>
      </w:r>
      <w:r>
        <w:fldChar w:fldCharType="separate"/>
      </w:r>
      <w:r w:rsidR="00A81B47">
        <w:rPr>
          <w:noProof/>
        </w:rPr>
        <w:t>[21]</w:t>
      </w:r>
      <w:r>
        <w:fldChar w:fldCharType="end"/>
      </w:r>
      <w:r>
        <w:t xml:space="preserve"> and, thus, precise localization with imaging.</w:t>
      </w:r>
    </w:p>
    <w:p w14:paraId="26CF8908" w14:textId="40BC460A" w:rsidR="00EE01C9" w:rsidRDefault="00EE01C9" w:rsidP="00EE01C9">
      <w:pPr>
        <w:autoSpaceDE w:val="0"/>
        <w:autoSpaceDN w:val="0"/>
        <w:adjustRightInd w:val="0"/>
        <w:spacing w:line="480" w:lineRule="auto"/>
        <w:jc w:val="both"/>
        <w:rPr>
          <w:sz w:val="20"/>
          <w:szCs w:val="20"/>
        </w:rPr>
      </w:pPr>
      <w:r>
        <w:rPr>
          <w:noProof/>
        </w:rPr>
        <w:t>The inter</w:t>
      </w:r>
      <w:r w:rsidR="00C67169">
        <w:rPr>
          <w:noProof/>
        </w:rPr>
        <w:t>e</w:t>
      </w:r>
      <w:r>
        <w:rPr>
          <w:noProof/>
        </w:rPr>
        <w:t>sting findings in the primate models</w:t>
      </w:r>
      <w:r>
        <w:t xml:space="preserve"> led Pollak and Benabid to propose STN DBS in humans. The first patient went on to receive unilateral STN DBS in Grenoble in 1993 </w:t>
      </w:r>
      <w:r>
        <w:fldChar w:fldCharType="begin"/>
      </w:r>
      <w:r w:rsidR="00A81B47">
        <w:instrText xml:space="preserve"> ADDIN EN.CITE &lt;EndNote&gt;&lt;Cite&gt;&lt;Author&gt;Benabid&lt;/Author&gt;&lt;Year&gt;1994&lt;/Year&gt;&lt;RecNum&gt;22&lt;/RecNum&gt;&lt;DisplayText&gt;[22]&lt;/DisplayText&gt;&lt;record&gt;&lt;rec-number&gt;22&lt;/rec-number&gt;&lt;foreign-keys&gt;&lt;key app="EN" db-id="s9vzp9a5meaepzearpxvsa2pae5t5t0w9599" timestamp="1562591093"&gt;22&lt;/key&gt;&lt;/foreign-keys&gt;&lt;ref-type name="Journal Article"&gt;17&lt;/ref-type&gt;&lt;contributors&gt;&lt;authors&gt;&lt;author&gt;Benabid, A. L.&lt;/author&gt;&lt;author&gt;Pollak, P.&lt;/author&gt;&lt;author&gt;Gross, C.&lt;/author&gt;&lt;author&gt;Hoffmann, D.&lt;/author&gt;&lt;author&gt;Benazzouz, A.&lt;/author&gt;&lt;author&gt;Gao, D. M.&lt;/author&gt;&lt;author&gt;Laurent, A.&lt;/author&gt;&lt;author&gt;Gentil, M.&lt;/author&gt;&lt;author&gt;Perret, J.&lt;/author&gt;&lt;/authors&gt;&lt;/contributors&gt;&lt;auth-address&gt;Department of Neurosciences, University Hospital, Grenoble, France.&lt;/auth-address&gt;&lt;titles&gt;&lt;title&gt;Acute and long-term effects of subthalamic nucleus stimulation in Parkinson&amp;apos;s disease&lt;/title&gt;&lt;secondary-title&gt;Stereotact Funct Neurosurg&lt;/secondary-title&gt;&lt;/titles&gt;&lt;periodical&gt;&lt;full-title&gt;Stereotact Funct Neurosurg&lt;/full-title&gt;&lt;/periodical&gt;&lt;pages&gt;76-84&lt;/pages&gt;&lt;volume&gt;62&lt;/volume&gt;&lt;number&gt;1-4&lt;/number&gt;&lt;edition&gt;1994/01/01&lt;/edition&gt;&lt;keywords&gt;&lt;keyword&gt;*Electric Stimulation Therapy&lt;/keyword&gt;&lt;keyword&gt;Electrodes, Implanted&lt;/keyword&gt;&lt;keyword&gt;Follow-Up Studies&lt;/keyword&gt;&lt;keyword&gt;Humans&lt;/keyword&gt;&lt;keyword&gt;Hypokinesia/etiology/*therapy&lt;/keyword&gt;&lt;keyword&gt;Middle Aged&lt;/keyword&gt;&lt;keyword&gt;Monitoring, Intraoperative&lt;/keyword&gt;&lt;keyword&gt;Parkinson Disease/complications/*therapy&lt;/keyword&gt;&lt;keyword&gt;Postoperative Period&lt;/keyword&gt;&lt;keyword&gt;Stereotaxic Techniques&lt;/keyword&gt;&lt;keyword&gt;Thalamic Nuclei/*physiopathology&lt;/keyword&gt;&lt;keyword&gt;Time Factors&lt;/keyword&gt;&lt;/keywords&gt;&lt;dates&gt;&lt;year&gt;1994&lt;/year&gt;&lt;/dates&gt;&lt;isbn&gt;1011-6125 (Print)&amp;#xD;1011-6125 (Linking)&lt;/isbn&gt;&lt;accession-num&gt;7631092&lt;/accession-num&gt;&lt;urls&gt;&lt;related-urls&gt;&lt;url&gt;https://www.ncbi.nlm.nih.gov/pubmed/7631092&lt;/url&gt;&lt;/related-urls&gt;&lt;/urls&gt;&lt;electronic-resource-num&gt;10.1159/000098600&lt;/electronic-resource-num&gt;&lt;/record&gt;&lt;/Cite&gt;&lt;/EndNote&gt;</w:instrText>
      </w:r>
      <w:r>
        <w:fldChar w:fldCharType="separate"/>
      </w:r>
      <w:r w:rsidR="00A81B47">
        <w:rPr>
          <w:noProof/>
        </w:rPr>
        <w:t>[22]</w:t>
      </w:r>
      <w:r>
        <w:fldChar w:fldCharType="end"/>
      </w:r>
      <w:r>
        <w:t xml:space="preserve">. Shortly after, the same group implanted bilateral STN DBS in a small cohort of PD patients showing an improvement of </w:t>
      </w:r>
      <w:r w:rsidRPr="00D64446">
        <w:rPr>
          <w:rFonts w:cs="Arial"/>
          <w:color w:val="000000"/>
        </w:rPr>
        <w:t>activities of daily living scores by 58-88% and motor scores by 42-84%</w:t>
      </w:r>
      <w:r>
        <w:t xml:space="preserve"> </w:t>
      </w:r>
      <w:r>
        <w:rPr>
          <w:rFonts w:cs="Arial"/>
          <w:color w:val="000000"/>
        </w:rPr>
        <w:fldChar w:fldCharType="begin"/>
      </w:r>
      <w:r w:rsidR="00A81B47">
        <w:rPr>
          <w:rFonts w:cs="Arial"/>
          <w:color w:val="000000"/>
        </w:rPr>
        <w:instrText xml:space="preserve"> ADDIN EN.CITE &lt;EndNote&gt;&lt;Cite&gt;&lt;Author&gt;Limousin&lt;/Author&gt;&lt;Year&gt;1995&lt;/Year&gt;&lt;RecNum&gt;23&lt;/RecNum&gt;&lt;DisplayText&gt;[23]&lt;/DisplayText&gt;&lt;record&gt;&lt;rec-number&gt;23&lt;/rec-number&gt;&lt;foreign-keys&gt;&lt;key app="EN" db-id="s9vzp9a5meaepzearpxvsa2pae5t5t0w9599" timestamp="1562591179"&gt;23&lt;/key&gt;&lt;/foreign-keys&gt;&lt;ref-type name="Journal Article"&gt;17&lt;/ref-type&gt;&lt;contributors&gt;&lt;authors&gt;&lt;author&gt;Limousin, P.&lt;/author&gt;&lt;author&gt;Pollak, P.&lt;/author&gt;&lt;author&gt;Benazzouz, A.&lt;/author&gt;&lt;author&gt;Hoffmann, D.&lt;/author&gt;&lt;author&gt;Le Bas, J. F.&lt;/author&gt;&lt;author&gt;Broussolle, E.&lt;/author&gt;&lt;author&gt;Perret, J. E.&lt;/author&gt;&lt;author&gt;Benabid, A. L.&lt;/author&gt;&lt;/authors&gt;&lt;/contributors&gt;&lt;auth-address&gt;Department of Clinical and Biological Neurosciences, Joseph Fourier University of Grenoble, France.&lt;/auth-address&gt;&lt;titles&gt;&lt;title&gt;Effect of parkinsonian signs and symptoms of bilateral subthalamic nucleus stimulation&lt;/title&gt;&lt;secondary-title&gt;Lancet&lt;/secondary-title&gt;&lt;/titles&gt;&lt;periodical&gt;&lt;full-title&gt;Lancet&lt;/full-title&gt;&lt;/periodical&gt;&lt;pages&gt;91-5&lt;/pages&gt;&lt;volume&gt;345&lt;/volume&gt;&lt;number&gt;8942&lt;/number&gt;&lt;edition&gt;1995/01/14&lt;/edition&gt;&lt;keywords&gt;&lt;keyword&gt;*Electric Stimulation Therapy/adverse effects&lt;/keyword&gt;&lt;keyword&gt;Electrodes, Implanted&lt;/keyword&gt;&lt;keyword&gt;Humans&lt;/keyword&gt;&lt;keyword&gt;Male&lt;/keyword&gt;&lt;keyword&gt;Middle Aged&lt;/keyword&gt;&lt;keyword&gt;Movement Disorders/therapy&lt;/keyword&gt;&lt;keyword&gt;Muscle Rigidity/therapy&lt;/keyword&gt;&lt;keyword&gt;Parkinson Disease/*therapy&lt;/keyword&gt;&lt;keyword&gt;*Thalamic Nuclei&lt;/keyword&gt;&lt;/keywords&gt;&lt;dates&gt;&lt;year&gt;1995&lt;/year&gt;&lt;pub-dates&gt;&lt;date&gt;Jan 14&lt;/date&gt;&lt;/pub-dates&gt;&lt;/dates&gt;&lt;isbn&gt;0140-6736 (Print)&amp;#xD;0140-6736 (Linking)&lt;/isbn&gt;&lt;accession-num&gt;7815888&lt;/accession-num&gt;&lt;urls&gt;&lt;related-urls&gt;&lt;url&gt;https://www.ncbi.nlm.nih.gov/pubmed/7815888&lt;/url&gt;&lt;/related-urls&gt;&lt;/urls&gt;&lt;electronic-resource-num&gt;10.1016/s0140-6736(95)90062-4&lt;/electronic-resource-num&gt;&lt;/record&gt;&lt;/Cite&gt;&lt;/EndNote&gt;</w:instrText>
      </w:r>
      <w:r>
        <w:rPr>
          <w:rFonts w:cs="Arial"/>
          <w:color w:val="000000"/>
        </w:rPr>
        <w:fldChar w:fldCharType="separate"/>
      </w:r>
      <w:r w:rsidR="00A81B47">
        <w:rPr>
          <w:rFonts w:cs="Arial"/>
          <w:noProof/>
          <w:color w:val="000000"/>
        </w:rPr>
        <w:t>[23]</w:t>
      </w:r>
      <w:r>
        <w:rPr>
          <w:rFonts w:cs="Arial"/>
          <w:color w:val="000000"/>
        </w:rPr>
        <w:fldChar w:fldCharType="end"/>
      </w:r>
      <w:r>
        <w:rPr>
          <w:rFonts w:cs="Arial"/>
          <w:color w:val="000000"/>
        </w:rPr>
        <w:t>. The same research group performed a larger study of bilateral STN implantation in 24 patients with advanced PD</w:t>
      </w:r>
      <w:r w:rsidR="00D7513A">
        <w:rPr>
          <w:rFonts w:cs="Arial"/>
          <w:color w:val="000000"/>
        </w:rPr>
        <w:t xml:space="preserve"> </w:t>
      </w:r>
      <w:r>
        <w:rPr>
          <w:rFonts w:cs="Arial"/>
          <w:color w:val="000000"/>
        </w:rPr>
        <w:t>confirming the efficacy of this target in</w:t>
      </w:r>
      <w:r w:rsidRPr="001D0E8B">
        <w:rPr>
          <w:rFonts w:cs="Arial"/>
          <w:color w:val="000000"/>
        </w:rPr>
        <w:t xml:space="preserve"> advanced P</w:t>
      </w:r>
      <w:r>
        <w:rPr>
          <w:rFonts w:cs="Arial"/>
          <w:color w:val="000000"/>
        </w:rPr>
        <w:t>D</w:t>
      </w:r>
      <w:r w:rsidRPr="001D0E8B">
        <w:rPr>
          <w:rFonts w:cs="Arial"/>
          <w:color w:val="000000"/>
        </w:rPr>
        <w:t>. The severity of symptoms off medication</w:t>
      </w:r>
      <w:r>
        <w:rPr>
          <w:rFonts w:cs="Arial"/>
          <w:color w:val="000000"/>
        </w:rPr>
        <w:t>s</w:t>
      </w:r>
      <w:r w:rsidRPr="001D0E8B">
        <w:rPr>
          <w:rFonts w:cs="Arial"/>
          <w:color w:val="000000"/>
        </w:rPr>
        <w:t xml:space="preserve"> decrease</w:t>
      </w:r>
      <w:r>
        <w:rPr>
          <w:rFonts w:cs="Arial"/>
          <w:color w:val="000000"/>
        </w:rPr>
        <w:t>d</w:t>
      </w:r>
      <w:r w:rsidR="00D7513A">
        <w:rPr>
          <w:rFonts w:cs="Arial"/>
          <w:color w:val="000000"/>
        </w:rPr>
        <w:t xml:space="preserve"> </w:t>
      </w:r>
      <w:r w:rsidRPr="001D0E8B">
        <w:rPr>
          <w:rFonts w:cs="Arial"/>
          <w:color w:val="000000"/>
        </w:rPr>
        <w:t xml:space="preserve">and the levodopa </w:t>
      </w:r>
      <w:r>
        <w:rPr>
          <w:rFonts w:cs="Arial"/>
          <w:color w:val="000000"/>
        </w:rPr>
        <w:t>dose was</w:t>
      </w:r>
      <w:r w:rsidRPr="001D0E8B">
        <w:rPr>
          <w:rFonts w:cs="Arial"/>
          <w:color w:val="000000"/>
        </w:rPr>
        <w:t xml:space="preserve"> reduced with consequent reduction in dyskinesias</w:t>
      </w:r>
      <w:r>
        <w:rPr>
          <w:rFonts w:cs="Arial"/>
          <w:color w:val="000000"/>
        </w:rPr>
        <w:t xml:space="preserve"> </w:t>
      </w:r>
      <w:r>
        <w:rPr>
          <w:rFonts w:cs="Arial"/>
          <w:color w:val="000000"/>
        </w:rPr>
        <w:fldChar w:fldCharType="begin"/>
      </w:r>
      <w:r w:rsidR="00A81B47">
        <w:rPr>
          <w:rFonts w:cs="Arial"/>
          <w:color w:val="000000"/>
        </w:rPr>
        <w:instrText xml:space="preserve"> ADDIN EN.CITE &lt;EndNote&gt;&lt;Cite&gt;&lt;Author&gt;Limousin&lt;/Author&gt;&lt;Year&gt;1998&lt;/Year&gt;&lt;RecNum&gt;26&lt;/RecNum&gt;&lt;DisplayText&gt;[24]&lt;/DisplayText&gt;&lt;record&gt;&lt;rec-number&gt;26&lt;/rec-number&gt;&lt;foreign-keys&gt;&lt;key app="EN" db-id="s9vzp9a5meaepzearpxvsa2pae5t5t0w9599" timestamp="1562591229"&gt;26&lt;/key&gt;&lt;/foreign-keys&gt;&lt;ref-type name="Journal Article"&gt;17&lt;/ref-type&gt;&lt;contributors&gt;&lt;authors&gt;&lt;author&gt;Limousin, P.&lt;/author&gt;&lt;author&gt;Krack, P.&lt;/author&gt;&lt;author&gt;Pollak, P.&lt;/author&gt;&lt;author&gt;Benazzouz, A.&lt;/author&gt;&lt;author&gt;Ardouin, C.&lt;/author&gt;&lt;author&gt;Hoffmann, D.&lt;/author&gt;&lt;author&gt;Benabid, A. L.&lt;/author&gt;&lt;/authors&gt;&lt;/contributors&gt;&lt;auth-address&gt;Department of Clinical and Biologic Neurosciences, Joseph Fourier University, Grenoble, France.&lt;/auth-address&gt;&lt;titles&gt;&lt;title&gt;Electrical stimulation of the subthalamic nucleus in advanced Parkinson&amp;apos;s disease&lt;/title&gt;&lt;secondary-title&gt;N Engl J Med&lt;/secondary-title&gt;&lt;/titles&gt;&lt;periodical&gt;&lt;full-title&gt;N Engl J Med&lt;/full-title&gt;&lt;/periodical&gt;&lt;pages&gt;1105-11&lt;/pages&gt;&lt;volume&gt;339&lt;/volume&gt;&lt;number&gt;16&lt;/number&gt;&lt;edition&gt;1998/10/15&lt;/edition&gt;&lt;keywords&gt;&lt;keyword&gt;Activities of Daily Living&lt;/keyword&gt;&lt;keyword&gt;Antiparkinson Agents/therapeutic use&lt;/keyword&gt;&lt;keyword&gt;Combined Modality Therapy&lt;/keyword&gt;&lt;keyword&gt;Dyskinesia, Drug-Induced/etiology&lt;/keyword&gt;&lt;keyword&gt;*Electric Stimulation Therapy&lt;/keyword&gt;&lt;keyword&gt;Electrodes, Implanted&lt;/keyword&gt;&lt;keyword&gt;Female&lt;/keyword&gt;&lt;keyword&gt;Follow-Up Studies&lt;/keyword&gt;&lt;keyword&gt;Humans&lt;/keyword&gt;&lt;keyword&gt;Levodopa/therapeutic use&lt;/keyword&gt;&lt;keyword&gt;Male&lt;/keyword&gt;&lt;keyword&gt;Middle Aged&lt;/keyword&gt;&lt;keyword&gt;Parkinson Disease/classification/drug therapy/*therapy&lt;/keyword&gt;&lt;keyword&gt;Severity of Illness Index&lt;/keyword&gt;&lt;keyword&gt;Thalamic Nuclei&lt;/keyword&gt;&lt;/keywords&gt;&lt;dates&gt;&lt;year&gt;1998&lt;/year&gt;&lt;pub-dates&gt;&lt;date&gt;Oct 15&lt;/date&gt;&lt;/pub-dates&gt;&lt;/dates&gt;&lt;isbn&gt;0028-4793 (Print)&amp;#xD;0028-4793 (Linking)&lt;/isbn&gt;&lt;accession-num&gt;9770557&lt;/accession-num&gt;&lt;urls&gt;&lt;related-urls&gt;&lt;url&gt;https://www.ncbi.nlm.nih.gov/pubmed/9770557&lt;/url&gt;&lt;/related-urls&gt;&lt;/urls&gt;&lt;electronic-resource-num&gt;10.1056/NEJM199810153391603&lt;/electronic-resource-num&gt;&lt;/record&gt;&lt;/Cite&gt;&lt;/EndNote&gt;</w:instrText>
      </w:r>
      <w:r>
        <w:rPr>
          <w:rFonts w:cs="Arial"/>
          <w:color w:val="000000"/>
        </w:rPr>
        <w:fldChar w:fldCharType="separate"/>
      </w:r>
      <w:r w:rsidR="00A81B47">
        <w:rPr>
          <w:rFonts w:cs="Arial"/>
          <w:noProof/>
          <w:color w:val="000000"/>
        </w:rPr>
        <w:t>[24]</w:t>
      </w:r>
      <w:r>
        <w:rPr>
          <w:rFonts w:cs="Arial"/>
          <w:color w:val="000000"/>
        </w:rPr>
        <w:fldChar w:fldCharType="end"/>
      </w:r>
      <w:r w:rsidRPr="001D0E8B">
        <w:rPr>
          <w:rFonts w:cs="Arial"/>
          <w:color w:val="000000"/>
        </w:rPr>
        <w:t>.</w:t>
      </w:r>
      <w:r>
        <w:rPr>
          <w:rFonts w:cs="Arial"/>
          <w:color w:val="000000"/>
        </w:rPr>
        <w:t xml:space="preserve"> Soon after</w:t>
      </w:r>
      <w:r w:rsidR="00D7513A">
        <w:rPr>
          <w:rFonts w:cs="Arial"/>
          <w:color w:val="000000"/>
        </w:rPr>
        <w:t xml:space="preserve">, </w:t>
      </w:r>
      <w:r>
        <w:rPr>
          <w:rFonts w:cs="Arial"/>
          <w:color w:val="000000"/>
        </w:rPr>
        <w:t>other teams around the world adopted this target with similar results</w:t>
      </w:r>
      <w:r>
        <w:rPr>
          <w:sz w:val="20"/>
          <w:szCs w:val="20"/>
        </w:rPr>
        <w:t xml:space="preserve"> </w:t>
      </w:r>
      <w:r w:rsidRPr="00391365">
        <w:fldChar w:fldCharType="begin">
          <w:fldData xml:space="preserve">PEVuZE5vdGU+PENpdGU+PEF1dGhvcj5GcmFpeDwvQXV0aG9yPjxZZWFyPjIwMDA8L1llYXI+PFJl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</w:fldData>
        </w:fldChar>
      </w:r>
      <w:r w:rsidR="00A81B47">
        <w:instrText xml:space="preserve"> ADDIN EN.CITE </w:instrText>
      </w:r>
      <w:r w:rsidR="00A81B47">
        <w:fldChar w:fldCharType="begin">
          <w:fldData xml:space="preserve">PEVuZE5vdGU+PENpdGU+PEF1dGhvcj5GcmFpeDwvQXV0aG9yPjxZZWFyPjIwMDA8L1llYXI+PFJl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</w:fldData>
        </w:fldChar>
      </w:r>
      <w:r w:rsidR="00A81B47">
        <w:instrText xml:space="preserve"> ADDIN EN.CITE.DATA </w:instrText>
      </w:r>
      <w:r w:rsidR="00A81B47">
        <w:fldChar w:fldCharType="end"/>
      </w:r>
      <w:r w:rsidRPr="00391365">
        <w:fldChar w:fldCharType="separate"/>
      </w:r>
      <w:r w:rsidR="00A81B47">
        <w:rPr>
          <w:noProof/>
        </w:rPr>
        <w:t>[25-31]</w:t>
      </w:r>
      <w:r w:rsidRPr="00391365">
        <w:fldChar w:fldCharType="end"/>
      </w:r>
      <w:r w:rsidRPr="00391365">
        <w:t>.</w:t>
      </w:r>
      <w:r>
        <w:rPr>
          <w:sz w:val="20"/>
          <w:szCs w:val="20"/>
        </w:rPr>
        <w:t xml:space="preserve"> </w:t>
      </w:r>
    </w:p>
    <w:p w14:paraId="67E42690" w14:textId="77777777" w:rsidR="00EE01C9" w:rsidRDefault="00EE01C9" w:rsidP="00020164">
      <w:pPr>
        <w:spacing w:line="480" w:lineRule="auto"/>
        <w:jc w:val="both"/>
      </w:pPr>
    </w:p>
    <w:p w14:paraId="2C90214F" w14:textId="438D8451" w:rsidR="00221CB7" w:rsidRDefault="00105654" w:rsidP="00020164">
      <w:pPr>
        <w:spacing w:line="480" w:lineRule="auto"/>
        <w:jc w:val="both"/>
      </w:pPr>
      <w:r>
        <w:t xml:space="preserve">The </w:t>
      </w:r>
      <w:r w:rsidR="00F26AA5">
        <w:t>use of the</w:t>
      </w:r>
      <w:r w:rsidR="00CA26C5" w:rsidRPr="00CA26C5">
        <w:t xml:space="preserve"> GPi</w:t>
      </w:r>
      <w:r w:rsidR="00CA26C5">
        <w:t xml:space="preserve"> </w:t>
      </w:r>
      <w:r w:rsidR="00F26AA5">
        <w:t xml:space="preserve">as a target for DBS </w:t>
      </w:r>
      <w:r w:rsidR="00C24F8C">
        <w:t>h</w:t>
      </w:r>
      <w:r w:rsidR="00CA26C5">
        <w:t xml:space="preserve">as </w:t>
      </w:r>
      <w:r w:rsidR="00A354ED">
        <w:t xml:space="preserve">also </w:t>
      </w:r>
      <w:r w:rsidR="00C24F8C">
        <w:t xml:space="preserve">been extensively </w:t>
      </w:r>
      <w:r w:rsidR="00F26AA5">
        <w:t>explored</w:t>
      </w:r>
      <w:r w:rsidR="00C24F8C">
        <w:t xml:space="preserve"> including in head to head comparison with STN DBS. This target is</w:t>
      </w:r>
      <w:r w:rsidR="00D7513A">
        <w:t xml:space="preserve"> </w:t>
      </w:r>
      <w:r w:rsidR="00CA26C5">
        <w:t xml:space="preserve">especially </w:t>
      </w:r>
      <w:r w:rsidR="00C24F8C">
        <w:t xml:space="preserve">useful </w:t>
      </w:r>
      <w:r w:rsidR="00F26AA5">
        <w:t xml:space="preserve">in the </w:t>
      </w:r>
      <w:r w:rsidR="00CA26C5">
        <w:t>treat</w:t>
      </w:r>
      <w:r w:rsidR="00F26AA5">
        <w:t>ment</w:t>
      </w:r>
      <w:r w:rsidR="00CA26C5">
        <w:t xml:space="preserve"> </w:t>
      </w:r>
      <w:r w:rsidR="00F26AA5">
        <w:t xml:space="preserve">of </w:t>
      </w:r>
      <w:r w:rsidR="00CA26C5">
        <w:t>the long term complications of dopaminergic treatment</w:t>
      </w:r>
      <w:r w:rsidR="00F26AA5">
        <w:t>, m</w:t>
      </w:r>
      <w:r w:rsidR="001C6DE6">
        <w:t>ainly levodopa induced dyskinesia (LID)</w:t>
      </w:r>
      <w:r>
        <w:t xml:space="preserve"> </w:t>
      </w:r>
      <w:r>
        <w:fldChar w:fldCharType="begin"/>
      </w:r>
      <w:r w:rsidR="00A81B47">
        <w:instrText xml:space="preserve"> ADDIN EN.CITE &lt;EndNote&gt;&lt;Cite&gt;&lt;Author&gt;Laitinen&lt;/Author&gt;&lt;Year&gt;1992&lt;/Year&gt;&lt;RecNum&gt;9&lt;/RecNum&gt;&lt;DisplayText&gt;[16]&lt;/DisplayText&gt;&lt;record&gt;&lt;rec-number&gt;9&lt;/rec-number&gt;&lt;foreign-keys&gt;&lt;key app="EN" db-id="s9vzp9a5meaepzearpxvsa2pae5t5t0w9599" timestamp="1562588060"&gt;9&lt;/key&gt;&lt;/foreign-keys&gt;&lt;ref-type name="Journal Article"&gt;17&lt;/ref-type&gt;&lt;contributors&gt;&lt;authors&gt;&lt;author&gt;Laitinen, L. V.&lt;/author&gt;&lt;author&gt;Bergenheim, A. T.&lt;/author&gt;&lt;author&gt;Hariz, M. I.&lt;/author&gt;&lt;/authors&gt;&lt;/contributors&gt;&lt;auth-address&gt;Department of Neurosurgery, Sophiahemmet Hospital, Stockholm, Sweden.&lt;/auth-address&gt;&lt;titles&gt;&lt;title&gt;Leksell&amp;apos;s posteroventral pallidotomy in the treatment of Parkinson&amp;apos;s disease&lt;/title&gt;&lt;secondary-title&gt;J Neurosurg&lt;/secondary-title&gt;&lt;/titles&gt;&lt;periodical&gt;&lt;full-title&gt;J Neurosurg&lt;/full-title&gt;&lt;/periodical&gt;&lt;pages&gt;53-61&lt;/pages&gt;&lt;volume&gt;76&lt;/volume&gt;&lt;number&gt;1&lt;/number&gt;&lt;edition&gt;1992/01/01&lt;/edition&gt;&lt;keywords&gt;&lt;keyword&gt;Adult&lt;/keyword&gt;&lt;keyword&gt;Aged&lt;/keyword&gt;&lt;keyword&gt;Aged, 80 and over&lt;/keyword&gt;&lt;keyword&gt;Female&lt;/keyword&gt;&lt;keyword&gt;Follow-Up Studies&lt;/keyword&gt;&lt;keyword&gt;Globus Pallidus/*surgery&lt;/keyword&gt;&lt;keyword&gt;Humans&lt;/keyword&gt;&lt;keyword&gt;Male&lt;/keyword&gt;&lt;keyword&gt;Middle Aged&lt;/keyword&gt;&lt;keyword&gt;Movement&lt;/keyword&gt;&lt;keyword&gt;Parkinson Disease/physiopathology/*surgery&lt;/keyword&gt;&lt;keyword&gt;Psychomotor Performance&lt;/keyword&gt;&lt;keyword&gt;Retrospective Studies&lt;/keyword&gt;&lt;keyword&gt;Stereotaxic Techniques&lt;/keyword&gt;&lt;/keywords&gt;&lt;dates&gt;&lt;year&gt;1992&lt;/year&gt;&lt;pub-dates&gt;&lt;date&gt;Jan&lt;/date&gt;&lt;/pub-dates&gt;&lt;/dates&gt;&lt;isbn&gt;0022-3085 (Print)&amp;#xD;0022-3085 (Linking)&lt;/isbn&gt;&lt;accession-num&gt;1727169&lt;/accession-num&gt;&lt;urls&gt;&lt;related-urls&gt;&lt;url&gt;https://www.ncbi.nlm.nih.gov/pubmed/1727169&lt;/url&gt;&lt;/related-urls&gt;&lt;/urls&gt;&lt;electronic-resource-num&gt;10.3171/jns.1992.76.1.0053&lt;/electronic-resource-num&gt;&lt;/record&gt;&lt;/Cite&gt;&lt;/EndNote&gt;</w:instrText>
      </w:r>
      <w:r>
        <w:fldChar w:fldCharType="separate"/>
      </w:r>
      <w:r w:rsidR="00A81B47">
        <w:rPr>
          <w:noProof/>
        </w:rPr>
        <w:t>[16]</w:t>
      </w:r>
      <w:r>
        <w:fldChar w:fldCharType="end"/>
      </w:r>
      <w:r w:rsidR="00CA26C5" w:rsidRPr="00CA26C5">
        <w:t>.</w:t>
      </w:r>
      <w:r w:rsidR="00CA26C5">
        <w:t xml:space="preserve"> </w:t>
      </w:r>
      <w:r w:rsidR="004565E7">
        <w:t xml:space="preserve">New experimental targets </w:t>
      </w:r>
      <w:r w:rsidR="001C6DE6">
        <w:t xml:space="preserve">such </w:t>
      </w:r>
      <w:r w:rsidR="004565E7">
        <w:t xml:space="preserve">as </w:t>
      </w:r>
      <w:r w:rsidR="001C6DE6">
        <w:t xml:space="preserve">the </w:t>
      </w:r>
      <w:r w:rsidR="004565E7">
        <w:t>pedunculopontine nucleus (PPN)</w:t>
      </w:r>
      <w:r>
        <w:t xml:space="preserve"> </w:t>
      </w:r>
      <w:r>
        <w:fldChar w:fldCharType="begin">
          <w:fldData xml:space="preserve">PEVuZE5vdGU+PENpdGU+PEF1dGhvcj5UaGV2YXRoYXNhbjwvQXV0aG9yPjxZZWFyPjIwMTg8L1ll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</w:fldData>
        </w:fldChar>
      </w:r>
      <w:r w:rsidR="00A81B47">
        <w:instrText xml:space="preserve"> ADDIN EN.CITE </w:instrText>
      </w:r>
      <w:r w:rsidR="00A81B47">
        <w:fldChar w:fldCharType="begin">
          <w:fldData xml:space="preserve">PEVuZE5vdGU+PENpdGU+PEF1dGhvcj5UaGV2YXRoYXNhbjwvQXV0aG9yPjxZZWFyPjIwMTg8L1ll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</w:fldData>
        </w:fldChar>
      </w:r>
      <w:r w:rsidR="00A81B47">
        <w:instrText xml:space="preserve"> ADDIN EN.CITE.DATA </w:instrText>
      </w:r>
      <w:r w:rsidR="00A81B47">
        <w:fldChar w:fldCharType="end"/>
      </w:r>
      <w:r>
        <w:fldChar w:fldCharType="separate"/>
      </w:r>
      <w:r w:rsidR="00A81B47">
        <w:rPr>
          <w:noProof/>
        </w:rPr>
        <w:t>[32]</w:t>
      </w:r>
      <w:r>
        <w:fldChar w:fldCharType="end"/>
      </w:r>
      <w:r w:rsidR="00C82488">
        <w:t xml:space="preserve">, </w:t>
      </w:r>
      <w:r w:rsidR="001C6DE6">
        <w:t xml:space="preserve">the nucleus of </w:t>
      </w:r>
      <w:r w:rsidR="004565E7">
        <w:t xml:space="preserve">Meynert </w:t>
      </w:r>
      <w:r w:rsidR="00C82488">
        <w:fldChar w:fldCharType="begin"/>
      </w:r>
      <w:r w:rsidR="00A81B47">
        <w:instrText xml:space="preserve"> ADDIN EN.CITE &lt;EndNote&gt;&lt;Cite&gt;&lt;Author&gt;Gratwicke&lt;/Author&gt;&lt;Year&gt;2018&lt;/Year&gt;&lt;RecNum&gt;12&lt;/RecNum&gt;&lt;DisplayText&gt;[33]&lt;/DisplayText&gt;&lt;record&gt;&lt;rec-number&gt;12&lt;/rec-number&gt;&lt;foreign-keys&gt;&lt;key app="EN" db-id="s9vzp9a5meaepzearpxvsa2pae5t5t0w9599" timestamp="1562588625"&gt;12&lt;/key&gt;&lt;/foreign-keys&gt;&lt;ref-type name="Journal Article"&gt;17&lt;/ref-type&gt;&lt;contributors&gt;&lt;authors&gt;&lt;author&gt;Gratwicke, J.&lt;/author&gt;&lt;author&gt;Zrinzo, L.&lt;/author&gt;&lt;author&gt;Kahan, J.&lt;/author&gt;&lt;author&gt;Peters, A.&lt;/author&gt;&lt;author&gt;Beigi, M.&lt;/author&gt;&lt;author&gt;Akram, H.&lt;/author&gt;&lt;author&gt;Hyam, J.&lt;/author&gt;&lt;author&gt;Oswal, A.&lt;/author&gt;&lt;author&gt;Day, B.&lt;/author&gt;&lt;author&gt;Mancini, L.&lt;/author&gt;&lt;author&gt;Thornton, J.&lt;/author&gt;&lt;author&gt;Yousry, T.&lt;/author&gt;&lt;author&gt;Limousin, P.&lt;/author&gt;&lt;author&gt;Hariz, M.&lt;/author&gt;&lt;author&gt;Jahanshahi, M.&lt;/author&gt;&lt;author&gt;Foltynie, T.&lt;/author&gt;&lt;/authors&gt;&lt;/contributors&gt;&lt;auth-address&gt;Sobell Department of Motor Neuroscience and Movement Disorders, University College London Institute of Neurology, London, England.&amp;#xD;Unit of Functional Neurosurgery, The National Hospital for Neurology and Neurosurgery, London, England.&amp;#xD;UK Home Office, London, England.&amp;#xD;Lysholm Department of Neuroradiology, The National Hospital for Neurology and Neurosurgery, London, England.&lt;/auth-address&gt;&lt;titles&gt;&lt;title&gt;Bilateral Deep Brain Stimulation of the Nucleus Basalis of Meynert for Parkinson Disease Dementia: A Randomized Clinical Trial&lt;/title&gt;&lt;secondary-title&gt;JAMA Neurol&lt;/secondary-title&gt;&lt;/titles&gt;&lt;periodical&gt;&lt;full-title&gt;JAMA Neurol&lt;/full-title&gt;&lt;/periodical&gt;&lt;pages&gt;169-178&lt;/pages&gt;&lt;volume&gt;75&lt;/volume&gt;&lt;number&gt;2&lt;/number&gt;&lt;edition&gt;2017/12/20&lt;/edition&gt;&lt;dates&gt;&lt;year&gt;2018&lt;/year&gt;&lt;pub-dates&gt;&lt;date&gt;Feb 1&lt;/date&gt;&lt;/pub-dates&gt;&lt;/dates&gt;&lt;isbn&gt;2168-6157 (Electronic)&amp;#xD;2168-6149 (Linking)&lt;/isbn&gt;&lt;accession-num&gt;29255885&lt;/accession-num&gt;&lt;urls&gt;&lt;related-urls&gt;&lt;url&gt;https://www.ncbi.nlm.nih.gov/pubmed/29255885&lt;/url&gt;&lt;/related-urls&gt;&lt;/urls&gt;&lt;custom2&gt;PMC5838617&lt;/custom2&gt;&lt;electronic-resource-num&gt;10.1001/jamaneurol.2017.3762&lt;/electronic-resource-num&gt;&lt;/record&gt;&lt;/Cite&gt;&lt;/EndNote&gt;</w:instrText>
      </w:r>
      <w:r w:rsidR="00C82488">
        <w:fldChar w:fldCharType="separate"/>
      </w:r>
      <w:r w:rsidR="00A81B47">
        <w:rPr>
          <w:noProof/>
        </w:rPr>
        <w:t>[33]</w:t>
      </w:r>
      <w:r w:rsidR="00C82488">
        <w:fldChar w:fldCharType="end"/>
      </w:r>
      <w:r w:rsidR="004565E7">
        <w:t xml:space="preserve"> </w:t>
      </w:r>
      <w:r w:rsidR="00C82488">
        <w:t xml:space="preserve">and </w:t>
      </w:r>
      <w:r w:rsidR="001C6DE6">
        <w:t xml:space="preserve">the </w:t>
      </w:r>
      <w:r w:rsidR="00C82488">
        <w:t xml:space="preserve">substantia nigra </w:t>
      </w:r>
      <w:r w:rsidR="00C82488">
        <w:fldChar w:fldCharType="begin">
          <w:fldData xml:space="preserve">PEVuZE5vdGU+PENpdGU+PEF1dGhvcj5XZWlzczwvQXV0aG9yPjxZZWFyPjIwMTg8L1llYXI+PFJl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=
</w:fldData>
        </w:fldChar>
      </w:r>
      <w:r w:rsidR="00A81B47">
        <w:instrText xml:space="preserve"> ADDIN EN.CITE </w:instrText>
      </w:r>
      <w:r w:rsidR="00A81B47">
        <w:fldChar w:fldCharType="begin">
          <w:fldData xml:space="preserve">PEVuZE5vdGU+PENpdGU+PEF1dGhvcj5XZWlzczwvQXV0aG9yPjxZZWFyPjIwMTg8L1llYXI+PFJl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=
</w:fldData>
        </w:fldChar>
      </w:r>
      <w:r w:rsidR="00A81B47">
        <w:instrText xml:space="preserve"> ADDIN EN.CITE.DATA </w:instrText>
      </w:r>
      <w:r w:rsidR="00A81B47">
        <w:fldChar w:fldCharType="end"/>
      </w:r>
      <w:r w:rsidR="00C82488">
        <w:fldChar w:fldCharType="separate"/>
      </w:r>
      <w:r w:rsidR="00A81B47">
        <w:rPr>
          <w:noProof/>
        </w:rPr>
        <w:t>[34, 35]</w:t>
      </w:r>
      <w:r w:rsidR="00C82488">
        <w:fldChar w:fldCharType="end"/>
      </w:r>
      <w:r w:rsidR="00D7525F">
        <w:t xml:space="preserve"> </w:t>
      </w:r>
      <w:r w:rsidR="001C6DE6">
        <w:t>have been</w:t>
      </w:r>
      <w:r w:rsidR="004565E7">
        <w:t xml:space="preserve"> </w:t>
      </w:r>
      <w:r w:rsidR="001C6DE6">
        <w:t>investigated but with limited evidence of efficacy</w:t>
      </w:r>
      <w:r w:rsidR="004565E7">
        <w:t>.</w:t>
      </w:r>
      <w:r w:rsidR="00D921AB">
        <w:t xml:space="preserve"> </w:t>
      </w:r>
      <w:bookmarkStart w:id="1" w:name="_Hlk25089348"/>
      <w:r w:rsidR="00C24F8C">
        <w:t>The main target for DBS in Parkinson’s disease over the last 25 years</w:t>
      </w:r>
      <w:r w:rsidR="00C24F8C" w:rsidRPr="00C24F8C">
        <w:t xml:space="preserve"> </w:t>
      </w:r>
      <w:r w:rsidR="00C24F8C">
        <w:t>has however been the STN.</w:t>
      </w:r>
      <w:r w:rsidR="00C24F8C">
        <w:rPr>
          <w:sz w:val="20"/>
          <w:szCs w:val="20"/>
        </w:rPr>
        <w:t xml:space="preserve"> </w:t>
      </w:r>
      <w:r w:rsidR="00C24F8C" w:rsidRPr="00CA26C5">
        <w:t>T</w:t>
      </w:r>
      <w:r w:rsidR="00C24F8C">
        <w:t xml:space="preserve">he important reason of this extensive use of STN is its efficacy not only for resting tremor but also its impressive effects on bradykinesia and rigidity </w:t>
      </w:r>
      <w:bookmarkEnd w:id="1"/>
      <w:r w:rsidR="00C24F8C">
        <w:fldChar w:fldCharType="begin">
          <w:fldData xml:space="preserve">PEVuZE5vdGU+PENpdGU+PEF1dGhvcj5LcmFjazwvQXV0aG9yPjxZZWFyPjIwMDM8L1llYXI+PFJl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</w:fldData>
        </w:fldChar>
      </w:r>
      <w:r w:rsidR="00A81B47">
        <w:instrText xml:space="preserve"> ADDIN EN.CITE </w:instrText>
      </w:r>
      <w:r w:rsidR="00A81B47">
        <w:fldChar w:fldCharType="begin">
          <w:fldData xml:space="preserve">PEVuZE5vdGU+PENpdGU+PEF1dGhvcj5LcmFjazwvQXV0aG9yPjxZZWFyPjIwMDM8L1llYXI+PFJl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</w:fldData>
        </w:fldChar>
      </w:r>
      <w:r w:rsidR="00A81B47">
        <w:instrText xml:space="preserve"> ADDIN EN.CITE.DATA </w:instrText>
      </w:r>
      <w:r w:rsidR="00A81B47">
        <w:fldChar w:fldCharType="end"/>
      </w:r>
      <w:r w:rsidR="00C24F8C">
        <w:fldChar w:fldCharType="separate"/>
      </w:r>
      <w:r w:rsidR="00A81B47">
        <w:rPr>
          <w:noProof/>
        </w:rPr>
        <w:t>[26]</w:t>
      </w:r>
      <w:r w:rsidR="00C24F8C">
        <w:fldChar w:fldCharType="end"/>
      </w:r>
      <w:r w:rsidR="00C24F8C">
        <w:t>.</w:t>
      </w:r>
    </w:p>
    <w:p w14:paraId="12E6A1A1" w14:textId="77777777" w:rsidR="00C24F8C" w:rsidRDefault="00C24F8C" w:rsidP="00020164">
      <w:pPr>
        <w:spacing w:line="480" w:lineRule="auto"/>
        <w:jc w:val="both"/>
      </w:pPr>
    </w:p>
    <w:p w14:paraId="03962A0E" w14:textId="2719F84F" w:rsidR="00B75E46" w:rsidRDefault="00AB031C" w:rsidP="00A132FC">
      <w:pPr>
        <w:spacing w:line="480" w:lineRule="auto"/>
        <w:jc w:val="both"/>
      </w:pPr>
      <w:r>
        <w:lastRenderedPageBreak/>
        <w:t>Here</w:t>
      </w:r>
      <w:r w:rsidR="00FC6925">
        <w:t>,</w:t>
      </w:r>
      <w:r w:rsidR="004565E7">
        <w:t xml:space="preserve"> </w:t>
      </w:r>
      <w:r w:rsidR="00FC6925">
        <w:t>we</w:t>
      </w:r>
      <w:r w:rsidR="004565E7">
        <w:t xml:space="preserve"> provide </w:t>
      </w:r>
      <w:r w:rsidR="00FC6925">
        <w:t xml:space="preserve">an </w:t>
      </w:r>
      <w:r w:rsidR="004565E7">
        <w:t>update on the current</w:t>
      </w:r>
      <w:r w:rsidR="00FC6925">
        <w:t xml:space="preserve"> </w:t>
      </w:r>
      <w:r w:rsidR="004565E7">
        <w:t xml:space="preserve">uses of </w:t>
      </w:r>
      <w:r w:rsidR="00D7525F">
        <w:t>STN-</w:t>
      </w:r>
      <w:r w:rsidR="004565E7">
        <w:t xml:space="preserve">DBS </w:t>
      </w:r>
      <w:r w:rsidR="003A2181">
        <w:t>as a routine therapy as well as i</w:t>
      </w:r>
      <w:r w:rsidR="004565E7">
        <w:t>ts experimental indications</w:t>
      </w:r>
      <w:r w:rsidR="00FC6925">
        <w:t xml:space="preserve"> </w:t>
      </w:r>
      <w:r w:rsidR="004565E7">
        <w:t xml:space="preserve">in </w:t>
      </w:r>
      <w:r w:rsidR="00FC6925">
        <w:t>PD</w:t>
      </w:r>
      <w:r w:rsidR="00D7513A">
        <w:t xml:space="preserve"> </w:t>
      </w:r>
      <w:r w:rsidR="004565E7">
        <w:t xml:space="preserve">including </w:t>
      </w:r>
      <w:r w:rsidR="001C6DE6">
        <w:t xml:space="preserve">a </w:t>
      </w:r>
      <w:r w:rsidR="004565E7">
        <w:t xml:space="preserve">discussion </w:t>
      </w:r>
      <w:r w:rsidR="001C6DE6">
        <w:t>o</w:t>
      </w:r>
      <w:r w:rsidR="000959F4">
        <w:t>f</w:t>
      </w:r>
      <w:r w:rsidR="004565E7">
        <w:t xml:space="preserve"> the</w:t>
      </w:r>
      <w:r w:rsidR="00FC6925">
        <w:t xml:space="preserve"> crucial aspects</w:t>
      </w:r>
      <w:r w:rsidR="004565E7">
        <w:t xml:space="preserve"> of its implementation, insights into some of</w:t>
      </w:r>
      <w:r w:rsidR="00FC6925">
        <w:t xml:space="preserve"> </w:t>
      </w:r>
      <w:r w:rsidR="004565E7">
        <w:t xml:space="preserve">the side effects that DBS </w:t>
      </w:r>
      <w:r w:rsidR="001C6DE6">
        <w:t xml:space="preserve">can </w:t>
      </w:r>
      <w:r w:rsidR="004565E7">
        <w:t>induce and how these may be</w:t>
      </w:r>
      <w:r w:rsidR="00FC6925">
        <w:t xml:space="preserve"> </w:t>
      </w:r>
      <w:r w:rsidR="004565E7">
        <w:t xml:space="preserve">overcome, and </w:t>
      </w:r>
      <w:r w:rsidR="00A354ED">
        <w:t xml:space="preserve">how </w:t>
      </w:r>
      <w:r w:rsidR="004565E7">
        <w:t>some of the recent advances in DBS technology</w:t>
      </w:r>
      <w:r w:rsidR="00FC6925">
        <w:t xml:space="preserve"> </w:t>
      </w:r>
      <w:r w:rsidR="004565E7">
        <w:t xml:space="preserve">may help improve </w:t>
      </w:r>
      <w:r w:rsidR="001C6DE6">
        <w:t xml:space="preserve">patient </w:t>
      </w:r>
      <w:r w:rsidR="004565E7">
        <w:t>outcomes.</w:t>
      </w:r>
    </w:p>
    <w:p w14:paraId="6CB4AE35" w14:textId="6A8C28F4" w:rsidR="00D9206F" w:rsidRDefault="00D9206F" w:rsidP="00A132FC">
      <w:pPr>
        <w:spacing w:line="480" w:lineRule="auto"/>
        <w:jc w:val="both"/>
      </w:pPr>
    </w:p>
    <w:p w14:paraId="1B6916D5" w14:textId="635E16AD" w:rsidR="00D9206F" w:rsidRPr="006908D8" w:rsidRDefault="00D9206F" w:rsidP="006908D8">
      <w:pPr>
        <w:pStyle w:val="ListParagraph"/>
        <w:numPr>
          <w:ilvl w:val="0"/>
          <w:numId w:val="5"/>
        </w:numPr>
        <w:autoSpaceDE w:val="0"/>
        <w:autoSpaceDN w:val="0"/>
        <w:adjustRightInd w:val="0"/>
        <w:spacing w:line="480" w:lineRule="auto"/>
        <w:jc w:val="both"/>
        <w:rPr>
          <w:b/>
          <w:bCs/>
          <w:sz w:val="20"/>
          <w:szCs w:val="20"/>
        </w:rPr>
      </w:pPr>
      <w:r w:rsidRPr="006908D8">
        <w:rPr>
          <w:b/>
          <w:bCs/>
        </w:rPr>
        <w:t>STN DBS</w:t>
      </w:r>
      <w:r w:rsidR="00B81B3A" w:rsidRPr="006908D8">
        <w:rPr>
          <w:b/>
          <w:bCs/>
        </w:rPr>
        <w:t>: timing of surgery and clinical effects</w:t>
      </w:r>
    </w:p>
    <w:p w14:paraId="299DBBCD" w14:textId="77B0210E" w:rsidR="00D9206F" w:rsidRDefault="00C24F8C" w:rsidP="00D9206F">
      <w:pPr>
        <w:autoSpaceDE w:val="0"/>
        <w:autoSpaceDN w:val="0"/>
        <w:adjustRightInd w:val="0"/>
        <w:spacing w:line="480" w:lineRule="auto"/>
        <w:jc w:val="both"/>
        <w:rPr>
          <w:rFonts w:cs="Times-Roman"/>
          <w:lang w:val="en-GB"/>
        </w:rPr>
      </w:pPr>
      <w:bookmarkStart w:id="2" w:name="_Hlk25089436"/>
      <w:r>
        <w:t>D</w:t>
      </w:r>
      <w:r w:rsidR="00D9206F">
        <w:t>ebate persist</w:t>
      </w:r>
      <w:r>
        <w:t>s</w:t>
      </w:r>
      <w:r w:rsidR="00D9206F">
        <w:t xml:space="preserve"> with regards to the ideal timing of surgery during the course of</w:t>
      </w:r>
      <w:r>
        <w:t xml:space="preserve"> PD</w:t>
      </w:r>
      <w:r w:rsidR="00D9206F">
        <w:t xml:space="preserve">. Multicenter </w:t>
      </w:r>
      <w:r>
        <w:t xml:space="preserve">trials </w:t>
      </w:r>
      <w:r w:rsidR="00D9206F">
        <w:t xml:space="preserve">carried out by Deuschl et al. </w:t>
      </w:r>
      <w:r w:rsidR="00D9206F">
        <w:fldChar w:fldCharType="begin">
          <w:fldData xml:space="preserve">PEVuZE5vdGU+PENpdGU+PEF1dGhvcj5EZXVzY2hsPC9BdXRob3I+PFllYXI+MjAwNjwvWWVhcj48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</w:fldData>
        </w:fldChar>
      </w:r>
      <w:r w:rsidR="00A81B47">
        <w:instrText xml:space="preserve"> ADDIN EN.CITE </w:instrText>
      </w:r>
      <w:r w:rsidR="00A81B47">
        <w:fldChar w:fldCharType="begin">
          <w:fldData xml:space="preserve">PEVuZE5vdGU+PENpdGU+PEF1dGhvcj5EZXVzY2hsPC9BdXRob3I+PFllYXI+MjAwNjwvWWVhcj48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</w:fldData>
        </w:fldChar>
      </w:r>
      <w:r w:rsidR="00A81B47">
        <w:instrText xml:space="preserve"> ADDIN EN.CITE.DATA </w:instrText>
      </w:r>
      <w:r w:rsidR="00A81B47">
        <w:fldChar w:fldCharType="end"/>
      </w:r>
      <w:r w:rsidR="00D9206F">
        <w:fldChar w:fldCharType="separate"/>
      </w:r>
      <w:r w:rsidR="00A81B47">
        <w:rPr>
          <w:noProof/>
        </w:rPr>
        <w:t>[29]</w:t>
      </w:r>
      <w:r w:rsidR="00D9206F">
        <w:fldChar w:fldCharType="end"/>
      </w:r>
      <w:r w:rsidR="00D9206F">
        <w:t xml:space="preserve"> and Williams et al. </w:t>
      </w:r>
      <w:r w:rsidR="00D9206F">
        <w:fldChar w:fldCharType="begin">
          <w:fldData xml:space="preserve">PEVuZE5vdGU+PENpdGU+PEF1dGhvcj5XaWxsaWFtczwvQXV0aG9yPjxZZWFyPjIwMTA8L1llYXI+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</w:fldData>
        </w:fldChar>
      </w:r>
      <w:r w:rsidR="00A81B47">
        <w:instrText xml:space="preserve"> ADDIN EN.CITE </w:instrText>
      </w:r>
      <w:r w:rsidR="00A81B47">
        <w:fldChar w:fldCharType="begin">
          <w:fldData xml:space="preserve">PEVuZE5vdGU+PENpdGU+PEF1dGhvcj5XaWxsaWFtczwvQXV0aG9yPjxZZWFyPjIwMTA8L1llYXI+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</w:fldData>
        </w:fldChar>
      </w:r>
      <w:r w:rsidR="00A81B47">
        <w:instrText xml:space="preserve"> ADDIN EN.CITE.DATA </w:instrText>
      </w:r>
      <w:r w:rsidR="00A81B47">
        <w:fldChar w:fldCharType="end"/>
      </w:r>
      <w:r w:rsidR="00D9206F">
        <w:fldChar w:fldCharType="separate"/>
      </w:r>
      <w:r w:rsidR="00A81B47">
        <w:rPr>
          <w:noProof/>
        </w:rPr>
        <w:t>[36]</w:t>
      </w:r>
      <w:r w:rsidR="00D9206F">
        <w:fldChar w:fldCharType="end"/>
      </w:r>
      <w:r w:rsidR="00D9206F">
        <w:t xml:space="preserve"> reported outcomes of STN implantation11-13 years from the onset of the disease. However, </w:t>
      </w:r>
      <w:r w:rsidR="00D9206F" w:rsidRPr="00C46AFE">
        <w:rPr>
          <w:rFonts w:cs="Times-Roman"/>
          <w:lang w:val="en-GB"/>
        </w:rPr>
        <w:t>S</w:t>
      </w:r>
      <w:r w:rsidR="00D9206F">
        <w:rPr>
          <w:rFonts w:cs="Times-Roman"/>
          <w:lang w:val="en-GB"/>
        </w:rPr>
        <w:t>c</w:t>
      </w:r>
      <w:r w:rsidR="00D9206F" w:rsidRPr="00C46AFE">
        <w:rPr>
          <w:rFonts w:cs="Times-Roman"/>
          <w:lang w:val="en-GB"/>
        </w:rPr>
        <w:t>h</w:t>
      </w:r>
      <w:r w:rsidR="00D7513A">
        <w:rPr>
          <w:rFonts w:cs="Times-Roman"/>
          <w:lang w:val="en-GB"/>
        </w:rPr>
        <w:t>ü</w:t>
      </w:r>
      <w:r w:rsidR="00D9206F" w:rsidRPr="00C46AFE">
        <w:rPr>
          <w:rFonts w:cs="Times-Roman"/>
          <w:lang w:val="en-GB"/>
        </w:rPr>
        <w:t>pbach et al. suggested performing</w:t>
      </w:r>
      <w:r w:rsidR="00D9206F">
        <w:rPr>
          <w:rFonts w:cs="Times-Roman"/>
          <w:lang w:val="en-GB"/>
        </w:rPr>
        <w:t xml:space="preserve"> </w:t>
      </w:r>
      <w:r w:rsidR="00D9206F" w:rsidRPr="00C46AFE">
        <w:rPr>
          <w:rFonts w:cs="Times-Roman"/>
          <w:lang w:val="en-GB"/>
        </w:rPr>
        <w:t xml:space="preserve">surgery </w:t>
      </w:r>
      <w:r w:rsidR="00D9206F">
        <w:rPr>
          <w:rFonts w:cs="Times-Roman"/>
          <w:lang w:val="en-GB"/>
        </w:rPr>
        <w:t>earlier (</w:t>
      </w:r>
      <w:r w:rsidR="00D9206F" w:rsidRPr="00C46AFE">
        <w:rPr>
          <w:rFonts w:cs="Times-Roman"/>
          <w:lang w:val="en-GB"/>
        </w:rPr>
        <w:t>a</w:t>
      </w:r>
      <w:r w:rsidR="00D9206F">
        <w:rPr>
          <w:rFonts w:cs="Times-Roman"/>
          <w:lang w:val="en-GB"/>
        </w:rPr>
        <w:t>verage:</w:t>
      </w:r>
      <w:r w:rsidR="00D9206F" w:rsidRPr="00C46AFE">
        <w:rPr>
          <w:rFonts w:cs="Times-Roman"/>
          <w:lang w:val="en-GB"/>
        </w:rPr>
        <w:t xml:space="preserve"> 7 years</w:t>
      </w:r>
      <w:r w:rsidR="00D9206F">
        <w:rPr>
          <w:rFonts w:cs="Times-Roman"/>
          <w:lang w:val="en-GB"/>
        </w:rPr>
        <w:t>) after</w:t>
      </w:r>
      <w:r w:rsidR="00D9206F" w:rsidRPr="00C46AFE">
        <w:rPr>
          <w:rFonts w:cs="Times-Roman"/>
          <w:lang w:val="en-GB"/>
        </w:rPr>
        <w:t xml:space="preserve"> disease</w:t>
      </w:r>
      <w:r w:rsidR="00D9206F">
        <w:rPr>
          <w:rFonts w:cs="Times-Roman"/>
          <w:lang w:val="en-GB"/>
        </w:rPr>
        <w:t xml:space="preserve"> onset</w:t>
      </w:r>
      <w:r w:rsidR="00D9206F" w:rsidRPr="00C46AFE">
        <w:rPr>
          <w:rFonts w:cs="Times-Roman"/>
          <w:lang w:val="en-GB"/>
        </w:rPr>
        <w:t xml:space="preserve"> just</w:t>
      </w:r>
      <w:r w:rsidR="00D9206F">
        <w:rPr>
          <w:rFonts w:cs="Times-Roman"/>
          <w:lang w:val="en-GB"/>
        </w:rPr>
        <w:t xml:space="preserve"> </w:t>
      </w:r>
      <w:r w:rsidR="00D9206F" w:rsidRPr="00C46AFE">
        <w:rPr>
          <w:rFonts w:cs="Times-Roman"/>
          <w:lang w:val="en-GB"/>
        </w:rPr>
        <w:t>when complications start to appear</w:t>
      </w:r>
      <w:r w:rsidR="00D9206F">
        <w:rPr>
          <w:rFonts w:cs="Times-Roman"/>
          <w:lang w:val="en-GB"/>
        </w:rPr>
        <w:t xml:space="preserve"> </w:t>
      </w:r>
      <w:bookmarkEnd w:id="2"/>
      <w:r w:rsidR="00D9206F">
        <w:rPr>
          <w:rFonts w:cs="Times-Roman"/>
          <w:lang w:val="en-GB"/>
        </w:rPr>
        <w:fldChar w:fldCharType="begin">
          <w:fldData xml:space="preserve">PEVuZE5vdGU+PENpdGU+PEF1dGhvcj5TY2h1cGJhY2g8L0F1dGhvcj48WWVhcj4yMDA3PC9ZZWFy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</w:fldData>
        </w:fldChar>
      </w:r>
      <w:r w:rsidR="00A81B47">
        <w:rPr>
          <w:rFonts w:cs="Times-Roman"/>
          <w:lang w:val="en-GB"/>
        </w:rPr>
        <w:instrText xml:space="preserve"> ADDIN EN.CITE </w:instrText>
      </w:r>
      <w:r w:rsidR="00A81B47">
        <w:rPr>
          <w:rFonts w:cs="Times-Roman"/>
          <w:lang w:val="en-GB"/>
        </w:rPr>
        <w:fldChar w:fldCharType="begin">
          <w:fldData xml:space="preserve">PEVuZE5vdGU+PENpdGU+PEF1dGhvcj5TY2h1cGJhY2g8L0F1dGhvcj48WWVhcj4yMDA3PC9ZZWFy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</w:fldData>
        </w:fldChar>
      </w:r>
      <w:r w:rsidR="00A81B47">
        <w:rPr>
          <w:rFonts w:cs="Times-Roman"/>
          <w:lang w:val="en-GB"/>
        </w:rPr>
        <w:instrText xml:space="preserve"> ADDIN EN.CITE.DATA </w:instrText>
      </w:r>
      <w:r w:rsidR="00A81B47">
        <w:rPr>
          <w:rFonts w:cs="Times-Roman"/>
          <w:lang w:val="en-GB"/>
        </w:rPr>
      </w:r>
      <w:r w:rsidR="00A81B47">
        <w:rPr>
          <w:rFonts w:cs="Times-Roman"/>
          <w:lang w:val="en-GB"/>
        </w:rPr>
        <w:fldChar w:fldCharType="end"/>
      </w:r>
      <w:r w:rsidR="00D9206F">
        <w:rPr>
          <w:rFonts w:cs="Times-Roman"/>
          <w:lang w:val="en-GB"/>
        </w:rPr>
      </w:r>
      <w:r w:rsidR="00D9206F">
        <w:rPr>
          <w:rFonts w:cs="Times-Roman"/>
          <w:lang w:val="en-GB"/>
        </w:rPr>
        <w:fldChar w:fldCharType="separate"/>
      </w:r>
      <w:r w:rsidR="00A81B47">
        <w:rPr>
          <w:rFonts w:cs="Times-Roman"/>
          <w:noProof/>
          <w:lang w:val="en-GB"/>
        </w:rPr>
        <w:t>[37]</w:t>
      </w:r>
      <w:r w:rsidR="00D9206F">
        <w:rPr>
          <w:rFonts w:cs="Times-Roman"/>
          <w:lang w:val="en-GB"/>
        </w:rPr>
        <w:fldChar w:fldCharType="end"/>
      </w:r>
      <w:r w:rsidR="00D9206F" w:rsidRPr="00C46AFE">
        <w:rPr>
          <w:rFonts w:cs="Times-Roman"/>
          <w:lang w:val="en-GB"/>
        </w:rPr>
        <w:t xml:space="preserve">. </w:t>
      </w:r>
      <w:r w:rsidR="00D9206F">
        <w:rPr>
          <w:rFonts w:cs="Times-Roman"/>
          <w:lang w:val="en-GB"/>
        </w:rPr>
        <w:t xml:space="preserve">They reported outcomes from </w:t>
      </w:r>
      <w:r w:rsidR="00D9206F" w:rsidRPr="00C46AFE">
        <w:rPr>
          <w:rFonts w:cs="Times-Roman"/>
          <w:lang w:val="en-GB"/>
        </w:rPr>
        <w:t xml:space="preserve">10 patients </w:t>
      </w:r>
      <w:r w:rsidR="00D9206F">
        <w:rPr>
          <w:rFonts w:cs="Times-Roman"/>
          <w:lang w:val="en-GB"/>
        </w:rPr>
        <w:t>treated with STN DBS with a follow up period of</w:t>
      </w:r>
      <w:r w:rsidR="00D9206F" w:rsidRPr="00C46AFE">
        <w:rPr>
          <w:rFonts w:cs="Times-Roman"/>
          <w:lang w:val="en-GB"/>
        </w:rPr>
        <w:t xml:space="preserve"> 18 months</w:t>
      </w:r>
      <w:r w:rsidR="00D9206F">
        <w:rPr>
          <w:rFonts w:cs="Times-Roman"/>
          <w:lang w:val="en-GB"/>
        </w:rPr>
        <w:t xml:space="preserve"> compared to</w:t>
      </w:r>
      <w:r w:rsidR="00D9206F" w:rsidRPr="00C46AFE">
        <w:rPr>
          <w:rFonts w:cs="Times-Roman"/>
          <w:lang w:val="en-GB"/>
        </w:rPr>
        <w:t xml:space="preserve"> 10 patients on </w:t>
      </w:r>
      <w:r w:rsidR="00D9206F">
        <w:rPr>
          <w:rFonts w:cs="Times-Roman"/>
          <w:lang w:val="en-GB"/>
        </w:rPr>
        <w:t xml:space="preserve">receiving </w:t>
      </w:r>
      <w:r w:rsidR="00D9206F" w:rsidRPr="00C46AFE">
        <w:rPr>
          <w:rFonts w:cs="Times-Roman"/>
          <w:lang w:val="en-GB"/>
        </w:rPr>
        <w:t xml:space="preserve">best medical treatment. </w:t>
      </w:r>
      <w:r w:rsidR="00D9206F">
        <w:rPr>
          <w:rFonts w:cs="Times-Roman"/>
          <w:lang w:val="en-GB"/>
        </w:rPr>
        <w:t>O</w:t>
      </w:r>
      <w:r w:rsidR="00D9206F" w:rsidRPr="00C46AFE">
        <w:rPr>
          <w:rFonts w:cs="Times-Roman"/>
          <w:lang w:val="en-GB"/>
        </w:rPr>
        <w:t>nly the</w:t>
      </w:r>
      <w:r w:rsidR="00D9206F">
        <w:rPr>
          <w:rFonts w:cs="Times-Roman"/>
          <w:lang w:val="en-GB"/>
        </w:rPr>
        <w:t xml:space="preserve"> </w:t>
      </w:r>
      <w:r w:rsidR="00D9206F" w:rsidRPr="00C46AFE">
        <w:rPr>
          <w:rFonts w:cs="Times-Roman"/>
          <w:lang w:val="en-GB"/>
        </w:rPr>
        <w:t>operated patients exhibited improvement in UPDRS</w:t>
      </w:r>
      <w:r w:rsidR="00D9206F">
        <w:rPr>
          <w:rFonts w:cs="Times-Roman"/>
          <w:lang w:val="en-GB"/>
        </w:rPr>
        <w:t xml:space="preserve"> </w:t>
      </w:r>
      <w:r w:rsidR="00D9206F" w:rsidRPr="00C46AFE">
        <w:rPr>
          <w:rFonts w:cs="Times-Roman"/>
          <w:lang w:val="en-GB"/>
        </w:rPr>
        <w:t>motor scores, in dyskinesia scores and in quality of</w:t>
      </w:r>
      <w:r w:rsidR="00D9206F">
        <w:rPr>
          <w:rFonts w:cs="Times-Roman"/>
          <w:lang w:val="en-GB"/>
        </w:rPr>
        <w:t xml:space="preserve"> </w:t>
      </w:r>
      <w:r w:rsidR="00D9206F" w:rsidRPr="00C46AFE">
        <w:rPr>
          <w:rFonts w:cs="Times-Roman"/>
          <w:lang w:val="en-GB"/>
        </w:rPr>
        <w:t>life (QoL) and were able to decrease their daily</w:t>
      </w:r>
      <w:r w:rsidR="00D9206F">
        <w:rPr>
          <w:rFonts w:cs="Times-Roman"/>
          <w:lang w:val="en-GB"/>
        </w:rPr>
        <w:t xml:space="preserve"> </w:t>
      </w:r>
      <w:r w:rsidR="00D9206F" w:rsidRPr="00C46AFE">
        <w:rPr>
          <w:rFonts w:cs="Times-Roman"/>
          <w:lang w:val="en-GB"/>
        </w:rPr>
        <w:t>doses of dopaminergic drugs by 57%.</w:t>
      </w:r>
      <w:r w:rsidR="00D9206F">
        <w:rPr>
          <w:rFonts w:cs="Times-Roman"/>
          <w:lang w:val="en-GB"/>
        </w:rPr>
        <w:t xml:space="preserve"> The QoL was </w:t>
      </w:r>
      <w:r w:rsidR="00B925BE">
        <w:rPr>
          <w:rFonts w:cs="Times-Roman"/>
          <w:lang w:val="en-GB"/>
        </w:rPr>
        <w:t>the primary outcome measure of</w:t>
      </w:r>
      <w:r w:rsidR="00D9206F">
        <w:rPr>
          <w:rFonts w:cs="Times-Roman"/>
          <w:lang w:val="en-GB"/>
        </w:rPr>
        <w:t xml:space="preserve"> </w:t>
      </w:r>
      <w:r w:rsidR="00D9206F" w:rsidRPr="00A32678">
        <w:rPr>
          <w:rFonts w:cs="Times-Roman"/>
          <w:lang w:val="en-GB"/>
        </w:rPr>
        <w:t>the German-French “</w:t>
      </w:r>
      <w:r w:rsidR="00D9206F" w:rsidRPr="008C3966">
        <w:rPr>
          <w:rFonts w:cs="Times-Roman"/>
          <w:lang w:val="en-GB"/>
        </w:rPr>
        <w:t>EARLYSTIM</w:t>
      </w:r>
      <w:r w:rsidR="00D9206F" w:rsidRPr="00A32678">
        <w:rPr>
          <w:rFonts w:cs="Times-Roman"/>
          <w:lang w:val="en-GB"/>
        </w:rPr>
        <w:t xml:space="preserve">” multicenter </w:t>
      </w:r>
      <w:r>
        <w:rPr>
          <w:rFonts w:cs="Times-Roman"/>
          <w:lang w:val="en-GB"/>
        </w:rPr>
        <w:t xml:space="preserve">trial </w:t>
      </w:r>
      <w:r w:rsidR="00D9206F" w:rsidRPr="00A32678">
        <w:rPr>
          <w:rFonts w:cs="Times-Roman"/>
          <w:lang w:val="en-GB"/>
        </w:rPr>
        <w:t>in</w:t>
      </w:r>
      <w:r w:rsidR="00D9206F">
        <w:rPr>
          <w:rFonts w:cs="Times-Roman"/>
          <w:lang w:val="en-GB"/>
        </w:rPr>
        <w:t xml:space="preserve"> </w:t>
      </w:r>
      <w:r w:rsidR="00D9206F" w:rsidRPr="00A32678">
        <w:rPr>
          <w:rFonts w:cs="Times-Roman"/>
          <w:lang w:val="en-GB"/>
        </w:rPr>
        <w:t>2013</w:t>
      </w:r>
      <w:r w:rsidR="003D0AB1">
        <w:rPr>
          <w:rFonts w:cs="Times-Roman"/>
          <w:lang w:val="en-GB"/>
        </w:rPr>
        <w:t xml:space="preserve"> </w:t>
      </w:r>
      <w:r w:rsidR="00D9206F" w:rsidRPr="00A32678">
        <w:rPr>
          <w:rFonts w:cs="Times-Roman"/>
          <w:lang w:val="en-GB"/>
        </w:rPr>
        <w:t>with 2-year follow up showing better QoL in</w:t>
      </w:r>
      <w:r w:rsidR="00D9206F">
        <w:rPr>
          <w:rFonts w:cs="Times-Roman"/>
          <w:lang w:val="en-GB"/>
        </w:rPr>
        <w:t xml:space="preserve"> </w:t>
      </w:r>
      <w:r w:rsidR="00D9206F" w:rsidRPr="00A32678">
        <w:rPr>
          <w:rFonts w:cs="Times-Roman"/>
          <w:lang w:val="en-GB"/>
        </w:rPr>
        <w:t>STN DBS patients than in matched patients receiving</w:t>
      </w:r>
      <w:r w:rsidR="00D9206F">
        <w:rPr>
          <w:rFonts w:cs="Times-Roman"/>
          <w:lang w:val="en-GB"/>
        </w:rPr>
        <w:t xml:space="preserve"> </w:t>
      </w:r>
      <w:r w:rsidR="00D9206F" w:rsidRPr="00A32678">
        <w:rPr>
          <w:rFonts w:cs="Times-Roman"/>
          <w:lang w:val="en-GB"/>
        </w:rPr>
        <w:t>best medical treatment</w:t>
      </w:r>
      <w:r w:rsidR="00D9206F">
        <w:rPr>
          <w:rFonts w:cs="Times-Roman"/>
          <w:lang w:val="en-GB"/>
        </w:rPr>
        <w:t xml:space="preserve"> </w:t>
      </w:r>
      <w:r w:rsidR="00D9206F">
        <w:rPr>
          <w:rFonts w:cs="Times-Roman"/>
          <w:lang w:val="en-GB"/>
        </w:rPr>
        <w:fldChar w:fldCharType="begin">
          <w:fldData xml:space="preserve">PEVuZE5vdGU+PENpdGU+PEF1dGhvcj5TY2h1ZXBiYWNoPC9BdXRob3I+PFllYXI+MjAxMzwvWWVh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=
</w:fldData>
        </w:fldChar>
      </w:r>
      <w:r w:rsidR="00A81B47">
        <w:rPr>
          <w:rFonts w:cs="Times-Roman"/>
          <w:lang w:val="en-GB"/>
        </w:rPr>
        <w:instrText xml:space="preserve"> ADDIN EN.CITE </w:instrText>
      </w:r>
      <w:r w:rsidR="00A81B47">
        <w:rPr>
          <w:rFonts w:cs="Times-Roman"/>
          <w:lang w:val="en-GB"/>
        </w:rPr>
        <w:fldChar w:fldCharType="begin">
          <w:fldData xml:space="preserve">PEVuZE5vdGU+PENpdGU+PEF1dGhvcj5TY2h1ZXBiYWNoPC9BdXRob3I+PFllYXI+MjAxMzwvWWVh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=
</w:fldData>
        </w:fldChar>
      </w:r>
      <w:r w:rsidR="00A81B47">
        <w:rPr>
          <w:rFonts w:cs="Times-Roman"/>
          <w:lang w:val="en-GB"/>
        </w:rPr>
        <w:instrText xml:space="preserve"> ADDIN EN.CITE.DATA </w:instrText>
      </w:r>
      <w:r w:rsidR="00A81B47">
        <w:rPr>
          <w:rFonts w:cs="Times-Roman"/>
          <w:lang w:val="en-GB"/>
        </w:rPr>
      </w:r>
      <w:r w:rsidR="00A81B47">
        <w:rPr>
          <w:rFonts w:cs="Times-Roman"/>
          <w:lang w:val="en-GB"/>
        </w:rPr>
        <w:fldChar w:fldCharType="end"/>
      </w:r>
      <w:r w:rsidR="00D9206F">
        <w:rPr>
          <w:rFonts w:cs="Times-Roman"/>
          <w:lang w:val="en-GB"/>
        </w:rPr>
      </w:r>
      <w:r w:rsidR="00D9206F">
        <w:rPr>
          <w:rFonts w:cs="Times-Roman"/>
          <w:lang w:val="en-GB"/>
        </w:rPr>
        <w:fldChar w:fldCharType="separate"/>
      </w:r>
      <w:r w:rsidR="00A81B47">
        <w:rPr>
          <w:rFonts w:cs="Times-Roman"/>
          <w:noProof/>
          <w:lang w:val="en-GB"/>
        </w:rPr>
        <w:t>[38, 39]</w:t>
      </w:r>
      <w:r w:rsidR="00D9206F">
        <w:rPr>
          <w:rFonts w:cs="Times-Roman"/>
          <w:lang w:val="en-GB"/>
        </w:rPr>
        <w:fldChar w:fldCharType="end"/>
      </w:r>
      <w:r w:rsidR="00D9206F">
        <w:rPr>
          <w:rFonts w:cs="Times-Roman"/>
          <w:lang w:val="en-GB"/>
        </w:rPr>
        <w:t xml:space="preserve">. Recently, </w:t>
      </w:r>
      <w:r w:rsidR="00470EA6" w:rsidRPr="008C3966">
        <w:rPr>
          <w:rFonts w:cs="Times-Roman"/>
          <w:lang w:val="en-GB"/>
        </w:rPr>
        <w:t>Sch</w:t>
      </w:r>
      <w:r w:rsidR="00470EA6">
        <w:rPr>
          <w:rFonts w:cs="Times-Roman"/>
          <w:lang w:val="en-GB"/>
        </w:rPr>
        <w:t>ü</w:t>
      </w:r>
      <w:r w:rsidR="00470EA6" w:rsidRPr="008C3966">
        <w:rPr>
          <w:rFonts w:cs="Times-Roman"/>
          <w:lang w:val="en-GB"/>
        </w:rPr>
        <w:t>pbach</w:t>
      </w:r>
      <w:r w:rsidR="00470EA6">
        <w:rPr>
          <w:rFonts w:cs="Times-Roman"/>
          <w:lang w:val="en-GB"/>
        </w:rPr>
        <w:t xml:space="preserve"> </w:t>
      </w:r>
      <w:r w:rsidR="00D9206F">
        <w:rPr>
          <w:rFonts w:cs="Times-Roman"/>
          <w:lang w:val="en-GB"/>
        </w:rPr>
        <w:t xml:space="preserve">et al. from the </w:t>
      </w:r>
      <w:r w:rsidR="00D9206F" w:rsidRPr="008C3966">
        <w:rPr>
          <w:rFonts w:cs="Times-Roman"/>
          <w:lang w:val="en-GB"/>
        </w:rPr>
        <w:t>EARLYSTIM study group</w:t>
      </w:r>
      <w:r w:rsidR="00D9206F">
        <w:rPr>
          <w:rFonts w:cs="Times-Roman"/>
          <w:lang w:val="en-GB"/>
        </w:rPr>
        <w:t xml:space="preserve"> reported that </w:t>
      </w:r>
      <w:r w:rsidR="00D9206F" w:rsidRPr="008C3966">
        <w:rPr>
          <w:rFonts w:cs="Times-Roman"/>
          <w:lang w:val="en-GB"/>
        </w:rPr>
        <w:t xml:space="preserve">PDQ-39-SI at baseline was correlated to the change in PDQ-39-SI after 24 months in </w:t>
      </w:r>
      <w:r w:rsidR="00D9206F">
        <w:rPr>
          <w:rFonts w:cs="Times-Roman"/>
          <w:lang w:val="en-GB"/>
        </w:rPr>
        <w:t>PD patients treated with STN DBS as well as in those treated with the best medical treatment</w:t>
      </w:r>
      <w:r w:rsidR="00D9206F" w:rsidRPr="008C3966">
        <w:rPr>
          <w:rFonts w:cs="Times-Roman"/>
          <w:lang w:val="en-GB"/>
        </w:rPr>
        <w:t xml:space="preserve"> (p &lt; 0.05). </w:t>
      </w:r>
      <w:r w:rsidR="00D9206F">
        <w:rPr>
          <w:rFonts w:cs="Times-Roman"/>
          <w:lang w:val="en-GB"/>
        </w:rPr>
        <w:t>Interestingly, t</w:t>
      </w:r>
      <w:r w:rsidR="00D9206F" w:rsidRPr="008C3966">
        <w:rPr>
          <w:rFonts w:cs="Times-Roman"/>
          <w:lang w:val="en-GB"/>
        </w:rPr>
        <w:t>he higher the baseline score (worse QOL) the larger the improvement in QOL after 24 months</w:t>
      </w:r>
      <w:r w:rsidR="00D9206F">
        <w:rPr>
          <w:rFonts w:cs="Times-Roman"/>
          <w:lang w:val="en-GB"/>
        </w:rPr>
        <w:t xml:space="preserve"> </w:t>
      </w:r>
      <w:r w:rsidR="00D9206F">
        <w:rPr>
          <w:rFonts w:cs="Times-Roman"/>
          <w:lang w:val="en-GB"/>
        </w:rPr>
        <w:fldChar w:fldCharType="begin">
          <w:fldData xml:space="preserve">PEVuZE5vdGU+PENpdGU+PEF1dGhvcj5TY2h1ZXBiYWNoPC9BdXRob3I+PFllYXI+MjAxOTwvWWVh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</w:fldData>
        </w:fldChar>
      </w:r>
      <w:r w:rsidR="00A81B47">
        <w:rPr>
          <w:rFonts w:cs="Times-Roman"/>
          <w:lang w:val="en-GB"/>
        </w:rPr>
        <w:instrText xml:space="preserve"> ADDIN EN.CITE </w:instrText>
      </w:r>
      <w:r w:rsidR="00A81B47">
        <w:rPr>
          <w:rFonts w:cs="Times-Roman"/>
          <w:lang w:val="en-GB"/>
        </w:rPr>
        <w:fldChar w:fldCharType="begin">
          <w:fldData xml:space="preserve">PEVuZE5vdGU+PENpdGU+PEF1dGhvcj5TY2h1ZXBiYWNoPC9BdXRob3I+PFllYXI+MjAxOTwvWWVh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</w:fldData>
        </w:fldChar>
      </w:r>
      <w:r w:rsidR="00A81B47">
        <w:rPr>
          <w:rFonts w:cs="Times-Roman"/>
          <w:lang w:val="en-GB"/>
        </w:rPr>
        <w:instrText xml:space="preserve"> ADDIN EN.CITE.DATA </w:instrText>
      </w:r>
      <w:r w:rsidR="00A81B47">
        <w:rPr>
          <w:rFonts w:cs="Times-Roman"/>
          <w:lang w:val="en-GB"/>
        </w:rPr>
      </w:r>
      <w:r w:rsidR="00A81B47">
        <w:rPr>
          <w:rFonts w:cs="Times-Roman"/>
          <w:lang w:val="en-GB"/>
        </w:rPr>
        <w:fldChar w:fldCharType="end"/>
      </w:r>
      <w:r w:rsidR="00D9206F">
        <w:rPr>
          <w:rFonts w:cs="Times-Roman"/>
          <w:lang w:val="en-GB"/>
        </w:rPr>
      </w:r>
      <w:r w:rsidR="00D9206F">
        <w:rPr>
          <w:rFonts w:cs="Times-Roman"/>
          <w:lang w:val="en-GB"/>
        </w:rPr>
        <w:fldChar w:fldCharType="separate"/>
      </w:r>
      <w:r w:rsidR="00A81B47">
        <w:rPr>
          <w:rFonts w:cs="Times-Roman"/>
          <w:noProof/>
          <w:lang w:val="en-GB"/>
        </w:rPr>
        <w:t>[40]</w:t>
      </w:r>
      <w:r w:rsidR="00D9206F">
        <w:rPr>
          <w:rFonts w:cs="Times-Roman"/>
          <w:lang w:val="en-GB"/>
        </w:rPr>
        <w:fldChar w:fldCharType="end"/>
      </w:r>
      <w:r w:rsidR="00D9206F" w:rsidRPr="008C3966">
        <w:rPr>
          <w:rFonts w:cs="Times-Roman"/>
          <w:lang w:val="en-GB"/>
        </w:rPr>
        <w:t>.</w:t>
      </w:r>
    </w:p>
    <w:p w14:paraId="233A79D2" w14:textId="6A10577A" w:rsidR="00D9206F" w:rsidRDefault="00D9206F" w:rsidP="00D9206F">
      <w:pPr>
        <w:autoSpaceDE w:val="0"/>
        <w:autoSpaceDN w:val="0"/>
        <w:adjustRightInd w:val="0"/>
        <w:spacing w:line="480" w:lineRule="auto"/>
        <w:jc w:val="both"/>
        <w:rPr>
          <w:rFonts w:cs="Times-Roman"/>
          <w:lang w:val="en-GB"/>
        </w:rPr>
      </w:pPr>
      <w:r>
        <w:rPr>
          <w:rFonts w:cs="Times-Roman"/>
          <w:lang w:val="en-GB"/>
        </w:rPr>
        <w:lastRenderedPageBreak/>
        <w:t xml:space="preserve">Dulski et al. have recently showed an improvement in </w:t>
      </w:r>
      <w:r w:rsidRPr="008C3966">
        <w:rPr>
          <w:rFonts w:cs="Times-Roman"/>
          <w:lang w:val="en-GB"/>
        </w:rPr>
        <w:t xml:space="preserve">QoL </w:t>
      </w:r>
      <w:r>
        <w:rPr>
          <w:rFonts w:cs="Times-Roman"/>
          <w:lang w:val="en-GB"/>
        </w:rPr>
        <w:t xml:space="preserve">measures </w:t>
      </w:r>
      <w:r w:rsidRPr="008C3966">
        <w:rPr>
          <w:rFonts w:cs="Times-Roman"/>
          <w:lang w:val="en-GB"/>
        </w:rPr>
        <w:t>in the first 6 months after STN</w:t>
      </w:r>
      <w:r>
        <w:rPr>
          <w:rFonts w:cs="Times-Roman"/>
          <w:lang w:val="en-GB"/>
        </w:rPr>
        <w:t>-</w:t>
      </w:r>
      <w:r w:rsidRPr="008C3966">
        <w:rPr>
          <w:rFonts w:cs="Times-Roman"/>
          <w:lang w:val="en-GB"/>
        </w:rPr>
        <w:t>DBS</w:t>
      </w:r>
      <w:r w:rsidR="00470EA6">
        <w:rPr>
          <w:rFonts w:cs="Times-Roman"/>
          <w:lang w:val="en-GB"/>
        </w:rPr>
        <w:t xml:space="preserve"> </w:t>
      </w:r>
      <w:r w:rsidRPr="008C3966">
        <w:rPr>
          <w:rFonts w:cs="Times-Roman"/>
          <w:lang w:val="en-GB"/>
        </w:rPr>
        <w:t>diminished slightly (being still better than before surgery) after 12 months</w:t>
      </w:r>
      <w:r>
        <w:rPr>
          <w:rFonts w:cs="Times-Roman"/>
          <w:lang w:val="en-GB"/>
        </w:rPr>
        <w:t xml:space="preserve"> </w:t>
      </w:r>
      <w:r>
        <w:rPr>
          <w:rFonts w:cs="Times-Roman"/>
          <w:lang w:val="en-GB"/>
        </w:rPr>
        <w:fldChar w:fldCharType="begin">
          <w:fldData xml:space="preserve">PEVuZE5vdGU+PENpdGU+PEF1dGhvcj5EdWxza2k8L0F1dGhvcj48WWVhcj4yMDE5PC9ZZWFyPjxS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</w:fldData>
        </w:fldChar>
      </w:r>
      <w:r w:rsidR="00A81B47">
        <w:rPr>
          <w:rFonts w:cs="Times-Roman"/>
          <w:lang w:val="en-GB"/>
        </w:rPr>
        <w:instrText xml:space="preserve"> ADDIN EN.CITE </w:instrText>
      </w:r>
      <w:r w:rsidR="00A81B47">
        <w:rPr>
          <w:rFonts w:cs="Times-Roman"/>
          <w:lang w:val="en-GB"/>
        </w:rPr>
        <w:fldChar w:fldCharType="begin">
          <w:fldData xml:space="preserve">PEVuZE5vdGU+PENpdGU+PEF1dGhvcj5EdWxza2k8L0F1dGhvcj48WWVhcj4yMDE5PC9ZZWFyPjxS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</w:fldData>
        </w:fldChar>
      </w:r>
      <w:r w:rsidR="00A81B47">
        <w:rPr>
          <w:rFonts w:cs="Times-Roman"/>
          <w:lang w:val="en-GB"/>
        </w:rPr>
        <w:instrText xml:space="preserve"> ADDIN EN.CITE.DATA </w:instrText>
      </w:r>
      <w:r w:rsidR="00A81B47">
        <w:rPr>
          <w:rFonts w:cs="Times-Roman"/>
          <w:lang w:val="en-GB"/>
        </w:rPr>
      </w:r>
      <w:r w:rsidR="00A81B47">
        <w:rPr>
          <w:rFonts w:cs="Times-Roman"/>
          <w:lang w:val="en-GB"/>
        </w:rPr>
        <w:fldChar w:fldCharType="end"/>
      </w:r>
      <w:r>
        <w:rPr>
          <w:rFonts w:cs="Times-Roman"/>
          <w:lang w:val="en-GB"/>
        </w:rPr>
      </w:r>
      <w:r>
        <w:rPr>
          <w:rFonts w:cs="Times-Roman"/>
          <w:lang w:val="en-GB"/>
        </w:rPr>
        <w:fldChar w:fldCharType="separate"/>
      </w:r>
      <w:r w:rsidR="00A81B47">
        <w:rPr>
          <w:rFonts w:cs="Times-Roman"/>
          <w:noProof/>
          <w:lang w:val="en-GB"/>
        </w:rPr>
        <w:t>[41]</w:t>
      </w:r>
      <w:r>
        <w:rPr>
          <w:rFonts w:cs="Times-Roman"/>
          <w:lang w:val="en-GB"/>
        </w:rPr>
        <w:fldChar w:fldCharType="end"/>
      </w:r>
      <w:r>
        <w:rPr>
          <w:rFonts w:cs="Times-Roman"/>
          <w:lang w:val="en-GB"/>
        </w:rPr>
        <w:t xml:space="preserve">. The same results were demonstrated by several other centres. Liu et al. found that 51.1% of their patients’ group reported better QoL outcomes after STN implantation. </w:t>
      </w:r>
      <w:r w:rsidRPr="008C3966">
        <w:rPr>
          <w:rFonts w:cs="Times-Roman"/>
          <w:lang w:val="en-GB"/>
        </w:rPr>
        <w:t>The subdomains of mobility, activity of daily living</w:t>
      </w:r>
      <w:r>
        <w:rPr>
          <w:rFonts w:cs="Times-Roman"/>
          <w:lang w:val="en-GB"/>
        </w:rPr>
        <w:t xml:space="preserve"> </w:t>
      </w:r>
      <w:r w:rsidRPr="008C3966">
        <w:rPr>
          <w:rFonts w:cs="Times-Roman"/>
          <w:lang w:val="en-GB"/>
        </w:rPr>
        <w:t xml:space="preserve">and bodily discomfort improved significantly after the surgery. </w:t>
      </w:r>
      <w:r>
        <w:rPr>
          <w:rFonts w:cs="Times-Roman"/>
          <w:lang w:val="en-GB"/>
        </w:rPr>
        <w:t>P</w:t>
      </w:r>
      <w:r w:rsidRPr="008C3966">
        <w:rPr>
          <w:rFonts w:cs="Times-Roman"/>
          <w:lang w:val="en-GB"/>
        </w:rPr>
        <w:t xml:space="preserve">resurgical factors </w:t>
      </w:r>
      <w:r>
        <w:rPr>
          <w:rFonts w:cs="Times-Roman"/>
          <w:lang w:val="en-GB"/>
        </w:rPr>
        <w:t xml:space="preserve">including </w:t>
      </w:r>
      <w:r w:rsidRPr="008C3966">
        <w:rPr>
          <w:rFonts w:cs="Times-Roman"/>
          <w:lang w:val="en-GB"/>
        </w:rPr>
        <w:t>QoL, dopaminergic medication burden, disease stages, depression score</w:t>
      </w:r>
      <w:r>
        <w:rPr>
          <w:rFonts w:cs="Times-Roman"/>
          <w:lang w:val="en-GB"/>
        </w:rPr>
        <w:t xml:space="preserve">s, </w:t>
      </w:r>
      <w:r w:rsidRPr="008C3966">
        <w:rPr>
          <w:rFonts w:cs="Times-Roman"/>
          <w:lang w:val="en-GB"/>
        </w:rPr>
        <w:t xml:space="preserve">were found to correlate with QoL changes. </w:t>
      </w:r>
      <w:r>
        <w:rPr>
          <w:rFonts w:cs="Times-Roman"/>
          <w:lang w:val="en-GB"/>
        </w:rPr>
        <w:t>Of note</w:t>
      </w:r>
      <w:r w:rsidRPr="008C3966">
        <w:rPr>
          <w:rFonts w:cs="Times-Roman"/>
          <w:lang w:val="en-GB"/>
        </w:rPr>
        <w:t>, greater presurgical QoL burden</w:t>
      </w:r>
      <w:r w:rsidR="00470EA6">
        <w:rPr>
          <w:rFonts w:cs="Times-Roman"/>
          <w:lang w:val="en-GB"/>
        </w:rPr>
        <w:t xml:space="preserve">, </w:t>
      </w:r>
      <w:r w:rsidRPr="008C3966">
        <w:rPr>
          <w:rFonts w:cs="Times-Roman"/>
          <w:lang w:val="en-GB"/>
        </w:rPr>
        <w:t>les</w:t>
      </w:r>
      <w:r w:rsidR="00470EA6">
        <w:rPr>
          <w:rFonts w:cs="Times-Roman"/>
          <w:lang w:val="en-GB"/>
        </w:rPr>
        <w:t>s</w:t>
      </w:r>
      <w:r w:rsidRPr="008C3966">
        <w:rPr>
          <w:rFonts w:cs="Times-Roman"/>
          <w:lang w:val="en-GB"/>
        </w:rPr>
        <w:t xml:space="preserve"> dopaminergic medication exposure</w:t>
      </w:r>
      <w:r w:rsidR="00470EA6">
        <w:rPr>
          <w:rFonts w:cs="Times-Roman"/>
          <w:lang w:val="en-GB"/>
        </w:rPr>
        <w:t>,</w:t>
      </w:r>
      <w:r w:rsidRPr="008C3966">
        <w:rPr>
          <w:rFonts w:cs="Times-Roman"/>
          <w:lang w:val="en-GB"/>
        </w:rPr>
        <w:t xml:space="preserve"> and earlier disease stages</w:t>
      </w:r>
      <w:r w:rsidR="00470EA6">
        <w:rPr>
          <w:rFonts w:cs="Times-Roman"/>
          <w:lang w:val="en-GB"/>
        </w:rPr>
        <w:t>,</w:t>
      </w:r>
      <w:r w:rsidRPr="008C3966">
        <w:rPr>
          <w:rFonts w:cs="Times-Roman"/>
          <w:lang w:val="en-GB"/>
        </w:rPr>
        <w:t xml:space="preserve"> were predictors </w:t>
      </w:r>
      <w:r w:rsidR="00470EA6">
        <w:rPr>
          <w:rFonts w:cs="Times-Roman"/>
          <w:lang w:val="en-GB"/>
        </w:rPr>
        <w:t>of</w:t>
      </w:r>
      <w:r w:rsidR="00470EA6" w:rsidRPr="008C3966">
        <w:rPr>
          <w:rFonts w:cs="Times-Roman"/>
          <w:lang w:val="en-GB"/>
        </w:rPr>
        <w:t xml:space="preserve"> </w:t>
      </w:r>
      <w:r w:rsidRPr="008C3966">
        <w:rPr>
          <w:rFonts w:cs="Times-Roman"/>
          <w:lang w:val="en-GB"/>
        </w:rPr>
        <w:t>QoL improvements</w:t>
      </w:r>
      <w:r>
        <w:rPr>
          <w:rFonts w:cs="Times-Roman"/>
          <w:lang w:val="en-GB"/>
        </w:rPr>
        <w:t xml:space="preserve"> </w:t>
      </w:r>
      <w:r>
        <w:rPr>
          <w:rFonts w:cs="Times-Roman"/>
          <w:lang w:val="en-GB"/>
        </w:rPr>
        <w:fldChar w:fldCharType="begin">
          <w:fldData xml:space="preserve">PEVuZE5vdGU+PENpdGU+PEF1dGhvcj5MaXU8L0F1dGhvcj48WWVhcj4yMDE5PC9ZZWFyPjxSZWNO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</w:fldData>
        </w:fldChar>
      </w:r>
      <w:r w:rsidR="00A81B47">
        <w:rPr>
          <w:rFonts w:cs="Times-Roman"/>
          <w:lang w:val="en-GB"/>
        </w:rPr>
        <w:instrText xml:space="preserve"> ADDIN EN.CITE </w:instrText>
      </w:r>
      <w:r w:rsidR="00A81B47">
        <w:rPr>
          <w:rFonts w:cs="Times-Roman"/>
          <w:lang w:val="en-GB"/>
        </w:rPr>
        <w:fldChar w:fldCharType="begin">
          <w:fldData xml:space="preserve">PEVuZE5vdGU+PENpdGU+PEF1dGhvcj5MaXU8L0F1dGhvcj48WWVhcj4yMDE5PC9ZZWFyPjxSZWNO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</w:fldData>
        </w:fldChar>
      </w:r>
      <w:r w:rsidR="00A81B47">
        <w:rPr>
          <w:rFonts w:cs="Times-Roman"/>
          <w:lang w:val="en-GB"/>
        </w:rPr>
        <w:instrText xml:space="preserve"> ADDIN EN.CITE.DATA </w:instrText>
      </w:r>
      <w:r w:rsidR="00A81B47">
        <w:rPr>
          <w:rFonts w:cs="Times-Roman"/>
          <w:lang w:val="en-GB"/>
        </w:rPr>
      </w:r>
      <w:r w:rsidR="00A81B47">
        <w:rPr>
          <w:rFonts w:cs="Times-Roman"/>
          <w:lang w:val="en-GB"/>
        </w:rPr>
        <w:fldChar w:fldCharType="end"/>
      </w:r>
      <w:r>
        <w:rPr>
          <w:rFonts w:cs="Times-Roman"/>
          <w:lang w:val="en-GB"/>
        </w:rPr>
      </w:r>
      <w:r>
        <w:rPr>
          <w:rFonts w:cs="Times-Roman"/>
          <w:lang w:val="en-GB"/>
        </w:rPr>
        <w:fldChar w:fldCharType="separate"/>
      </w:r>
      <w:r w:rsidR="00A81B47">
        <w:rPr>
          <w:rFonts w:cs="Times-Roman"/>
          <w:noProof/>
          <w:lang w:val="en-GB"/>
        </w:rPr>
        <w:t>[42]</w:t>
      </w:r>
      <w:r>
        <w:rPr>
          <w:rFonts w:cs="Times-Roman"/>
          <w:lang w:val="en-GB"/>
        </w:rPr>
        <w:fldChar w:fldCharType="end"/>
      </w:r>
      <w:r w:rsidRPr="008C3966">
        <w:rPr>
          <w:rFonts w:cs="Times-Roman"/>
          <w:lang w:val="en-GB"/>
        </w:rPr>
        <w:t>.</w:t>
      </w:r>
      <w:r>
        <w:rPr>
          <w:rFonts w:cs="Times-Roman"/>
          <w:lang w:val="en-GB"/>
        </w:rPr>
        <w:t xml:space="preserve"> </w:t>
      </w:r>
    </w:p>
    <w:p w14:paraId="18B620CA" w14:textId="3AA570F1" w:rsidR="00C06358" w:rsidRPr="00C06358" w:rsidRDefault="00470EA6" w:rsidP="00C06358">
      <w:pPr>
        <w:autoSpaceDE w:val="0"/>
        <w:autoSpaceDN w:val="0"/>
        <w:adjustRightInd w:val="0"/>
        <w:spacing w:line="480" w:lineRule="auto"/>
        <w:jc w:val="both"/>
        <w:rPr>
          <w:rFonts w:ascii="Times New Roman" w:hAnsi="Times New Roman" w:cs="Times New Roman"/>
          <w:shd w:val="clear" w:color="auto" w:fill="FFFFFF"/>
        </w:rPr>
      </w:pPr>
      <w:r>
        <w:rPr>
          <w:rFonts w:cs="Times-Roman"/>
          <w:lang w:val="en-GB"/>
        </w:rPr>
        <w:t>With</w:t>
      </w:r>
      <w:r w:rsidR="00C06358">
        <w:rPr>
          <w:rFonts w:cs="Times-Roman"/>
          <w:lang w:val="en-GB"/>
        </w:rPr>
        <w:t xml:space="preserve"> regard to DBS outcome factors, </w:t>
      </w:r>
      <w:r w:rsidR="00C06358" w:rsidRPr="00E24994">
        <w:rPr>
          <w:rFonts w:ascii="Times New Roman" w:hAnsi="Times New Roman" w:cs="Times New Roman"/>
          <w:shd w:val="clear" w:color="auto" w:fill="FFFFFF"/>
        </w:rPr>
        <w:t>axial symptoms have been recently definitely proved as predictors of DBS outcome</w:t>
      </w:r>
      <w:r w:rsidR="00C06358">
        <w:rPr>
          <w:rFonts w:ascii="Times New Roman" w:hAnsi="Times New Roman" w:cs="Times New Roman"/>
          <w:shd w:val="clear" w:color="auto" w:fill="FFFFFF"/>
        </w:rPr>
        <w:t xml:space="preserve"> in a cohort of 143 PD patients treated with STN-DBS and assessed </w:t>
      </w:r>
      <w:r w:rsidR="00C06358" w:rsidRPr="00C06358">
        <w:rPr>
          <w:rFonts w:ascii="Times New Roman" w:hAnsi="Times New Roman" w:cs="Times New Roman"/>
          <w:shd w:val="clear" w:color="auto" w:fill="FFFFFF"/>
        </w:rPr>
        <w:t>before and 1, 2, 5, and 10 years after</w:t>
      </w:r>
      <w:r w:rsidR="00C06358">
        <w:rPr>
          <w:rFonts w:ascii="Times New Roman" w:hAnsi="Times New Roman" w:cs="Times New Roman"/>
          <w:shd w:val="clear" w:color="auto" w:fill="FFFFFF"/>
        </w:rPr>
        <w:t xml:space="preserve"> the implantation </w:t>
      </w:r>
      <w:r w:rsidR="00C06358">
        <w:rPr>
          <w:rFonts w:ascii="Times New Roman" w:hAnsi="Times New Roman" w:cs="Times New Roman"/>
          <w:shd w:val="clear" w:color="auto" w:fill="FFFFFF"/>
        </w:rPr>
        <w:fldChar w:fldCharType="begin">
          <w:fldData xml:space="preserve">PEVuZE5vdGU+PENpdGU+PEF1dGhvcj5MYXU8L0F1dGhvcj48WWVhcj4yMDE5PC9ZZWFyPjxSZWNO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==
</w:fldData>
        </w:fldChar>
      </w:r>
      <w:r w:rsidR="00C06358">
        <w:rPr>
          <w:rFonts w:ascii="Times New Roman" w:hAnsi="Times New Roman" w:cs="Times New Roman"/>
          <w:shd w:val="clear" w:color="auto" w:fill="FFFFFF"/>
        </w:rPr>
        <w:instrText xml:space="preserve"> ADDIN EN.CITE </w:instrText>
      </w:r>
      <w:r w:rsidR="00C06358">
        <w:rPr>
          <w:rFonts w:ascii="Times New Roman" w:hAnsi="Times New Roman" w:cs="Times New Roman"/>
          <w:shd w:val="clear" w:color="auto" w:fill="FFFFFF"/>
        </w:rPr>
        <w:fldChar w:fldCharType="begin">
          <w:fldData xml:space="preserve">PEVuZE5vdGU+PENpdGU+PEF1dGhvcj5MYXU8L0F1dGhvcj48WWVhcj4yMDE5PC9ZZWFyPjxSZWNO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==
</w:fldData>
        </w:fldChar>
      </w:r>
      <w:r w:rsidR="00C06358">
        <w:rPr>
          <w:rFonts w:ascii="Times New Roman" w:hAnsi="Times New Roman" w:cs="Times New Roman"/>
          <w:shd w:val="clear" w:color="auto" w:fill="FFFFFF"/>
        </w:rPr>
        <w:instrText xml:space="preserve"> ADDIN EN.CITE.DATA </w:instrText>
      </w:r>
      <w:r w:rsidR="00C06358">
        <w:rPr>
          <w:rFonts w:ascii="Times New Roman" w:hAnsi="Times New Roman" w:cs="Times New Roman"/>
          <w:shd w:val="clear" w:color="auto" w:fill="FFFFFF"/>
        </w:rPr>
      </w:r>
      <w:r w:rsidR="00C06358">
        <w:rPr>
          <w:rFonts w:ascii="Times New Roman" w:hAnsi="Times New Roman" w:cs="Times New Roman"/>
          <w:shd w:val="clear" w:color="auto" w:fill="FFFFFF"/>
        </w:rPr>
        <w:fldChar w:fldCharType="end"/>
      </w:r>
      <w:r w:rsidR="00C06358">
        <w:rPr>
          <w:rFonts w:ascii="Times New Roman" w:hAnsi="Times New Roman" w:cs="Times New Roman"/>
          <w:shd w:val="clear" w:color="auto" w:fill="FFFFFF"/>
        </w:rPr>
      </w:r>
      <w:r w:rsidR="00C06358">
        <w:rPr>
          <w:rFonts w:ascii="Times New Roman" w:hAnsi="Times New Roman" w:cs="Times New Roman"/>
          <w:shd w:val="clear" w:color="auto" w:fill="FFFFFF"/>
        </w:rPr>
        <w:fldChar w:fldCharType="separate"/>
      </w:r>
      <w:r w:rsidR="00C06358">
        <w:rPr>
          <w:rFonts w:ascii="Times New Roman" w:hAnsi="Times New Roman" w:cs="Times New Roman"/>
          <w:noProof/>
          <w:shd w:val="clear" w:color="auto" w:fill="FFFFFF"/>
        </w:rPr>
        <w:t>[43]</w:t>
      </w:r>
      <w:r w:rsidR="00C06358">
        <w:rPr>
          <w:rFonts w:ascii="Times New Roman" w:hAnsi="Times New Roman" w:cs="Times New Roman"/>
          <w:shd w:val="clear" w:color="auto" w:fill="FFFFFF"/>
        </w:rPr>
        <w:fldChar w:fldCharType="end"/>
      </w:r>
      <w:r w:rsidR="00C06358">
        <w:rPr>
          <w:rFonts w:ascii="Times New Roman" w:hAnsi="Times New Roman" w:cs="Times New Roman"/>
          <w:shd w:val="clear" w:color="auto" w:fill="FFFFFF"/>
        </w:rPr>
        <w:t xml:space="preserve">. Indeed, Lau et al. found </w:t>
      </w:r>
      <w:r>
        <w:rPr>
          <w:rFonts w:ascii="Times New Roman" w:hAnsi="Times New Roman" w:cs="Times New Roman"/>
          <w:shd w:val="clear" w:color="auto" w:fill="FFFFFF"/>
        </w:rPr>
        <w:t>t</w:t>
      </w:r>
      <w:r w:rsidR="00C06358" w:rsidRPr="00C06358">
        <w:rPr>
          <w:rFonts w:ascii="Times New Roman" w:hAnsi="Times New Roman" w:cs="Times New Roman"/>
          <w:shd w:val="clear" w:color="auto" w:fill="FFFFFF"/>
        </w:rPr>
        <w:t>he level of axial disability was</w:t>
      </w:r>
      <w:r w:rsidR="00C06358">
        <w:rPr>
          <w:rFonts w:ascii="Times New Roman" w:hAnsi="Times New Roman" w:cs="Times New Roman"/>
          <w:shd w:val="clear" w:color="auto" w:fill="FFFFFF"/>
        </w:rPr>
        <w:t xml:space="preserve"> </w:t>
      </w:r>
      <w:r w:rsidR="00C06358" w:rsidRPr="00C06358">
        <w:rPr>
          <w:rFonts w:ascii="Times New Roman" w:hAnsi="Times New Roman" w:cs="Times New Roman"/>
          <w:shd w:val="clear" w:color="auto" w:fill="FFFFFF"/>
        </w:rPr>
        <w:t>the only symptom that significantly predicted death</w:t>
      </w:r>
      <w:r w:rsidR="00C06358">
        <w:rPr>
          <w:rFonts w:ascii="Times New Roman" w:hAnsi="Times New Roman" w:cs="Times New Roman"/>
          <w:shd w:val="clear" w:color="auto" w:fill="FFFFFF"/>
        </w:rPr>
        <w:t xml:space="preserve"> after surgery</w:t>
      </w:r>
      <w:r w:rsidR="00C06358" w:rsidRPr="00C06358">
        <w:rPr>
          <w:rFonts w:ascii="Times New Roman" w:hAnsi="Times New Roman" w:cs="Times New Roman"/>
          <w:shd w:val="clear" w:color="auto" w:fill="FFFFFF"/>
        </w:rPr>
        <w:t xml:space="preserve"> (hazard ratio 4.30 [SE 1.50] per unit of</w:t>
      </w:r>
      <w:r w:rsidR="00C06358">
        <w:rPr>
          <w:rFonts w:ascii="Times New Roman" w:hAnsi="Times New Roman" w:cs="Times New Roman"/>
          <w:shd w:val="clear" w:color="auto" w:fill="FFFFFF"/>
        </w:rPr>
        <w:t xml:space="preserve"> </w:t>
      </w:r>
      <w:r w:rsidR="00C06358" w:rsidRPr="00C06358">
        <w:rPr>
          <w:rFonts w:ascii="Times New Roman" w:hAnsi="Times New Roman" w:cs="Times New Roman"/>
          <w:shd w:val="clear" w:color="auto" w:fill="FFFFFF"/>
        </w:rPr>
        <w:t>square-root transformed axial score)</w:t>
      </w:r>
      <w:r w:rsidR="00C06358">
        <w:rPr>
          <w:rFonts w:ascii="Times New Roman" w:hAnsi="Times New Roman" w:cs="Times New Roman"/>
          <w:shd w:val="clear" w:color="auto" w:fill="FFFFFF"/>
        </w:rPr>
        <w:fldChar w:fldCharType="begin">
          <w:fldData xml:space="preserve">PEVuZE5vdGU+PENpdGU+PEF1dGhvcj5MYXU8L0F1dGhvcj48WWVhcj4yMDE5PC9ZZWFyPjxSZWNO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==
</w:fldData>
        </w:fldChar>
      </w:r>
      <w:r w:rsidR="00C06358">
        <w:rPr>
          <w:rFonts w:ascii="Times New Roman" w:hAnsi="Times New Roman" w:cs="Times New Roman"/>
          <w:shd w:val="clear" w:color="auto" w:fill="FFFFFF"/>
        </w:rPr>
        <w:instrText xml:space="preserve"> ADDIN EN.CITE </w:instrText>
      </w:r>
      <w:r w:rsidR="00C06358">
        <w:rPr>
          <w:rFonts w:ascii="Times New Roman" w:hAnsi="Times New Roman" w:cs="Times New Roman"/>
          <w:shd w:val="clear" w:color="auto" w:fill="FFFFFF"/>
        </w:rPr>
        <w:fldChar w:fldCharType="begin">
          <w:fldData xml:space="preserve">PEVuZE5vdGU+PENpdGU+PEF1dGhvcj5MYXU8L0F1dGhvcj48WWVhcj4yMDE5PC9ZZWFyPjxSZWNO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==
</w:fldData>
        </w:fldChar>
      </w:r>
      <w:r w:rsidR="00C06358">
        <w:rPr>
          <w:rFonts w:ascii="Times New Roman" w:hAnsi="Times New Roman" w:cs="Times New Roman"/>
          <w:shd w:val="clear" w:color="auto" w:fill="FFFFFF"/>
        </w:rPr>
        <w:instrText xml:space="preserve"> ADDIN EN.CITE.DATA </w:instrText>
      </w:r>
      <w:r w:rsidR="00C06358">
        <w:rPr>
          <w:rFonts w:ascii="Times New Roman" w:hAnsi="Times New Roman" w:cs="Times New Roman"/>
          <w:shd w:val="clear" w:color="auto" w:fill="FFFFFF"/>
        </w:rPr>
      </w:r>
      <w:r w:rsidR="00C06358">
        <w:rPr>
          <w:rFonts w:ascii="Times New Roman" w:hAnsi="Times New Roman" w:cs="Times New Roman"/>
          <w:shd w:val="clear" w:color="auto" w:fill="FFFFFF"/>
        </w:rPr>
        <w:fldChar w:fldCharType="end"/>
      </w:r>
      <w:r w:rsidR="00C06358">
        <w:rPr>
          <w:rFonts w:ascii="Times New Roman" w:hAnsi="Times New Roman" w:cs="Times New Roman"/>
          <w:shd w:val="clear" w:color="auto" w:fill="FFFFFF"/>
        </w:rPr>
      </w:r>
      <w:r w:rsidR="00C06358">
        <w:rPr>
          <w:rFonts w:ascii="Times New Roman" w:hAnsi="Times New Roman" w:cs="Times New Roman"/>
          <w:shd w:val="clear" w:color="auto" w:fill="FFFFFF"/>
        </w:rPr>
        <w:fldChar w:fldCharType="separate"/>
      </w:r>
      <w:r w:rsidR="00C06358">
        <w:rPr>
          <w:rFonts w:ascii="Times New Roman" w:hAnsi="Times New Roman" w:cs="Times New Roman"/>
          <w:noProof/>
          <w:shd w:val="clear" w:color="auto" w:fill="FFFFFF"/>
        </w:rPr>
        <w:t>[43]</w:t>
      </w:r>
      <w:r w:rsidR="00C06358">
        <w:rPr>
          <w:rFonts w:ascii="Times New Roman" w:hAnsi="Times New Roman" w:cs="Times New Roman"/>
          <w:shd w:val="clear" w:color="auto" w:fill="FFFFFF"/>
        </w:rPr>
        <w:fldChar w:fldCharType="end"/>
      </w:r>
      <w:r w:rsidR="00C06358">
        <w:rPr>
          <w:rFonts w:ascii="Times New Roman" w:hAnsi="Times New Roman" w:cs="Times New Roman"/>
          <w:shd w:val="clear" w:color="auto" w:fill="FFFFFF"/>
        </w:rPr>
        <w:t xml:space="preserve">. </w:t>
      </w:r>
    </w:p>
    <w:p w14:paraId="2ED5C56E" w14:textId="3DA52B06" w:rsidR="004C6380" w:rsidRDefault="004C6380" w:rsidP="004C6380">
      <w:pPr>
        <w:spacing w:line="480" w:lineRule="auto"/>
        <w:jc w:val="both"/>
        <w:rPr>
          <w:rFonts w:ascii="Times New Roman" w:hAnsi="Times New Roman" w:cs="Times New Roman"/>
          <w:shd w:val="clear" w:color="auto" w:fill="FFFFFF"/>
        </w:rPr>
      </w:pPr>
      <w:r>
        <w:rPr>
          <w:rFonts w:cs="Times-Roman"/>
          <w:lang w:val="en-GB"/>
        </w:rPr>
        <w:t xml:space="preserve">It is important to consider that </w:t>
      </w:r>
      <w:r>
        <w:rPr>
          <w:rFonts w:ascii="Times New Roman" w:hAnsi="Times New Roman" w:cs="Times New Roman"/>
          <w:shd w:val="clear" w:color="auto" w:fill="FFFFFF"/>
        </w:rPr>
        <w:t>o</w:t>
      </w:r>
      <w:r w:rsidRPr="00E24994">
        <w:rPr>
          <w:rFonts w:ascii="Times New Roman" w:hAnsi="Times New Roman" w:cs="Times New Roman"/>
          <w:shd w:val="clear" w:color="auto" w:fill="FFFFFF"/>
        </w:rPr>
        <w:t>ne of the contraindication</w:t>
      </w:r>
      <w:r w:rsidR="00D541A9">
        <w:rPr>
          <w:rFonts w:ascii="Times New Roman" w:hAnsi="Times New Roman" w:cs="Times New Roman"/>
          <w:shd w:val="clear" w:color="auto" w:fill="FFFFFF"/>
        </w:rPr>
        <w:t>s</w:t>
      </w:r>
      <w:r w:rsidRPr="00E24994">
        <w:rPr>
          <w:rFonts w:ascii="Times New Roman" w:hAnsi="Times New Roman" w:cs="Times New Roman"/>
          <w:shd w:val="clear" w:color="auto" w:fill="FFFFFF"/>
        </w:rPr>
        <w:t xml:space="preserve"> for surgical treatment of PD is a medically refractory form of the disease (according to CAPSIT-PD)</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r>
      <w:r w:rsidR="00C06358">
        <w:rPr>
          <w:rFonts w:ascii="Times New Roman" w:hAnsi="Times New Roman" w:cs="Times New Roman"/>
          <w:shd w:val="clear" w:color="auto" w:fill="FFFFFF"/>
        </w:rPr>
        <w:instrText xml:space="preserve"> ADDIN EN.CITE &lt;EndNote&gt;&lt;Cite&gt;&lt;Author&gt;Defer&lt;/Author&gt;&lt;Year&gt;1999&lt;/Year&gt;&lt;RecNum&gt;543&lt;/RecNum&gt;&lt;DisplayText&gt;[44]&lt;/DisplayText&gt;&lt;record&gt;&lt;rec-number&gt;543&lt;/rec-number&gt;&lt;foreign-keys&gt;&lt;key app="EN" db-id="s9vzp9a5meaepzearpxvsa2pae5t5t0w9599" timestamp="1580036094"&gt;543&lt;/key&gt;&lt;/foreign-keys&gt;&lt;ref-type name="Journal Article"&gt;17&lt;/ref-type&gt;&lt;contributors&gt;&lt;authors&gt;&lt;author&gt;Defer, G. L.&lt;/author&gt;&lt;author&gt;Widner, H.&lt;/author&gt;&lt;author&gt;Marie, R. M.&lt;/author&gt;&lt;author&gt;Remy, P.&lt;/author&gt;&lt;author&gt;Levivier, M.&lt;/author&gt;&lt;/authors&gt;&lt;/contributors&gt;&lt;auth-address&gt;Service de Neurologie Dejerine and Inserm U 320, CHU de la Cote de Nacre, Caen, France.&lt;/auth-address&gt;&lt;titles&gt;&lt;title&gt;Core assessment program for surgical interventional therapies in Parkinson&amp;apos;s disease (CAPSIT-PD)&lt;/title&gt;&lt;secondary-title&gt;Mov Disord&lt;/secondary-title&gt;&lt;/titles&gt;&lt;periodical&gt;&lt;full-title&gt;Mov Disord&lt;/full-title&gt;&lt;/periodical&gt;&lt;pages&gt;572-84&lt;/pages&gt;&lt;volume&gt;14&lt;/volume&gt;&lt;number&gt;4&lt;/number&gt;&lt;edition&gt;1999/08/06&lt;/edition&gt;&lt;keywords&gt;&lt;keyword&gt;Clinical Protocols/standards&lt;/keyword&gt;&lt;keyword&gt;Cognition Disorders/diagnosis&lt;/keyword&gt;&lt;keyword&gt;Europe&lt;/keyword&gt;&lt;keyword&gt;Humans&lt;/keyword&gt;&lt;keyword&gt;Movement Disorders/diagnosis&lt;/keyword&gt;&lt;keyword&gt;Neurologic Examination/standards&lt;/keyword&gt;&lt;keyword&gt;Neuropsychological Tests/standards&lt;/keyword&gt;&lt;keyword&gt;*Neurosurgical Procedures/standards/trends&lt;/keyword&gt;&lt;keyword&gt;*Parkinson Disease/diagnosis/surgery&lt;/keyword&gt;&lt;keyword&gt;Patient Care Planning/*standards&lt;/keyword&gt;&lt;keyword&gt;*Patient Selection&lt;/keyword&gt;&lt;/keywords&gt;&lt;dates&gt;&lt;year&gt;1999&lt;/year&gt;&lt;pub-dates&gt;&lt;date&gt;Jul&lt;/date&gt;&lt;/pub-dates&gt;&lt;/dates&gt;&lt;isbn&gt;0885-3185 (Print)&amp;#xD;0885-3185 (Linking)&lt;/isbn&gt;&lt;accession-num&gt;10435493&lt;/accession-num&gt;&lt;urls&gt;&lt;related-urls&gt;&lt;url&gt;https://www.ncbi.nlm.nih.gov/pubmed/10435493&lt;/url&gt;&lt;/related-urls&gt;&lt;/urls&gt;&lt;electronic-resource-num&gt;10.1002/1531-8257(199907)14:4&amp;lt;572::aid-mds1005&amp;gt;3.0.co;2-c&lt;/electronic-resource-num&gt;&lt;/record&gt;&lt;/Cite&gt;&lt;/EndNote&gt;</w:instrText>
      </w:r>
      <w:r>
        <w:rPr>
          <w:rFonts w:ascii="Times New Roman" w:hAnsi="Times New Roman" w:cs="Times New Roman"/>
          <w:shd w:val="clear" w:color="auto" w:fill="FFFFFF"/>
        </w:rPr>
        <w:fldChar w:fldCharType="separate"/>
      </w:r>
      <w:r w:rsidR="00C06358">
        <w:rPr>
          <w:rFonts w:ascii="Times New Roman" w:hAnsi="Times New Roman" w:cs="Times New Roman"/>
          <w:noProof/>
          <w:shd w:val="clear" w:color="auto" w:fill="FFFFFF"/>
        </w:rPr>
        <w:t>[44]</w:t>
      </w:r>
      <w:r>
        <w:rPr>
          <w:rFonts w:ascii="Times New Roman" w:hAnsi="Times New Roman" w:cs="Times New Roman"/>
          <w:shd w:val="clear" w:color="auto" w:fill="FFFFFF"/>
        </w:rPr>
        <w:fldChar w:fldCharType="end"/>
      </w:r>
      <w:r w:rsidRPr="00E24994">
        <w:rPr>
          <w:rFonts w:ascii="Times New Roman" w:hAnsi="Times New Roman" w:cs="Times New Roman"/>
          <w:shd w:val="clear" w:color="auto" w:fill="FFFFFF"/>
        </w:rPr>
        <w:t>.</w:t>
      </w:r>
      <w:r w:rsidR="00703087">
        <w:rPr>
          <w:rFonts w:ascii="Times New Roman" w:hAnsi="Times New Roman" w:cs="Times New Roman"/>
          <w:shd w:val="clear" w:color="auto" w:fill="FFFFFF"/>
        </w:rPr>
        <w:t xml:space="preserve"> </w:t>
      </w:r>
    </w:p>
    <w:p w14:paraId="389FC64C" w14:textId="77777777" w:rsidR="00AD2458" w:rsidRPr="004C6380" w:rsidRDefault="00AD2458" w:rsidP="004C6380">
      <w:pPr>
        <w:spacing w:line="480" w:lineRule="auto"/>
        <w:jc w:val="both"/>
        <w:rPr>
          <w:rFonts w:ascii="Times New Roman" w:hAnsi="Times New Roman" w:cs="Times New Roman"/>
          <w:shd w:val="clear" w:color="auto" w:fill="FFFFFF"/>
        </w:rPr>
      </w:pPr>
    </w:p>
    <w:p w14:paraId="05C73AAF" w14:textId="00337A00" w:rsidR="00C06358" w:rsidRDefault="00D9206F" w:rsidP="00225392">
      <w:pPr>
        <w:autoSpaceDE w:val="0"/>
        <w:autoSpaceDN w:val="0"/>
        <w:adjustRightInd w:val="0"/>
        <w:spacing w:line="480" w:lineRule="auto"/>
        <w:jc w:val="both"/>
        <w:rPr>
          <w:rFonts w:cs="Times-Roman"/>
          <w:lang w:val="en-GB"/>
        </w:rPr>
      </w:pPr>
      <w:r>
        <w:rPr>
          <w:rFonts w:cs="Times-Roman"/>
          <w:lang w:val="en-GB"/>
        </w:rPr>
        <w:t>Factors against early surgery include possible inclusion of non-PD patients</w:t>
      </w:r>
      <w:r w:rsidR="00C10649">
        <w:rPr>
          <w:rFonts w:cs="Times-Roman"/>
          <w:lang w:val="en-GB"/>
        </w:rPr>
        <w:t xml:space="preserve">. Indeed, </w:t>
      </w:r>
      <w:r w:rsidR="00C10649" w:rsidRPr="00C10649">
        <w:rPr>
          <w:rFonts w:cs="Times-Roman"/>
          <w:lang w:val="en-GB"/>
        </w:rPr>
        <w:t>operating on patients earlier than 5 years after symptom</w:t>
      </w:r>
      <w:r w:rsidR="00C10649">
        <w:rPr>
          <w:rFonts w:cs="Times-Roman"/>
          <w:lang w:val="en-GB"/>
        </w:rPr>
        <w:t xml:space="preserve"> </w:t>
      </w:r>
      <w:r w:rsidR="00C10649" w:rsidRPr="00C10649">
        <w:rPr>
          <w:rFonts w:cs="Times-Roman"/>
          <w:lang w:val="en-GB"/>
        </w:rPr>
        <w:t xml:space="preserve">onset may lead to the </w:t>
      </w:r>
      <w:r w:rsidR="00C10649">
        <w:rPr>
          <w:rFonts w:cs="Times-Roman"/>
          <w:lang w:val="en-GB"/>
        </w:rPr>
        <w:t>inclu</w:t>
      </w:r>
      <w:r w:rsidR="003D0AB1">
        <w:rPr>
          <w:rFonts w:cs="Times-Roman"/>
          <w:lang w:val="en-GB"/>
        </w:rPr>
        <w:t>sion of</w:t>
      </w:r>
      <w:r w:rsidR="00C10649">
        <w:rPr>
          <w:rFonts w:cs="Times-Roman"/>
          <w:lang w:val="en-GB"/>
        </w:rPr>
        <w:t xml:space="preserve"> </w:t>
      </w:r>
      <w:r w:rsidR="00C10649" w:rsidRPr="00C10649">
        <w:rPr>
          <w:rFonts w:cs="Times-Roman"/>
          <w:lang w:val="en-GB"/>
        </w:rPr>
        <w:t>atypical parkinsonism</w:t>
      </w:r>
      <w:r w:rsidR="00C10649">
        <w:rPr>
          <w:rFonts w:cs="Times-Roman"/>
          <w:lang w:val="en-GB"/>
        </w:rPr>
        <w:t xml:space="preserve"> cases</w:t>
      </w:r>
      <w:r w:rsidR="00C10649" w:rsidRPr="00C10649">
        <w:rPr>
          <w:rFonts w:cs="Times-Roman"/>
          <w:lang w:val="en-GB"/>
        </w:rPr>
        <w:t xml:space="preserve"> who will fail to</w:t>
      </w:r>
      <w:r w:rsidR="00C10649">
        <w:rPr>
          <w:rFonts w:cs="Times-Roman"/>
          <w:lang w:val="en-GB"/>
        </w:rPr>
        <w:t xml:space="preserve"> </w:t>
      </w:r>
      <w:r w:rsidR="00C10649" w:rsidRPr="00C10649">
        <w:rPr>
          <w:rFonts w:cs="Times-Roman"/>
          <w:lang w:val="en-GB"/>
        </w:rPr>
        <w:t>obtain long-term benefit</w:t>
      </w:r>
      <w:r w:rsidR="00C10649">
        <w:rPr>
          <w:rFonts w:cs="Times-Roman"/>
          <w:lang w:val="en-GB"/>
        </w:rPr>
        <w:t xml:space="preserve"> </w:t>
      </w:r>
      <w:r w:rsidR="00C10649">
        <w:rPr>
          <w:rFonts w:cs="Times-Roman"/>
          <w:lang w:val="en-GB"/>
        </w:rPr>
        <w:fldChar w:fldCharType="begin">
          <w:fldData xml:space="preserve">PEVuZE5vdGU+PENpdGU+PEF1dGhvcj5NZXN0cmU8L0F1dGhvcj48WWVhcj4yMDE0PC9ZZWFyPjxS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=
</w:fldData>
        </w:fldChar>
      </w:r>
      <w:r w:rsidR="00C10649">
        <w:rPr>
          <w:rFonts w:cs="Times-Roman"/>
          <w:lang w:val="en-GB"/>
        </w:rPr>
        <w:instrText xml:space="preserve"> ADDIN EN.CITE </w:instrText>
      </w:r>
      <w:r w:rsidR="00C10649">
        <w:rPr>
          <w:rFonts w:cs="Times-Roman"/>
          <w:lang w:val="en-GB"/>
        </w:rPr>
        <w:fldChar w:fldCharType="begin">
          <w:fldData xml:space="preserve">PEVuZE5vdGU+PENpdGU+PEF1dGhvcj5NZXN0cmU8L0F1dGhvcj48WWVhcj4yMDE0PC9ZZWFyPjxS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=
</w:fldData>
        </w:fldChar>
      </w:r>
      <w:r w:rsidR="00C10649">
        <w:rPr>
          <w:rFonts w:cs="Times-Roman"/>
          <w:lang w:val="en-GB"/>
        </w:rPr>
        <w:instrText xml:space="preserve"> ADDIN EN.CITE.DATA </w:instrText>
      </w:r>
      <w:r w:rsidR="00C10649">
        <w:rPr>
          <w:rFonts w:cs="Times-Roman"/>
          <w:lang w:val="en-GB"/>
        </w:rPr>
      </w:r>
      <w:r w:rsidR="00C10649">
        <w:rPr>
          <w:rFonts w:cs="Times-Roman"/>
          <w:lang w:val="en-GB"/>
        </w:rPr>
        <w:fldChar w:fldCharType="end"/>
      </w:r>
      <w:r w:rsidR="00C10649">
        <w:rPr>
          <w:rFonts w:cs="Times-Roman"/>
          <w:lang w:val="en-GB"/>
        </w:rPr>
      </w:r>
      <w:r w:rsidR="00C10649">
        <w:rPr>
          <w:rFonts w:cs="Times-Roman"/>
          <w:lang w:val="en-GB"/>
        </w:rPr>
        <w:fldChar w:fldCharType="separate"/>
      </w:r>
      <w:r w:rsidR="00C10649">
        <w:rPr>
          <w:rFonts w:cs="Times-Roman"/>
          <w:noProof/>
          <w:lang w:val="en-GB"/>
        </w:rPr>
        <w:t>[45]</w:t>
      </w:r>
      <w:r w:rsidR="00C10649">
        <w:rPr>
          <w:rFonts w:cs="Times-Roman"/>
          <w:lang w:val="en-GB"/>
        </w:rPr>
        <w:fldChar w:fldCharType="end"/>
      </w:r>
      <w:r w:rsidR="00C10649" w:rsidRPr="00C10649">
        <w:rPr>
          <w:rFonts w:cs="Times-Roman"/>
          <w:lang w:val="en-GB"/>
        </w:rPr>
        <w:t>.</w:t>
      </w:r>
      <w:r w:rsidR="00C10649">
        <w:rPr>
          <w:rFonts w:cs="Times-Roman"/>
          <w:lang w:val="en-GB"/>
        </w:rPr>
        <w:t xml:space="preserve"> Moreover,  early surgery might be associated </w:t>
      </w:r>
      <w:r w:rsidR="003D0AB1">
        <w:rPr>
          <w:rFonts w:cs="Times-Roman"/>
          <w:lang w:val="en-GB"/>
        </w:rPr>
        <w:t>with</w:t>
      </w:r>
      <w:r>
        <w:rPr>
          <w:rFonts w:cs="Times-Roman"/>
          <w:lang w:val="en-GB"/>
        </w:rPr>
        <w:t xml:space="preserve"> </w:t>
      </w:r>
      <w:r w:rsidR="00C10649">
        <w:rPr>
          <w:rFonts w:cs="Times-Roman"/>
          <w:lang w:val="en-GB"/>
        </w:rPr>
        <w:t xml:space="preserve">an </w:t>
      </w:r>
      <w:r>
        <w:rPr>
          <w:rFonts w:cs="Times-Roman"/>
          <w:lang w:val="en-GB"/>
        </w:rPr>
        <w:t>earlier emergence of long-term side effects of STN DBS (such as gait freezing or dysarthria)</w:t>
      </w:r>
      <w:r w:rsidR="00C10649">
        <w:rPr>
          <w:rFonts w:cs="Times-Roman"/>
          <w:lang w:val="en-GB"/>
        </w:rPr>
        <w:t xml:space="preserve"> In other words, </w:t>
      </w:r>
      <w:r w:rsidR="00C10649" w:rsidRPr="00C10649">
        <w:rPr>
          <w:rFonts w:cs="Times-Roman"/>
          <w:lang w:val="en-GB"/>
        </w:rPr>
        <w:t>the benefit-to-risk</w:t>
      </w:r>
      <w:r w:rsidR="00C10649">
        <w:rPr>
          <w:rFonts w:cs="Times-Roman"/>
          <w:lang w:val="en-GB"/>
        </w:rPr>
        <w:t xml:space="preserve"> </w:t>
      </w:r>
      <w:r w:rsidR="00C10649" w:rsidRPr="00C10649">
        <w:rPr>
          <w:rFonts w:cs="Times-Roman"/>
          <w:lang w:val="en-GB"/>
        </w:rPr>
        <w:t>ratio in patients undergoing STN-</w:t>
      </w:r>
      <w:r w:rsidR="00C10649" w:rsidRPr="00C10649">
        <w:rPr>
          <w:rFonts w:cs="Times-Roman"/>
          <w:lang w:val="en-GB"/>
        </w:rPr>
        <w:lastRenderedPageBreak/>
        <w:t>DBS just after the</w:t>
      </w:r>
      <w:r w:rsidR="00C10649">
        <w:rPr>
          <w:rFonts w:cs="Times-Roman"/>
          <w:lang w:val="en-GB"/>
        </w:rPr>
        <w:t xml:space="preserve"> </w:t>
      </w:r>
      <w:r w:rsidR="00C10649" w:rsidRPr="00C10649">
        <w:rPr>
          <w:rFonts w:cs="Times-Roman"/>
          <w:lang w:val="en-GB"/>
        </w:rPr>
        <w:t>onset of motor complications could be less, given that</w:t>
      </w:r>
      <w:r w:rsidR="00C10649">
        <w:rPr>
          <w:rFonts w:cs="Times-Roman"/>
          <w:lang w:val="en-GB"/>
        </w:rPr>
        <w:t xml:space="preserve"> </w:t>
      </w:r>
      <w:r w:rsidR="00C10649" w:rsidRPr="00C10649">
        <w:rPr>
          <w:rFonts w:cs="Times-Roman"/>
          <w:lang w:val="en-GB"/>
        </w:rPr>
        <w:t>the baseline disability at the time of surgery is mild,</w:t>
      </w:r>
      <w:r w:rsidR="00C10649">
        <w:rPr>
          <w:rFonts w:cs="Times-Roman"/>
          <w:lang w:val="en-GB"/>
        </w:rPr>
        <w:t xml:space="preserve"> </w:t>
      </w:r>
      <w:r w:rsidR="00C10649" w:rsidRPr="00C10649">
        <w:rPr>
          <w:rFonts w:cs="Times-Roman"/>
          <w:lang w:val="en-GB"/>
        </w:rPr>
        <w:t>and the degree of potential benefit from surgery is necessarily</w:t>
      </w:r>
      <w:r w:rsidR="00C10649">
        <w:rPr>
          <w:rFonts w:cs="Times-Roman"/>
          <w:lang w:val="en-GB"/>
        </w:rPr>
        <w:t xml:space="preserve"> </w:t>
      </w:r>
      <w:r w:rsidR="00C10649" w:rsidRPr="00C10649">
        <w:rPr>
          <w:rFonts w:cs="Times-Roman"/>
          <w:lang w:val="en-GB"/>
        </w:rPr>
        <w:t>less, when compared with PD patients with</w:t>
      </w:r>
      <w:r w:rsidR="00C10649">
        <w:rPr>
          <w:rFonts w:cs="Times-Roman"/>
          <w:lang w:val="en-GB"/>
        </w:rPr>
        <w:t xml:space="preserve"> </w:t>
      </w:r>
      <w:r w:rsidR="00C10649" w:rsidRPr="00C10649">
        <w:rPr>
          <w:rFonts w:cs="Times-Roman"/>
          <w:lang w:val="en-GB"/>
        </w:rPr>
        <w:t>greater preoperative disability from motor complications.</w:t>
      </w:r>
      <w:r>
        <w:rPr>
          <w:rFonts w:cs="Times-Roman"/>
          <w:lang w:val="en-GB"/>
        </w:rPr>
        <w:t xml:space="preserve"> </w:t>
      </w:r>
      <w:r w:rsidR="00AD2458">
        <w:rPr>
          <w:rFonts w:cs="Times-Roman"/>
          <w:lang w:val="en-GB"/>
        </w:rPr>
        <w:fldChar w:fldCharType="begin">
          <w:fldData xml:space="preserve">PEVuZE5vdGU+PENpdGU+PEF1dGhvcj5NZXN0cmU8L0F1dGhvcj48WWVhcj4yMDE0PC9ZZWFyPjxS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=
</w:fldData>
        </w:fldChar>
      </w:r>
      <w:r w:rsidR="00AD2458">
        <w:rPr>
          <w:rFonts w:cs="Times-Roman"/>
          <w:lang w:val="en-GB"/>
        </w:rPr>
        <w:instrText xml:space="preserve"> ADDIN EN.CITE </w:instrText>
      </w:r>
      <w:r w:rsidR="00AD2458">
        <w:rPr>
          <w:rFonts w:cs="Times-Roman"/>
          <w:lang w:val="en-GB"/>
        </w:rPr>
        <w:fldChar w:fldCharType="begin">
          <w:fldData xml:space="preserve">PEVuZE5vdGU+PENpdGU+PEF1dGhvcj5NZXN0cmU8L0F1dGhvcj48WWVhcj4yMDE0PC9ZZWFyPjxS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=
</w:fldData>
        </w:fldChar>
      </w:r>
      <w:r w:rsidR="00AD2458">
        <w:rPr>
          <w:rFonts w:cs="Times-Roman"/>
          <w:lang w:val="en-GB"/>
        </w:rPr>
        <w:instrText xml:space="preserve"> ADDIN EN.CITE.DATA </w:instrText>
      </w:r>
      <w:r w:rsidR="00AD2458">
        <w:rPr>
          <w:rFonts w:cs="Times-Roman"/>
          <w:lang w:val="en-GB"/>
        </w:rPr>
      </w:r>
      <w:r w:rsidR="00AD2458">
        <w:rPr>
          <w:rFonts w:cs="Times-Roman"/>
          <w:lang w:val="en-GB"/>
        </w:rPr>
        <w:fldChar w:fldCharType="end"/>
      </w:r>
      <w:r w:rsidR="00AD2458">
        <w:rPr>
          <w:rFonts w:cs="Times-Roman"/>
          <w:lang w:val="en-GB"/>
        </w:rPr>
      </w:r>
      <w:r w:rsidR="00AD2458">
        <w:rPr>
          <w:rFonts w:cs="Times-Roman"/>
          <w:lang w:val="en-GB"/>
        </w:rPr>
        <w:fldChar w:fldCharType="separate"/>
      </w:r>
      <w:r w:rsidR="00AD2458">
        <w:rPr>
          <w:rFonts w:cs="Times-Roman"/>
          <w:noProof/>
          <w:lang w:val="en-GB"/>
        </w:rPr>
        <w:t>[45]</w:t>
      </w:r>
      <w:r w:rsidR="00AD2458">
        <w:rPr>
          <w:rFonts w:cs="Times-Roman"/>
          <w:lang w:val="en-GB"/>
        </w:rPr>
        <w:fldChar w:fldCharType="end"/>
      </w:r>
      <w:r w:rsidR="00AD2458">
        <w:rPr>
          <w:rFonts w:cs="Times-Roman"/>
          <w:lang w:val="en-GB"/>
        </w:rPr>
        <w:t>.</w:t>
      </w:r>
      <w:r w:rsidR="00C10649">
        <w:rPr>
          <w:rFonts w:cs="Times-Roman"/>
          <w:lang w:val="en-GB"/>
        </w:rPr>
        <w:t xml:space="preserve"> Lastly, </w:t>
      </w:r>
      <w:r w:rsidR="00C10649" w:rsidRPr="00C10649">
        <w:rPr>
          <w:rFonts w:cs="Times-Roman"/>
          <w:lang w:val="en-GB"/>
        </w:rPr>
        <w:t>motor complications developing after</w:t>
      </w:r>
      <w:r w:rsidR="00C10649">
        <w:rPr>
          <w:rFonts w:cs="Times-Roman"/>
          <w:lang w:val="en-GB"/>
        </w:rPr>
        <w:t xml:space="preserve"> </w:t>
      </w:r>
      <w:r w:rsidR="00C10649" w:rsidRPr="00C10649">
        <w:rPr>
          <w:rFonts w:cs="Times-Roman"/>
          <w:lang w:val="en-GB"/>
        </w:rPr>
        <w:t>a few years do not necessarily get worse, but instead</w:t>
      </w:r>
      <w:r w:rsidR="00C10649">
        <w:rPr>
          <w:rFonts w:cs="Times-Roman"/>
          <w:lang w:val="en-GB"/>
        </w:rPr>
        <w:t xml:space="preserve"> </w:t>
      </w:r>
      <w:r w:rsidR="00C10649" w:rsidRPr="00C10649">
        <w:rPr>
          <w:rFonts w:cs="Times-Roman"/>
          <w:lang w:val="en-GB"/>
        </w:rPr>
        <w:t>could remain minimally disabling for a long period of</w:t>
      </w:r>
      <w:r w:rsidR="00C10649">
        <w:rPr>
          <w:rFonts w:cs="Times-Roman"/>
          <w:lang w:val="en-GB"/>
        </w:rPr>
        <w:t xml:space="preserve"> </w:t>
      </w:r>
      <w:r w:rsidR="00C10649" w:rsidRPr="00C10649">
        <w:rPr>
          <w:rFonts w:cs="Times-Roman"/>
          <w:lang w:val="en-GB"/>
        </w:rPr>
        <w:t>time</w:t>
      </w:r>
      <w:r w:rsidR="00C10649">
        <w:rPr>
          <w:rFonts w:cs="Times-Roman"/>
          <w:lang w:val="en-GB"/>
        </w:rPr>
        <w:t xml:space="preserve"> </w:t>
      </w:r>
      <w:r w:rsidR="00C10649">
        <w:rPr>
          <w:rFonts w:cs="Times-Roman"/>
          <w:lang w:val="en-GB"/>
        </w:rPr>
        <w:fldChar w:fldCharType="begin">
          <w:fldData xml:space="preserve">PEVuZE5vdGU+PENpdGU+PEF1dGhvcj5NZXN0cmU8L0F1dGhvcj48WWVhcj4yMDE0PC9ZZWFyPjxS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=
</w:fldData>
        </w:fldChar>
      </w:r>
      <w:r w:rsidR="00C10649">
        <w:rPr>
          <w:rFonts w:cs="Times-Roman"/>
          <w:lang w:val="en-GB"/>
        </w:rPr>
        <w:instrText xml:space="preserve"> ADDIN EN.CITE </w:instrText>
      </w:r>
      <w:r w:rsidR="00C10649">
        <w:rPr>
          <w:rFonts w:cs="Times-Roman"/>
          <w:lang w:val="en-GB"/>
        </w:rPr>
        <w:fldChar w:fldCharType="begin">
          <w:fldData xml:space="preserve">PEVuZE5vdGU+PENpdGU+PEF1dGhvcj5NZXN0cmU8L0F1dGhvcj48WWVhcj4yMDE0PC9ZZWFyPjxS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=
</w:fldData>
        </w:fldChar>
      </w:r>
      <w:r w:rsidR="00C10649">
        <w:rPr>
          <w:rFonts w:cs="Times-Roman"/>
          <w:lang w:val="en-GB"/>
        </w:rPr>
        <w:instrText xml:space="preserve"> ADDIN EN.CITE.DATA </w:instrText>
      </w:r>
      <w:r w:rsidR="00C10649">
        <w:rPr>
          <w:rFonts w:cs="Times-Roman"/>
          <w:lang w:val="en-GB"/>
        </w:rPr>
      </w:r>
      <w:r w:rsidR="00C10649">
        <w:rPr>
          <w:rFonts w:cs="Times-Roman"/>
          <w:lang w:val="en-GB"/>
        </w:rPr>
        <w:fldChar w:fldCharType="end"/>
      </w:r>
      <w:r w:rsidR="00C10649">
        <w:rPr>
          <w:rFonts w:cs="Times-Roman"/>
          <w:lang w:val="en-GB"/>
        </w:rPr>
      </w:r>
      <w:r w:rsidR="00C10649">
        <w:rPr>
          <w:rFonts w:cs="Times-Roman"/>
          <w:lang w:val="en-GB"/>
        </w:rPr>
        <w:fldChar w:fldCharType="separate"/>
      </w:r>
      <w:r w:rsidR="00C10649">
        <w:rPr>
          <w:rFonts w:cs="Times-Roman"/>
          <w:noProof/>
          <w:lang w:val="en-GB"/>
        </w:rPr>
        <w:t>[45]</w:t>
      </w:r>
      <w:r w:rsidR="00C10649">
        <w:rPr>
          <w:rFonts w:cs="Times-Roman"/>
          <w:lang w:val="en-GB"/>
        </w:rPr>
        <w:fldChar w:fldCharType="end"/>
      </w:r>
      <w:r w:rsidR="00C10649" w:rsidRPr="00C10649">
        <w:rPr>
          <w:rFonts w:cs="Times-Roman"/>
          <w:lang w:val="en-GB"/>
        </w:rPr>
        <w:t>.</w:t>
      </w:r>
      <w:r w:rsidR="00C10649">
        <w:rPr>
          <w:rFonts w:cs="Times-Roman"/>
          <w:lang w:val="en-GB"/>
        </w:rPr>
        <w:t xml:space="preserve"> </w:t>
      </w:r>
      <w:r w:rsidR="00470EA6">
        <w:rPr>
          <w:rFonts w:cs="Times-Roman"/>
          <w:lang w:val="en-GB"/>
        </w:rPr>
        <w:t>Therefore</w:t>
      </w:r>
      <w:r w:rsidR="00C10649">
        <w:rPr>
          <w:rFonts w:cs="Times-Roman"/>
          <w:lang w:val="en-GB"/>
        </w:rPr>
        <w:t xml:space="preserve">, this approach might lead to </w:t>
      </w:r>
      <w:r w:rsidR="00470EA6">
        <w:rPr>
          <w:rFonts w:cs="Times-Roman"/>
          <w:lang w:val="en-GB"/>
        </w:rPr>
        <w:t>taking a</w:t>
      </w:r>
      <w:r w:rsidR="00C10649">
        <w:rPr>
          <w:rFonts w:cs="Times-Roman"/>
          <w:lang w:val="en-GB"/>
        </w:rPr>
        <w:t xml:space="preserve"> risk </w:t>
      </w:r>
      <w:r w:rsidR="00470EA6">
        <w:rPr>
          <w:rFonts w:cs="Times-Roman"/>
          <w:lang w:val="en-GB"/>
        </w:rPr>
        <w:t>of</w:t>
      </w:r>
      <w:r w:rsidR="00C10649">
        <w:rPr>
          <w:rFonts w:cs="Times-Roman"/>
          <w:lang w:val="en-GB"/>
        </w:rPr>
        <w:t xml:space="preserve"> implant</w:t>
      </w:r>
      <w:r w:rsidR="00470EA6">
        <w:rPr>
          <w:rFonts w:cs="Times-Roman"/>
          <w:lang w:val="en-GB"/>
        </w:rPr>
        <w:t>ing</w:t>
      </w:r>
      <w:r w:rsidR="00C10649">
        <w:rPr>
          <w:rFonts w:cs="Times-Roman"/>
          <w:lang w:val="en-GB"/>
        </w:rPr>
        <w:t xml:space="preserve"> patients </w:t>
      </w:r>
      <w:r w:rsidR="00470EA6">
        <w:rPr>
          <w:rFonts w:cs="Times-Roman"/>
          <w:lang w:val="en-GB"/>
        </w:rPr>
        <w:t>who may not receive much</w:t>
      </w:r>
      <w:r w:rsidR="00C10649">
        <w:rPr>
          <w:rFonts w:cs="Times-Roman"/>
          <w:lang w:val="en-GB"/>
        </w:rPr>
        <w:t xml:space="preserve"> </w:t>
      </w:r>
      <w:r w:rsidR="00C10649" w:rsidRPr="00C10649">
        <w:rPr>
          <w:rFonts w:cs="Times-Roman"/>
          <w:lang w:val="en-GB"/>
        </w:rPr>
        <w:t>benefit</w:t>
      </w:r>
      <w:r w:rsidR="00C10649">
        <w:rPr>
          <w:rFonts w:cs="Times-Roman"/>
          <w:lang w:val="en-GB"/>
        </w:rPr>
        <w:t xml:space="preserve">. </w:t>
      </w:r>
      <w:r w:rsidR="00470EA6">
        <w:rPr>
          <w:rFonts w:cs="Times-Roman"/>
          <w:lang w:val="en-GB"/>
        </w:rPr>
        <w:t>Nevertheless</w:t>
      </w:r>
      <w:r w:rsidR="00225392">
        <w:rPr>
          <w:rFonts w:cs="Times-Roman"/>
          <w:lang w:val="en-GB"/>
        </w:rPr>
        <w:t xml:space="preserve">, </w:t>
      </w:r>
      <w:r w:rsidR="00470EA6">
        <w:rPr>
          <w:rFonts w:cs="Times-Roman"/>
          <w:lang w:val="en-GB"/>
        </w:rPr>
        <w:t xml:space="preserve">the </w:t>
      </w:r>
      <w:r w:rsidR="00225392" w:rsidRPr="00225392">
        <w:rPr>
          <w:rFonts w:cs="Times-Roman"/>
          <w:lang w:val="en-GB"/>
        </w:rPr>
        <w:t>U.S. Food</w:t>
      </w:r>
      <w:r w:rsidR="00225392">
        <w:rPr>
          <w:rFonts w:cs="Times-Roman"/>
          <w:lang w:val="en-GB"/>
        </w:rPr>
        <w:t xml:space="preserve"> </w:t>
      </w:r>
      <w:r w:rsidR="00225392" w:rsidRPr="00225392">
        <w:rPr>
          <w:rFonts w:cs="Times-Roman"/>
          <w:lang w:val="en-GB"/>
        </w:rPr>
        <w:t xml:space="preserve">and Drug Administration </w:t>
      </w:r>
      <w:r w:rsidR="00470EA6">
        <w:rPr>
          <w:rFonts w:cs="Times-Roman"/>
          <w:lang w:val="en-GB"/>
        </w:rPr>
        <w:t xml:space="preserve">has now </w:t>
      </w:r>
      <w:r w:rsidR="00225392" w:rsidRPr="00225392">
        <w:rPr>
          <w:rFonts w:cs="Times-Roman"/>
          <w:lang w:val="en-GB"/>
        </w:rPr>
        <w:t xml:space="preserve">approved </w:t>
      </w:r>
      <w:r w:rsidR="00470EA6" w:rsidRPr="00225392">
        <w:rPr>
          <w:rFonts w:cs="Times-Roman"/>
          <w:lang w:val="en-GB"/>
        </w:rPr>
        <w:t xml:space="preserve">STN DBS </w:t>
      </w:r>
      <w:r w:rsidR="00225392" w:rsidRPr="00225392">
        <w:rPr>
          <w:rFonts w:cs="Times-Roman"/>
          <w:lang w:val="en-GB"/>
        </w:rPr>
        <w:t>for use as early as</w:t>
      </w:r>
      <w:r w:rsidR="00470EA6">
        <w:rPr>
          <w:rFonts w:cs="Times-Roman"/>
          <w:lang w:val="en-GB"/>
        </w:rPr>
        <w:t xml:space="preserve"> </w:t>
      </w:r>
      <w:r w:rsidR="00225392" w:rsidRPr="00225392">
        <w:rPr>
          <w:rFonts w:cs="Times-Roman"/>
          <w:lang w:val="en-GB"/>
        </w:rPr>
        <w:t xml:space="preserve">4 years after diagnosis </w:t>
      </w:r>
      <w:r w:rsidR="00225392">
        <w:rPr>
          <w:rFonts w:cs="Times-Roman"/>
          <w:lang w:val="en-GB"/>
        </w:rPr>
        <w:fldChar w:fldCharType="begin">
          <w:fldData xml:space="preserve">PEVuZE5vdGU+PENpdGU+PEF1dGhvcj5TY2h1ZXBiYWNoPC9BdXRob3I+PFllYXI+MjAxMzwvWWVh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=
</w:fldData>
        </w:fldChar>
      </w:r>
      <w:r w:rsidR="00225392">
        <w:rPr>
          <w:rFonts w:cs="Times-Roman"/>
          <w:lang w:val="en-GB"/>
        </w:rPr>
        <w:instrText xml:space="preserve"> ADDIN EN.CITE </w:instrText>
      </w:r>
      <w:r w:rsidR="00225392">
        <w:rPr>
          <w:rFonts w:cs="Times-Roman"/>
          <w:lang w:val="en-GB"/>
        </w:rPr>
        <w:fldChar w:fldCharType="begin">
          <w:fldData xml:space="preserve">PEVuZE5vdGU+PENpdGU+PEF1dGhvcj5TY2h1ZXBiYWNoPC9BdXRob3I+PFllYXI+MjAxMzwvWWVh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=
</w:fldData>
        </w:fldChar>
      </w:r>
      <w:r w:rsidR="00225392">
        <w:rPr>
          <w:rFonts w:cs="Times-Roman"/>
          <w:lang w:val="en-GB"/>
        </w:rPr>
        <w:instrText xml:space="preserve"> ADDIN EN.CITE.DATA </w:instrText>
      </w:r>
      <w:r w:rsidR="00225392">
        <w:rPr>
          <w:rFonts w:cs="Times-Roman"/>
          <w:lang w:val="en-GB"/>
        </w:rPr>
      </w:r>
      <w:r w:rsidR="00225392">
        <w:rPr>
          <w:rFonts w:cs="Times-Roman"/>
          <w:lang w:val="en-GB"/>
        </w:rPr>
        <w:fldChar w:fldCharType="end"/>
      </w:r>
      <w:r w:rsidR="00225392">
        <w:rPr>
          <w:rFonts w:cs="Times-Roman"/>
          <w:lang w:val="en-GB"/>
        </w:rPr>
      </w:r>
      <w:r w:rsidR="00225392">
        <w:rPr>
          <w:rFonts w:cs="Times-Roman"/>
          <w:lang w:val="en-GB"/>
        </w:rPr>
        <w:fldChar w:fldCharType="separate"/>
      </w:r>
      <w:r w:rsidR="00225392">
        <w:rPr>
          <w:rFonts w:cs="Times-Roman"/>
          <w:noProof/>
          <w:lang w:val="en-GB"/>
        </w:rPr>
        <w:t>[38]</w:t>
      </w:r>
      <w:r w:rsidR="00225392">
        <w:rPr>
          <w:rFonts w:cs="Times-Roman"/>
          <w:lang w:val="en-GB"/>
        </w:rPr>
        <w:fldChar w:fldCharType="end"/>
      </w:r>
      <w:r w:rsidR="00225392">
        <w:rPr>
          <w:rFonts w:cs="Times-Roman"/>
          <w:lang w:val="en-GB"/>
        </w:rPr>
        <w:t>.</w:t>
      </w:r>
      <w:r w:rsidR="00470EA6">
        <w:rPr>
          <w:rFonts w:cs="Times-Roman"/>
          <w:lang w:val="en-GB"/>
        </w:rPr>
        <w:t xml:space="preserve"> Taking into account these aspects, it is important to realise that surgery should not be a “last resort” and that timing should be tailored to the needs of the individual patient.</w:t>
      </w:r>
    </w:p>
    <w:p w14:paraId="0CAC63DD" w14:textId="6FC611DA" w:rsidR="00143775" w:rsidRDefault="00534CE2" w:rsidP="00447F83">
      <w:pPr>
        <w:autoSpaceDE w:val="0"/>
        <w:autoSpaceDN w:val="0"/>
        <w:adjustRightInd w:val="0"/>
        <w:spacing w:line="480" w:lineRule="auto"/>
        <w:jc w:val="both"/>
      </w:pPr>
      <w:r>
        <w:rPr>
          <w:rFonts w:cs="Times-Roman"/>
          <w:lang w:val="en-GB"/>
        </w:rPr>
        <w:t xml:space="preserve">In regard to timing of surgery, there is an ongoing debate </w:t>
      </w:r>
      <w:r>
        <w:t xml:space="preserve">about a possible disease modifying effect in </w:t>
      </w:r>
      <w:r w:rsidR="00C33FEC">
        <w:t xml:space="preserve">early </w:t>
      </w:r>
      <w:r>
        <w:t xml:space="preserve">PD </w:t>
      </w:r>
      <w:r w:rsidR="00C33FEC">
        <w:t>by</w:t>
      </w:r>
      <w:r>
        <w:t xml:space="preserve"> STN-DBS.</w:t>
      </w:r>
      <w:r w:rsidR="00C33FEC">
        <w:t xml:space="preserve"> </w:t>
      </w:r>
      <w:r w:rsidR="00386041">
        <w:t>Four retrospective analyses showed STN-DBS could maintain subjects’ off-medication motor signs several years after electrode implantation</w:t>
      </w:r>
      <w:r w:rsidR="00386041">
        <w:fldChar w:fldCharType="begin">
          <w:fldData xml:space="preserve">PEVuZE5vdGU+PENpdGU+PEF1dGhvcj5LcmFjazwvQXV0aG9yPjxZZWFyPjIwMDM8L1llYXI+PFJl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</w:fldData>
        </w:fldChar>
      </w:r>
      <w:r w:rsidR="00AD2458">
        <w:instrText xml:space="preserve"> ADDIN EN.CITE </w:instrText>
      </w:r>
      <w:r w:rsidR="00AD2458">
        <w:fldChar w:fldCharType="begin">
          <w:fldData xml:space="preserve">PEVuZE5vdGU+PENpdGU+PEF1dGhvcj5LcmFjazwvQXV0aG9yPjxZZWFyPjIwMDM8L1llYXI+PFJl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</w:fldData>
        </w:fldChar>
      </w:r>
      <w:r w:rsidR="00AD2458">
        <w:instrText xml:space="preserve"> ADDIN EN.CITE.DATA </w:instrText>
      </w:r>
      <w:r w:rsidR="00AD2458">
        <w:fldChar w:fldCharType="end"/>
      </w:r>
      <w:r w:rsidR="00386041">
        <w:fldChar w:fldCharType="separate"/>
      </w:r>
      <w:r w:rsidR="00AD2458">
        <w:rPr>
          <w:noProof/>
        </w:rPr>
        <w:t>[26, 48-50]</w:t>
      </w:r>
      <w:r w:rsidR="00386041">
        <w:fldChar w:fldCharType="end"/>
      </w:r>
      <w:r w:rsidR="00386041">
        <w:t xml:space="preserve">. On the </w:t>
      </w:r>
      <w:r w:rsidR="00470EA6">
        <w:t>other hand</w:t>
      </w:r>
      <w:r w:rsidR="00386041">
        <w:t>, a prospective study showed equivalent disease progression, as measured by striatal fluorodopa uptake in subjects receiving or not receiving STN DBS</w:t>
      </w:r>
      <w:r w:rsidR="00447F83">
        <w:fldChar w:fldCharType="begin">
          <w:fldData xml:space="preserve">PEVuZE5vdGU+PENpdGU+PEF1dGhvcj5IaWxrZXI8L0F1dGhvcj48WWVhcj4yMDA1PC9ZZWFyPjxS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==
</w:fldData>
        </w:fldChar>
      </w:r>
      <w:r w:rsidR="00AD2458">
        <w:instrText xml:space="preserve"> ADDIN EN.CITE </w:instrText>
      </w:r>
      <w:r w:rsidR="00AD2458">
        <w:fldChar w:fldCharType="begin">
          <w:fldData xml:space="preserve">PEVuZE5vdGU+PENpdGU+PEF1dGhvcj5IaWxrZXI8L0F1dGhvcj48WWVhcj4yMDA1PC9ZZWFyPjxS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==
</w:fldData>
        </w:fldChar>
      </w:r>
      <w:r w:rsidR="00AD2458">
        <w:instrText xml:space="preserve"> ADDIN EN.CITE.DATA </w:instrText>
      </w:r>
      <w:r w:rsidR="00AD2458">
        <w:fldChar w:fldCharType="end"/>
      </w:r>
      <w:r w:rsidR="00447F83">
        <w:fldChar w:fldCharType="separate"/>
      </w:r>
      <w:r w:rsidR="00AD2458">
        <w:rPr>
          <w:noProof/>
        </w:rPr>
        <w:t>[51]</w:t>
      </w:r>
      <w:r w:rsidR="00447F83">
        <w:fldChar w:fldCharType="end"/>
      </w:r>
      <w:r w:rsidR="00447F83">
        <w:t>.</w:t>
      </w:r>
      <w:r w:rsidR="00470EA6">
        <w:t xml:space="preserve"> </w:t>
      </w:r>
      <w:r w:rsidR="00386041">
        <w:t>It is well known that stimulation induce</w:t>
      </w:r>
      <w:r w:rsidR="00CE0EC8">
        <w:t>s</w:t>
      </w:r>
      <w:r w:rsidR="00386041">
        <w:t xml:space="preserve"> increases in brain-derived neurotrophic factor (BDNF)</w:t>
      </w:r>
      <w:r w:rsidR="00447F83">
        <w:t xml:space="preserve"> </w:t>
      </w:r>
      <w:r w:rsidR="00386041">
        <w:fldChar w:fldCharType="begin">
          <w:fldData xml:space="preserve">PEVuZE5vdGU+PENpdGU+PEF1dGhvcj5TcGllbGVzLUVuZ2VtYW5uPC9BdXRob3I+PFllYXI+MjAx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</w:fldData>
        </w:fldChar>
      </w:r>
      <w:r w:rsidR="00AD2458">
        <w:instrText xml:space="preserve"> ADDIN EN.CITE </w:instrText>
      </w:r>
      <w:r w:rsidR="00AD2458">
        <w:fldChar w:fldCharType="begin">
          <w:fldData xml:space="preserve">PEVuZE5vdGU+PENpdGU+PEF1dGhvcj5TcGllbGVzLUVuZ2VtYW5uPC9BdXRob3I+PFllYXI+MjAx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</w:fldData>
        </w:fldChar>
      </w:r>
      <w:r w:rsidR="00AD2458">
        <w:instrText xml:space="preserve"> ADDIN EN.CITE.DATA </w:instrText>
      </w:r>
      <w:r w:rsidR="00AD2458">
        <w:fldChar w:fldCharType="end"/>
      </w:r>
      <w:r w:rsidR="00386041">
        <w:fldChar w:fldCharType="separate"/>
      </w:r>
      <w:r w:rsidR="00AD2458">
        <w:rPr>
          <w:noProof/>
        </w:rPr>
        <w:t>[46]</w:t>
      </w:r>
      <w:r w:rsidR="00386041">
        <w:fldChar w:fldCharType="end"/>
      </w:r>
      <w:r w:rsidR="00447F83">
        <w:t>.</w:t>
      </w:r>
      <w:r w:rsidR="00386041">
        <w:t xml:space="preserve"> </w:t>
      </w:r>
      <w:r w:rsidR="00447F83">
        <w:t>There are several studies that have hypothesized the role of stimulation-produced BDN</w:t>
      </w:r>
      <w:r w:rsidR="00CE0EC8">
        <w:t>F</w:t>
      </w:r>
      <w:r w:rsidR="00447F83">
        <w:t xml:space="preserve"> in</w:t>
      </w:r>
      <w:r w:rsidR="00386041">
        <w:t xml:space="preserve"> promot</w:t>
      </w:r>
      <w:r w:rsidR="00447F83">
        <w:t>ing</w:t>
      </w:r>
      <w:r w:rsidR="00386041">
        <w:t xml:space="preserve"> the survival of the nigrostriatal system, promot</w:t>
      </w:r>
      <w:r w:rsidR="00CE0EC8">
        <w:t>ing</w:t>
      </w:r>
      <w:r w:rsidR="00386041">
        <w:t xml:space="preserve"> functionality of the basal ganglia-cortical circuitry, and decreas</w:t>
      </w:r>
      <w:r w:rsidR="00CE0EC8">
        <w:t>ing</w:t>
      </w:r>
      <w:r w:rsidR="00386041">
        <w:t xml:space="preserve"> α-synuclein (α-syn) aggregation in the parkinsonian brain</w:t>
      </w:r>
      <w:r w:rsidR="00447F83">
        <w:t xml:space="preserve"> </w:t>
      </w:r>
      <w:r w:rsidR="00386041">
        <w:fldChar w:fldCharType="begin"/>
      </w:r>
      <w:r w:rsidR="00AD2458">
        <w:instrText xml:space="preserve"> ADDIN EN.CITE &lt;EndNote&gt;&lt;Cite&gt;&lt;Author&gt;Fischer&lt;/Author&gt;&lt;Year&gt;2019&lt;/Year&gt;&lt;RecNum&gt;562&lt;/RecNum&gt;&lt;DisplayText&gt;[47]&lt;/DisplayText&gt;&lt;record&gt;&lt;rec-number&gt;562&lt;/rec-number&gt;&lt;foreign-keys&gt;&lt;key app="EN" db-id="s9vzp9a5meaepzearpxvsa2pae5t5t0w9599" timestamp="1580046009"&gt;562&lt;/key&gt;&lt;/foreign-keys&gt;&lt;ref-type name="Journal Article"&gt;17&lt;/ref-type&gt;&lt;contributors&gt;&lt;authors&gt;&lt;author&gt;Fischer, D. L.&lt;/author&gt;&lt;author&gt;Sortwell, C. E.&lt;/author&gt;&lt;/authors&gt;&lt;/contributors&gt;&lt;auth-address&gt;Department of Translational Science &amp;amp; Molecular Medicine, College of Human Medicine, Michigan State University, Grand Rapids, Michigan, USA.&amp;#xD;Hauenstein Neuroscience Center, Mercy Health St. Mary&amp;apos;s, Grand Rapids, Michigan, USA.&lt;/auth-address&gt;&lt;titles&gt;&lt;title&gt;BDNF provides many routes toward STN DBS-mediated disease modification&lt;/title&gt;&lt;secondary-title&gt;Mov Disord&lt;/secondary-title&gt;&lt;/titles&gt;&lt;periodical&gt;&lt;full-title&gt;Mov Disord&lt;/full-title&gt;&lt;/periodical&gt;&lt;pages&gt;22-34&lt;/pages&gt;&lt;volume&gt;34&lt;/volume&gt;&lt;number&gt;1&lt;/number&gt;&lt;edition&gt;2018/11/16&lt;/edition&gt;&lt;keywords&gt;&lt;keyword&gt;Brain-Derived Neurotrophic Factor/*pharmacology&lt;/keyword&gt;&lt;keyword&gt;*Deep Brain Stimulation&lt;/keyword&gt;&lt;keyword&gt;Humans&lt;/keyword&gt;&lt;keyword&gt;Neuroprotective Agents&lt;/keyword&gt;&lt;keyword&gt;Parkinson Disease/*drug therapy/physiopathology&lt;/keyword&gt;&lt;keyword&gt;Parkinsonian Disorders/*drug therapy/physiopathology&lt;/keyword&gt;&lt;keyword&gt;Subthalamic Nucleus/metabolism&lt;/keyword&gt;&lt;keyword&gt;*Parkinson&amp;apos;s disease&lt;/keyword&gt;&lt;keyword&gt;*brain-derived neurotrophic factor&lt;/keyword&gt;&lt;keyword&gt;*disease modification&lt;/keyword&gt;&lt;keyword&gt;*subthalamic nucleus&lt;/keyword&gt;&lt;/keywords&gt;&lt;dates&gt;&lt;year&gt;2019&lt;/year&gt;&lt;pub-dates&gt;&lt;date&gt;Jan&lt;/date&gt;&lt;/pub-dates&gt;&lt;/dates&gt;&lt;isbn&gt;1531-8257 (Electronic)&amp;#xD;0885-3185 (Linking)&lt;/isbn&gt;&lt;accession-num&gt;30440081&lt;/accession-num&gt;&lt;urls&gt;&lt;related-urls&gt;&lt;url&gt;https://www.ncbi.nlm.nih.gov/pubmed/30440081&lt;/url&gt;&lt;/related-urls&gt;&lt;/urls&gt;&lt;custom2&gt;PMC6587505&lt;/custom2&gt;&lt;electronic-resource-num&gt;10.1002/mds.27535&lt;/electronic-resource-num&gt;&lt;/record&gt;&lt;/Cite&gt;&lt;/EndNote&gt;</w:instrText>
      </w:r>
      <w:r w:rsidR="00386041">
        <w:fldChar w:fldCharType="separate"/>
      </w:r>
      <w:r w:rsidR="00AD2458">
        <w:rPr>
          <w:noProof/>
        </w:rPr>
        <w:t>[47]</w:t>
      </w:r>
      <w:r w:rsidR="00386041">
        <w:fldChar w:fldCharType="end"/>
      </w:r>
      <w:r w:rsidR="00386041">
        <w:t>.</w:t>
      </w:r>
      <w:r w:rsidR="00447F83">
        <w:t xml:space="preserve"> The putative n</w:t>
      </w:r>
      <w:r w:rsidR="00447F83" w:rsidRPr="00447F83">
        <w:t xml:space="preserve">europrotective and disease-modifying effect of STN-DBS </w:t>
      </w:r>
      <w:r w:rsidR="00447F83">
        <w:t xml:space="preserve">have been supported by data </w:t>
      </w:r>
      <w:r w:rsidR="00447F83" w:rsidRPr="00447F83">
        <w:t>in mechanistically relevant model</w:t>
      </w:r>
      <w:r w:rsidR="00447F83">
        <w:t>s</w:t>
      </w:r>
      <w:r w:rsidR="00447F83" w:rsidRPr="00447F83">
        <w:t xml:space="preserve"> of PD</w:t>
      </w:r>
      <w:r w:rsidR="00447F83">
        <w:t xml:space="preserve"> </w:t>
      </w:r>
      <w:r w:rsidR="00447F83">
        <w:fldChar w:fldCharType="begin">
          <w:fldData xml:space="preserve">PEVuZE5vdGU+PENpdGU+PEF1dGhvcj5NdXNhY2NoaW88L0F1dGhvcj48WWVhcj4yMDE3PC9ZZWFy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</w:fldData>
        </w:fldChar>
      </w:r>
      <w:r w:rsidR="00AD2458">
        <w:instrText xml:space="preserve"> ADDIN EN.CITE </w:instrText>
      </w:r>
      <w:r w:rsidR="00AD2458">
        <w:fldChar w:fldCharType="begin">
          <w:fldData xml:space="preserve">PEVuZE5vdGU+PENpdGU+PEF1dGhvcj5NdXNhY2NoaW88L0F1dGhvcj48WWVhcj4yMDE3PC9ZZWFy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</w:fldData>
        </w:fldChar>
      </w:r>
      <w:r w:rsidR="00AD2458">
        <w:instrText xml:space="preserve"> ADDIN EN.CITE.DATA </w:instrText>
      </w:r>
      <w:r w:rsidR="00AD2458">
        <w:fldChar w:fldCharType="end"/>
      </w:r>
      <w:r w:rsidR="00447F83">
        <w:fldChar w:fldCharType="separate"/>
      </w:r>
      <w:r w:rsidR="00AD2458">
        <w:rPr>
          <w:noProof/>
        </w:rPr>
        <w:t>[52]</w:t>
      </w:r>
      <w:r w:rsidR="00447F83">
        <w:fldChar w:fldCharType="end"/>
      </w:r>
      <w:r w:rsidR="007D406F">
        <w:t xml:space="preserve"> but concrete evidence for a disease modifying effect of STN DBS in humans is lacking.</w:t>
      </w:r>
    </w:p>
    <w:p w14:paraId="2E384197" w14:textId="77777777" w:rsidR="00447F83" w:rsidRDefault="00447F83" w:rsidP="00447F83">
      <w:pPr>
        <w:autoSpaceDE w:val="0"/>
        <w:autoSpaceDN w:val="0"/>
        <w:adjustRightInd w:val="0"/>
        <w:spacing w:line="480" w:lineRule="auto"/>
        <w:jc w:val="both"/>
      </w:pPr>
    </w:p>
    <w:p w14:paraId="48DDC853" w14:textId="209D9D7F" w:rsidR="00D9206F" w:rsidRPr="006908D8" w:rsidRDefault="00B81B3A" w:rsidP="006908D8">
      <w:pPr>
        <w:pStyle w:val="ListParagraph"/>
        <w:numPr>
          <w:ilvl w:val="0"/>
          <w:numId w:val="5"/>
        </w:numPr>
        <w:autoSpaceDE w:val="0"/>
        <w:autoSpaceDN w:val="0"/>
        <w:adjustRightInd w:val="0"/>
        <w:spacing w:line="480" w:lineRule="auto"/>
        <w:jc w:val="both"/>
        <w:rPr>
          <w:rFonts w:cs="Times-Roman"/>
          <w:b/>
          <w:bCs/>
          <w:lang w:val="en-GB"/>
        </w:rPr>
      </w:pPr>
      <w:r w:rsidRPr="006908D8">
        <w:rPr>
          <w:rFonts w:cs="Times-Roman"/>
          <w:b/>
          <w:bCs/>
          <w:lang w:val="en-GB"/>
        </w:rPr>
        <w:t>STN DBS: c</w:t>
      </w:r>
      <w:r w:rsidR="00143775" w:rsidRPr="006908D8">
        <w:rPr>
          <w:rFonts w:cs="Times-Roman"/>
          <w:b/>
          <w:bCs/>
          <w:lang w:val="en-GB"/>
        </w:rPr>
        <w:t xml:space="preserve">urrent </w:t>
      </w:r>
      <w:r w:rsidRPr="006908D8">
        <w:rPr>
          <w:rFonts w:cs="Times-Roman"/>
          <w:b/>
          <w:bCs/>
          <w:lang w:val="en-GB"/>
        </w:rPr>
        <w:t>t</w:t>
      </w:r>
      <w:r w:rsidR="00143775" w:rsidRPr="006908D8">
        <w:rPr>
          <w:rFonts w:cs="Times-Roman"/>
          <w:b/>
          <w:bCs/>
          <w:lang w:val="en-GB"/>
        </w:rPr>
        <w:t>rends</w:t>
      </w:r>
    </w:p>
    <w:p w14:paraId="7521EEBE" w14:textId="336A66D3" w:rsidR="00143775" w:rsidRPr="00D9206F" w:rsidRDefault="006908D8" w:rsidP="003D0AB1">
      <w:pPr>
        <w:autoSpaceDE w:val="0"/>
        <w:autoSpaceDN w:val="0"/>
        <w:adjustRightInd w:val="0"/>
        <w:spacing w:line="480" w:lineRule="auto"/>
        <w:jc w:val="both"/>
        <w:outlineLvl w:val="0"/>
        <w:rPr>
          <w:rFonts w:cs="Times-Roman"/>
          <w:i/>
          <w:iCs/>
          <w:lang w:val="en-GB"/>
        </w:rPr>
      </w:pPr>
      <w:r>
        <w:rPr>
          <w:rFonts w:cs="Times-Roman"/>
          <w:i/>
          <w:iCs/>
          <w:lang w:val="en-GB"/>
        </w:rPr>
        <w:t xml:space="preserve">3.1 </w:t>
      </w:r>
      <w:r w:rsidR="00143775" w:rsidRPr="00143775">
        <w:rPr>
          <w:rFonts w:cs="Times-Roman"/>
          <w:i/>
          <w:iCs/>
          <w:lang w:val="en-GB"/>
        </w:rPr>
        <w:t>STN DBS Programming</w:t>
      </w:r>
    </w:p>
    <w:p w14:paraId="38A1485E" w14:textId="69C7652F" w:rsidR="00143775" w:rsidRDefault="00143775" w:rsidP="00143775">
      <w:pPr>
        <w:autoSpaceDE w:val="0"/>
        <w:autoSpaceDN w:val="0"/>
        <w:adjustRightInd w:val="0"/>
        <w:spacing w:line="480" w:lineRule="auto"/>
        <w:jc w:val="both"/>
        <w:rPr>
          <w:rFonts w:cs="Times-Roman"/>
          <w:lang w:val="en-GB"/>
        </w:rPr>
      </w:pPr>
      <w:r>
        <w:rPr>
          <w:rFonts w:cs="Times-Roman"/>
          <w:lang w:val="en-GB"/>
        </w:rPr>
        <w:t>The initial programming can be carried out as early as 48 hours following surgery but in people in whom there is a significant implantation effect (microlesion effect) programming is usually postponed until a</w:t>
      </w:r>
      <w:r w:rsidRPr="00EC2802">
        <w:rPr>
          <w:rFonts w:cs="Times-Roman"/>
          <w:lang w:val="en-GB"/>
        </w:rPr>
        <w:t xml:space="preserve">fter parkinsonian signs recur </w:t>
      </w:r>
      <w:r>
        <w:rPr>
          <w:rFonts w:cs="Times-Roman"/>
          <w:lang w:val="en-GB"/>
        </w:rPr>
        <w:fldChar w:fldCharType="begin"/>
      </w:r>
      <w:r w:rsidR="00AD2458">
        <w:rPr>
          <w:rFonts w:cs="Times-Roman"/>
          <w:lang w:val="en-GB"/>
        </w:rPr>
        <w:instrText xml:space="preserve"> ADDIN EN.CITE &lt;EndNote&gt;&lt;Cite&gt;&lt;Author&gt;Volkmann&lt;/Author&gt;&lt;Year&gt;2006&lt;/Year&gt;&lt;RecNum&gt;109&lt;/RecNum&gt;&lt;DisplayText&gt;[53]&lt;/DisplayText&gt;&lt;record&gt;&lt;rec-number&gt;109&lt;/rec-number&gt;&lt;foreign-keys&gt;&lt;key app="EN" db-id="s9vzp9a5meaepzearpxvsa2pae5t5t0w9599" timestamp="1562611334"&gt;109&lt;/key&gt;&lt;/foreign-keys&gt;&lt;ref-type name="Journal Article"&gt;17&lt;/ref-type&gt;&lt;contributors&gt;&lt;authors&gt;&lt;author&gt;Volkmann, J.&lt;/author&gt;&lt;author&gt;Moro, E.&lt;/author&gt;&lt;author&gt;Pahwa, R.&lt;/author&gt;&lt;/authors&gt;&lt;/contributors&gt;&lt;auth-address&gt;Department of Neurology, Christian-Albrechts-Universitat Kiel, Kiel, Germany. j.volkmann@neurologie.uni-kiel.de&lt;/auth-address&gt;&lt;titles&gt;&lt;title&gt;Basic algorithms for the programming of deep brain stimulation in Parkinson&amp;apos;s disease&lt;/title&gt;&lt;secondary-title&gt;Mov Disord&lt;/secondary-title&gt;&lt;/titles&gt;&lt;periodical&gt;&lt;full-title&gt;Mov Disord&lt;/full-title&gt;&lt;/periodical&gt;&lt;pages&gt;S284-9&lt;/pages&gt;&lt;volume&gt;21 Suppl 14&lt;/volume&gt;&lt;edition&gt;2006/07/01&lt;/edition&gt;&lt;keywords&gt;&lt;keyword&gt;*Algorithms&lt;/keyword&gt;&lt;keyword&gt;Brain/surgery&lt;/keyword&gt;&lt;keyword&gt;Deep Brain Stimulation/*instrumentation&lt;/keyword&gt;&lt;keyword&gt;Electrodes, Implanted&lt;/keyword&gt;&lt;keyword&gt;Electrophysiologic Techniques, Cardiac/*instrumentation&lt;/keyword&gt;&lt;keyword&gt;Humans&lt;/keyword&gt;&lt;keyword&gt;Parkinson Disease/*therapy&lt;/keyword&gt;&lt;keyword&gt;Periodicity&lt;/keyword&gt;&lt;/keywords&gt;&lt;dates&gt;&lt;year&gt;2006&lt;/year&gt;&lt;pub-dates&gt;&lt;date&gt;Jun&lt;/date&gt;&lt;/pub-dates&gt;&lt;/dates&gt;&lt;isbn&gt;0885-3185 (Print)&amp;#xD;0885-3185 (Linking)&lt;/isbn&gt;&lt;accession-num&gt;16810675&lt;/accession-num&gt;&lt;urls&gt;&lt;related-urls&gt;&lt;url&gt;https://www.ncbi.nlm.nih.gov/pubmed/16810675&lt;/url&gt;&lt;/related-urls&gt;&lt;/urls&gt;&lt;electronic-resource-num&gt;10.1002/mds.20961&lt;/electronic-resource-num&gt;&lt;/record&gt;&lt;/Cite&gt;&lt;/EndNote&gt;</w:instrText>
      </w:r>
      <w:r>
        <w:rPr>
          <w:rFonts w:cs="Times-Roman"/>
          <w:lang w:val="en-GB"/>
        </w:rPr>
        <w:fldChar w:fldCharType="separate"/>
      </w:r>
      <w:r w:rsidR="00AD2458">
        <w:rPr>
          <w:rFonts w:cs="Times-Roman"/>
          <w:noProof/>
          <w:lang w:val="en-GB"/>
        </w:rPr>
        <w:t>[53]</w:t>
      </w:r>
      <w:r>
        <w:rPr>
          <w:rFonts w:cs="Times-Roman"/>
          <w:lang w:val="en-GB"/>
        </w:rPr>
        <w:fldChar w:fldCharType="end"/>
      </w:r>
      <w:r>
        <w:rPr>
          <w:rFonts w:cs="Times-Roman"/>
          <w:lang w:val="en-GB"/>
        </w:rPr>
        <w:t xml:space="preserve">. </w:t>
      </w:r>
      <w:r w:rsidR="00B81B3A">
        <w:rPr>
          <w:rFonts w:cs="Times-Roman"/>
          <w:lang w:val="en-GB"/>
        </w:rPr>
        <w:t>However, the practical approach to the initial programming might be different in several centres.</w:t>
      </w:r>
    </w:p>
    <w:p w14:paraId="26038D9C" w14:textId="0E64BBCA" w:rsidR="00B81B3A" w:rsidRDefault="00143775" w:rsidP="00143775">
      <w:pPr>
        <w:autoSpaceDE w:val="0"/>
        <w:autoSpaceDN w:val="0"/>
        <w:adjustRightInd w:val="0"/>
        <w:spacing w:line="480" w:lineRule="auto"/>
        <w:jc w:val="both"/>
        <w:rPr>
          <w:rFonts w:cs="Times-Roman"/>
          <w:lang w:val="en-GB"/>
        </w:rPr>
      </w:pPr>
      <w:r>
        <w:rPr>
          <w:rFonts w:cs="Times-Roman"/>
          <w:lang w:val="en-GB"/>
        </w:rPr>
        <w:t xml:space="preserve">The adjustable parameters are </w:t>
      </w:r>
      <w:r w:rsidR="00625A97">
        <w:rPr>
          <w:rFonts w:cs="Times-Roman"/>
          <w:lang w:val="en-GB"/>
        </w:rPr>
        <w:t xml:space="preserve">the contact selection and polarity, </w:t>
      </w:r>
      <w:r>
        <w:rPr>
          <w:rFonts w:cs="Times-Roman"/>
          <w:lang w:val="en-GB"/>
        </w:rPr>
        <w:t xml:space="preserve">voltage amplitude, frequency and pulse width. There are several modes of DBS settings. </w:t>
      </w:r>
    </w:p>
    <w:p w14:paraId="00109990" w14:textId="5F164148" w:rsidR="00B81B3A" w:rsidRDefault="00143775" w:rsidP="00143775">
      <w:pPr>
        <w:autoSpaceDE w:val="0"/>
        <w:autoSpaceDN w:val="0"/>
        <w:adjustRightInd w:val="0"/>
        <w:spacing w:line="480" w:lineRule="auto"/>
        <w:jc w:val="both"/>
        <w:rPr>
          <w:rFonts w:cs="Times-Roman"/>
          <w:lang w:val="en-GB"/>
        </w:rPr>
      </w:pPr>
      <w:r>
        <w:rPr>
          <w:rFonts w:cs="Times-Roman"/>
          <w:lang w:val="en-GB"/>
        </w:rPr>
        <w:t xml:space="preserve">In the case of </w:t>
      </w:r>
      <w:r w:rsidRPr="00B81B3A">
        <w:rPr>
          <w:rFonts w:cs="Times-Roman"/>
          <w:i/>
          <w:iCs/>
          <w:lang w:val="en-GB"/>
        </w:rPr>
        <w:t>unipolar stimulation</w:t>
      </w:r>
      <w:r>
        <w:rPr>
          <w:rFonts w:cs="Times-Roman"/>
          <w:lang w:val="en-GB"/>
        </w:rPr>
        <w:t>, o</w:t>
      </w:r>
      <w:r w:rsidRPr="00FB2EEA">
        <w:rPr>
          <w:rFonts w:cs="Times-Roman"/>
          <w:lang w:val="en-GB"/>
        </w:rPr>
        <w:t xml:space="preserve">ne or more </w:t>
      </w:r>
      <w:r>
        <w:rPr>
          <w:rFonts w:cs="Times-Roman"/>
          <w:lang w:val="en-GB"/>
        </w:rPr>
        <w:t xml:space="preserve">lead </w:t>
      </w:r>
      <w:r w:rsidRPr="00FB2EEA">
        <w:rPr>
          <w:rFonts w:cs="Times-Roman"/>
          <w:lang w:val="en-GB"/>
        </w:rPr>
        <w:t xml:space="preserve">contacts are programmed as </w:t>
      </w:r>
      <w:r>
        <w:rPr>
          <w:rFonts w:cs="Times-Roman"/>
          <w:lang w:val="en-GB"/>
        </w:rPr>
        <w:t xml:space="preserve">the </w:t>
      </w:r>
      <w:r w:rsidRPr="00FB2EEA">
        <w:rPr>
          <w:rFonts w:cs="Times-Roman"/>
          <w:lang w:val="en-GB"/>
        </w:rPr>
        <w:t>cathode (negative) and the neurostimulator</w:t>
      </w:r>
      <w:r>
        <w:rPr>
          <w:rFonts w:cs="Times-Roman"/>
          <w:lang w:val="en-GB"/>
        </w:rPr>
        <w:t xml:space="preserve"> </w:t>
      </w:r>
      <w:r w:rsidRPr="00FB2EEA">
        <w:rPr>
          <w:rFonts w:cs="Times-Roman"/>
          <w:lang w:val="en-GB"/>
        </w:rPr>
        <w:t xml:space="preserve">case as </w:t>
      </w:r>
      <w:r>
        <w:rPr>
          <w:rFonts w:cs="Times-Roman"/>
          <w:lang w:val="en-GB"/>
        </w:rPr>
        <w:t xml:space="preserve">the </w:t>
      </w:r>
      <w:r w:rsidRPr="00FB2EEA">
        <w:rPr>
          <w:rFonts w:cs="Times-Roman"/>
          <w:lang w:val="en-GB"/>
        </w:rPr>
        <w:t>anode (positive)</w:t>
      </w:r>
      <w:r>
        <w:rPr>
          <w:rFonts w:cs="Times-Roman"/>
          <w:lang w:val="en-GB"/>
        </w:rPr>
        <w:t>; t</w:t>
      </w:r>
      <w:r w:rsidRPr="00FB2EEA">
        <w:rPr>
          <w:rFonts w:cs="Times-Roman"/>
          <w:lang w:val="en-GB"/>
        </w:rPr>
        <w:t xml:space="preserve">he diffusion of the current </w:t>
      </w:r>
      <w:r>
        <w:rPr>
          <w:rFonts w:cs="Times-Roman"/>
          <w:lang w:val="en-GB"/>
        </w:rPr>
        <w:t>can then be modelled</w:t>
      </w:r>
      <w:r w:rsidRPr="00FB2EEA">
        <w:rPr>
          <w:rFonts w:cs="Times-Roman"/>
          <w:lang w:val="en-GB"/>
        </w:rPr>
        <w:t xml:space="preserve"> radial</w:t>
      </w:r>
      <w:r>
        <w:rPr>
          <w:rFonts w:cs="Times-Roman"/>
          <w:lang w:val="en-GB"/>
        </w:rPr>
        <w:t>ly</w:t>
      </w:r>
      <w:r w:rsidRPr="00FB2EEA">
        <w:rPr>
          <w:rFonts w:cs="Times-Roman"/>
          <w:lang w:val="en-GB"/>
        </w:rPr>
        <w:t xml:space="preserve"> </w:t>
      </w:r>
      <w:r>
        <w:rPr>
          <w:rFonts w:cs="Times-Roman"/>
          <w:lang w:val="en-GB"/>
        </w:rPr>
        <w:fldChar w:fldCharType="begin"/>
      </w:r>
      <w:r w:rsidR="00AD2458">
        <w:rPr>
          <w:rFonts w:cs="Times-Roman"/>
          <w:lang w:val="en-GB"/>
        </w:rPr>
        <w:instrText xml:space="preserve"> ADDIN EN.CITE &lt;EndNote&gt;&lt;Cite&gt;&lt;Author&gt;Burchiel&lt;/Author&gt;&lt;Year&gt;1999&lt;/Year&gt;&lt;RecNum&gt;110&lt;/RecNum&gt;&lt;DisplayText&gt;[54]&lt;/DisplayText&gt;&lt;record&gt;&lt;rec-number&gt;110&lt;/rec-number&gt;&lt;foreign-keys&gt;&lt;key app="EN" db-id="s9vzp9a5meaepzearpxvsa2pae5t5t0w9599" timestamp="1562965493"&gt;110&lt;/key&gt;&lt;/foreign-keys&gt;&lt;ref-type name="Journal Article"&gt;17&lt;/ref-type&gt;&lt;contributors&gt;&lt;authors&gt;&lt;author&gt;Burchiel, K. J.&lt;/author&gt;&lt;author&gt;Anderson, V. C.&lt;/author&gt;&lt;author&gt;Favre, J.&lt;/author&gt;&lt;author&gt;Hammerstad, J. P.&lt;/author&gt;&lt;/authors&gt;&lt;/contributors&gt;&lt;auth-address&gt;Department of Neurological Surgery, Oregon Health Sciences University, Portland, USA.&lt;/auth-address&gt;&lt;titles&gt;&lt;title&gt;Comparison of pallidal and subthalamic nucleus deep brain stimulation for advanced Parkinson&amp;apos;s disease: results of a randomized, blinded pilot study&lt;/title&gt;&lt;secondary-title&gt;Neurosurgery&lt;/secondary-title&gt;&lt;/titles&gt;&lt;periodical&gt;&lt;full-title&gt;Neurosurgery&lt;/full-title&gt;&lt;/periodical&gt;&lt;pages&gt;1375-82; discussion 1382-4&lt;/pages&gt;&lt;volume&gt;45&lt;/volume&gt;&lt;number&gt;6&lt;/number&gt;&lt;edition&gt;1999/12/22&lt;/edition&gt;&lt;keywords&gt;&lt;keyword&gt;Adult&lt;/keyword&gt;&lt;keyword&gt;Aged&lt;/keyword&gt;&lt;keyword&gt;Double-Blind Method&lt;/keyword&gt;&lt;keyword&gt;Dyskinesia, Drug-Induced/physiopathology/therapy&lt;/keyword&gt;&lt;keyword&gt;*Electric Stimulation Therapy&lt;/keyword&gt;&lt;keyword&gt;Female&lt;/keyword&gt;&lt;keyword&gt;Globus Pallidus/*physiopathology&lt;/keyword&gt;&lt;keyword&gt;Humans&lt;/keyword&gt;&lt;keyword&gt;Levodopa/administration &amp;amp; dosage/adverse effects&lt;/keyword&gt;&lt;keyword&gt;Male&lt;/keyword&gt;&lt;keyword&gt;Middle Aged&lt;/keyword&gt;&lt;keyword&gt;Neurologic Examination&lt;/keyword&gt;&lt;keyword&gt;Parkinson Disease/physiopathology/*therapy&lt;/keyword&gt;&lt;keyword&gt;Pilot Projects&lt;/keyword&gt;&lt;keyword&gt;Subthalamic Nucleus/*physiopathology&lt;/keyword&gt;&lt;keyword&gt;Treatment Outcome&lt;/keyword&gt;&lt;/keywords&gt;&lt;dates&gt;&lt;year&gt;1999&lt;/year&gt;&lt;pub-dates&gt;&lt;date&gt;Dec&lt;/date&gt;&lt;/pub-dates&gt;&lt;/dates&gt;&lt;isbn&gt;0148-396X (Print)&amp;#xD;0148-396X (Linking)&lt;/isbn&gt;&lt;accession-num&gt;10598706&lt;/accession-num&gt;&lt;urls&gt;&lt;related-urls&gt;&lt;url&gt;https://www.ncbi.nlm.nih.gov/pubmed/10598706&lt;/url&gt;&lt;/related-urls&gt;&lt;/urls&gt;&lt;electronic-resource-num&gt;10.1097/00006123-199912000-00024&lt;/electronic-resource-num&gt;&lt;/record&gt;&lt;/Cite&gt;&lt;/EndNote&gt;</w:instrText>
      </w:r>
      <w:r>
        <w:rPr>
          <w:rFonts w:cs="Times-Roman"/>
          <w:lang w:val="en-GB"/>
        </w:rPr>
        <w:fldChar w:fldCharType="separate"/>
      </w:r>
      <w:r w:rsidR="00AD2458">
        <w:rPr>
          <w:rFonts w:cs="Times-Roman"/>
          <w:noProof/>
          <w:lang w:val="en-GB"/>
        </w:rPr>
        <w:t>[54]</w:t>
      </w:r>
      <w:r>
        <w:rPr>
          <w:rFonts w:cs="Times-Roman"/>
          <w:lang w:val="en-GB"/>
        </w:rPr>
        <w:fldChar w:fldCharType="end"/>
      </w:r>
      <w:r>
        <w:rPr>
          <w:rFonts w:cs="Times-Roman"/>
          <w:lang w:val="en-GB"/>
        </w:rPr>
        <w:t xml:space="preserve">. </w:t>
      </w:r>
    </w:p>
    <w:p w14:paraId="1E6217EA" w14:textId="773C919B" w:rsidR="00143775" w:rsidRDefault="00143775" w:rsidP="00143775">
      <w:pPr>
        <w:autoSpaceDE w:val="0"/>
        <w:autoSpaceDN w:val="0"/>
        <w:adjustRightInd w:val="0"/>
        <w:spacing w:line="480" w:lineRule="auto"/>
        <w:jc w:val="both"/>
        <w:rPr>
          <w:rFonts w:cs="Times-Roman"/>
          <w:lang w:val="en-GB"/>
        </w:rPr>
      </w:pPr>
      <w:r>
        <w:rPr>
          <w:rFonts w:cs="Times-Roman"/>
          <w:lang w:val="en-GB"/>
        </w:rPr>
        <w:t xml:space="preserve">In contrast, </w:t>
      </w:r>
      <w:r w:rsidRPr="00B81B3A">
        <w:rPr>
          <w:rFonts w:cs="Times-Roman"/>
          <w:i/>
          <w:iCs/>
          <w:lang w:val="en-GB"/>
        </w:rPr>
        <w:t xml:space="preserve">bipolar stimulation </w:t>
      </w:r>
      <w:r>
        <w:rPr>
          <w:rFonts w:cs="Times-Roman"/>
          <w:lang w:val="en-GB"/>
        </w:rPr>
        <w:t>consists of o</w:t>
      </w:r>
      <w:r w:rsidRPr="00FB2EEA">
        <w:rPr>
          <w:rFonts w:cs="Times-Roman"/>
          <w:lang w:val="en-GB"/>
        </w:rPr>
        <w:t xml:space="preserve">ne or more contacts </w:t>
      </w:r>
      <w:r>
        <w:rPr>
          <w:rFonts w:cs="Times-Roman"/>
          <w:lang w:val="en-GB"/>
        </w:rPr>
        <w:t xml:space="preserve">on the lead being </w:t>
      </w:r>
      <w:r w:rsidRPr="00FB2EEA">
        <w:rPr>
          <w:rFonts w:cs="Times-Roman"/>
          <w:lang w:val="en-GB"/>
        </w:rPr>
        <w:t>programmed as cathode and one or more as anode</w:t>
      </w:r>
      <w:r>
        <w:rPr>
          <w:rFonts w:cs="Times-Roman"/>
          <w:lang w:val="en-GB"/>
        </w:rPr>
        <w:t xml:space="preserve">. </w:t>
      </w:r>
      <w:r w:rsidRPr="00FB2EEA">
        <w:rPr>
          <w:rFonts w:cs="Times-Roman"/>
          <w:lang w:val="en-GB"/>
        </w:rPr>
        <w:t>Th</w:t>
      </w:r>
      <w:r>
        <w:rPr>
          <w:rFonts w:cs="Times-Roman"/>
          <w:lang w:val="en-GB"/>
        </w:rPr>
        <w:t>is</w:t>
      </w:r>
      <w:r w:rsidRPr="00FB2EEA">
        <w:rPr>
          <w:rFonts w:cs="Times-Roman"/>
          <w:lang w:val="en-GB"/>
        </w:rPr>
        <w:t xml:space="preserve"> is </w:t>
      </w:r>
      <w:r>
        <w:rPr>
          <w:rFonts w:cs="Times-Roman"/>
          <w:lang w:val="en-GB"/>
        </w:rPr>
        <w:t xml:space="preserve">associated with </w:t>
      </w:r>
      <w:r w:rsidRPr="00FB2EEA">
        <w:rPr>
          <w:rFonts w:cs="Times-Roman"/>
          <w:lang w:val="en-GB"/>
        </w:rPr>
        <w:t>a narrower and more focused current field with maximal effects surrounding the cathode</w:t>
      </w:r>
      <w:r>
        <w:rPr>
          <w:rFonts w:cs="Times-Roman"/>
          <w:lang w:val="en-GB"/>
        </w:rPr>
        <w:t xml:space="preserve"> </w:t>
      </w:r>
      <w:r>
        <w:rPr>
          <w:rFonts w:cs="Times-Roman"/>
          <w:lang w:val="en-GB"/>
        </w:rPr>
        <w:fldChar w:fldCharType="begin"/>
      </w:r>
      <w:r w:rsidR="00AD2458">
        <w:rPr>
          <w:rFonts w:cs="Times-Roman"/>
          <w:lang w:val="en-GB"/>
        </w:rPr>
        <w:instrText xml:space="preserve"> ADDIN EN.CITE &lt;EndNote&gt;&lt;Cite&gt;&lt;Author&gt;McIntyre&lt;/Author&gt;&lt;Year&gt;2004&lt;/Year&gt;&lt;RecNum&gt;111&lt;/RecNum&gt;&lt;DisplayText&gt;[55]&lt;/DisplayText&gt;&lt;record&gt;&lt;rec-number&gt;111&lt;/rec-number&gt;&lt;foreign-keys&gt;&lt;key app="EN" db-id="s9vzp9a5meaepzearpxvsa2pae5t5t0w9599" timestamp="1562965811"&gt;111&lt;/key&gt;&lt;/foreign-keys&gt;&lt;ref-type name="Journal Article"&gt;17&lt;/ref-type&gt;&lt;contributors&gt;&lt;authors&gt;&lt;author&gt;McIntyre, C. C.&lt;/author&gt;&lt;author&gt;Mori, S.&lt;/author&gt;&lt;author&gt;Sherman, D. L.&lt;/author&gt;&lt;author&gt;Thakor, N. V.&lt;/author&gt;&lt;author&gt;Vitek, J. L.&lt;/author&gt;&lt;/authors&gt;&lt;/contributors&gt;&lt;auth-address&gt;Department of Neurology, Emory University School of Medicine, Atlanta, GA, USA. mcintyre@bme.ri.ccf.org&lt;/auth-address&gt;&lt;titles&gt;&lt;title&gt;Electric field and stimulating influence generated by deep brain stimulation of the subthalamic nucleus&lt;/title&gt;&lt;secondary-title&gt;Clin Neurophysiol&lt;/secondary-title&gt;&lt;/titles&gt;&lt;periodical&gt;&lt;full-title&gt;Clin Neurophysiol&lt;/full-title&gt;&lt;/periodical&gt;&lt;pages&gt;589-95&lt;/pages&gt;&lt;volume&gt;115&lt;/volume&gt;&lt;number&gt;3&lt;/number&gt;&lt;edition&gt;2004/03/24&lt;/edition&gt;&lt;keywords&gt;&lt;keyword&gt;*Artifacts&lt;/keyword&gt;&lt;keyword&gt;Case-Control Studies&lt;/keyword&gt;&lt;keyword&gt;Child&lt;/keyword&gt;&lt;keyword&gt;Computer Simulation&lt;/keyword&gt;&lt;keyword&gt;Dyslexia/*physiopathology&lt;/keyword&gt;&lt;keyword&gt;Electroencephalography&lt;/keyword&gt;&lt;keyword&gt;Electrooculography&lt;/keyword&gt;&lt;keyword&gt;Eye/*physiopathology&lt;/keyword&gt;&lt;keyword&gt;Female&lt;/keyword&gt;&lt;keyword&gt;Humans&lt;/keyword&gt;&lt;keyword&gt;Male&lt;/keyword&gt;&lt;keyword&gt;Models, Neurological&lt;/keyword&gt;&lt;keyword&gt;*Principal Component Analysis&lt;/keyword&gt;&lt;/keywords&gt;&lt;dates&gt;&lt;year&gt;2004&lt;/year&gt;&lt;pub-dates&gt;&lt;date&gt;Mar&lt;/date&gt;&lt;/pub-dates&gt;&lt;/dates&gt;&lt;isbn&gt;1388-2457 (Print)&amp;#xD;1388-2457 (Linking)&lt;/isbn&gt;&lt;accession-num&gt;15036055&lt;/accession-num&gt;&lt;urls&gt;&lt;related-urls&gt;&lt;url&gt;https://www.ncbi.nlm.nih.gov/pubmed/15036055&lt;/url&gt;&lt;/related-urls&gt;&lt;/urls&gt;&lt;electronic-resource-num&gt;10.1016/j.clinph.2003.10.033&lt;/electronic-resource-num&gt;&lt;/record&gt;&lt;/Cite&gt;&lt;/EndNote&gt;</w:instrText>
      </w:r>
      <w:r>
        <w:rPr>
          <w:rFonts w:cs="Times-Roman"/>
          <w:lang w:val="en-GB"/>
        </w:rPr>
        <w:fldChar w:fldCharType="separate"/>
      </w:r>
      <w:r w:rsidR="00AD2458">
        <w:rPr>
          <w:rFonts w:cs="Times-Roman"/>
          <w:noProof/>
          <w:lang w:val="en-GB"/>
        </w:rPr>
        <w:t>[55]</w:t>
      </w:r>
      <w:r>
        <w:rPr>
          <w:rFonts w:cs="Times-Roman"/>
          <w:lang w:val="en-GB"/>
        </w:rPr>
        <w:fldChar w:fldCharType="end"/>
      </w:r>
      <w:r>
        <w:rPr>
          <w:rFonts w:cs="Times-Roman"/>
          <w:lang w:val="en-GB"/>
        </w:rPr>
        <w:t xml:space="preserve"> and can reduce unwanted side effects due to lateral current spread. This type of stimulation requires h</w:t>
      </w:r>
      <w:r w:rsidRPr="009A0139">
        <w:rPr>
          <w:rFonts w:cs="Times-Roman"/>
          <w:lang w:val="en-GB"/>
        </w:rPr>
        <w:t>igher current intensity to achieve similar benefits compared to unipolar mode</w:t>
      </w:r>
      <w:r>
        <w:rPr>
          <w:rFonts w:cs="Times-Roman"/>
          <w:lang w:val="en-GB"/>
        </w:rPr>
        <w:t xml:space="preserve"> </w:t>
      </w:r>
      <w:r>
        <w:rPr>
          <w:rFonts w:cs="Times-Roman"/>
          <w:lang w:val="en-GB"/>
        </w:rPr>
        <w:fldChar w:fldCharType="begin"/>
      </w:r>
      <w:r w:rsidR="00AD2458">
        <w:rPr>
          <w:rFonts w:cs="Times-Roman"/>
          <w:lang w:val="en-GB"/>
        </w:rPr>
        <w:instrText xml:space="preserve"> ADDIN EN.CITE &lt;EndNote&gt;&lt;Cite&gt;&lt;Author&gt;Krack&lt;/Author&gt;&lt;Year&gt;2002&lt;/Year&gt;&lt;RecNum&gt;113&lt;/RecNum&gt;&lt;DisplayText&gt;[56]&lt;/DisplayText&gt;&lt;record&gt;&lt;rec-number&gt;113&lt;/rec-number&gt;&lt;foreign-keys&gt;&lt;key app="EN" db-id="s9vzp9a5meaepzearpxvsa2pae5t5t0w9599" timestamp="1562965921"&gt;113&lt;/key&gt;&lt;/foreign-keys&gt;&lt;ref-type name="Journal Article"&gt;17&lt;/ref-type&gt;&lt;contributors&gt;&lt;authors&gt;&lt;author&gt;Krack, P.&lt;/author&gt;&lt;author&gt;Fraix, V.&lt;/author&gt;&lt;author&gt;Mendes, A.&lt;/author&gt;&lt;author&gt;Benabid, A. L.&lt;/author&gt;&lt;author&gt;Pollak, P.&lt;/author&gt;&lt;/authors&gt;&lt;/contributors&gt;&lt;auth-address&gt;Department of Clinical and Biological Neurosciences, Service de Neurologie, Centre Hospitalier Universitaire de Grenoble, Grenoble, France. pkrack@ujf-grenoble.fr&lt;/auth-address&gt;&lt;titles&gt;&lt;title&gt;Postoperative management of subthalamic nucleus stimulation for Parkinson&amp;apos;s disease&lt;/title&gt;&lt;secondary-title&gt;Mov Disord&lt;/secondary-title&gt;&lt;/titles&gt;&lt;periodical&gt;&lt;full-title&gt;Mov Disord&lt;/full-title&gt;&lt;/periodical&gt;&lt;pages&gt;S188-97&lt;/pages&gt;&lt;volume&gt;17 Suppl 3&lt;/volume&gt;&lt;edition&gt;2002/04/12&lt;/edition&gt;&lt;keywords&gt;&lt;keyword&gt;Antiparkinson Agents/adverse effects/therapeutic use&lt;/keyword&gt;&lt;keyword&gt;Clinical Competence/standards&lt;/keyword&gt;&lt;keyword&gt;Combined Modality Therapy&lt;/keyword&gt;&lt;keyword&gt;Electric Stimulation Therapy/adverse effects/*methods&lt;/keyword&gt;&lt;keyword&gt;Electrodes, Implanted&lt;/keyword&gt;&lt;keyword&gt;Humans&lt;/keyword&gt;&lt;keyword&gt;Levodopa/adverse effects/therapeutic use&lt;/keyword&gt;&lt;keyword&gt;Parkinson Disease/drug therapy/surgery/*therapy&lt;/keyword&gt;&lt;keyword&gt;Patient Care/standards&lt;/keyword&gt;&lt;keyword&gt;Subthalamic Nucleus/*surgery&lt;/keyword&gt;&lt;keyword&gt;Treatment Outcome&lt;/keyword&gt;&lt;/keywords&gt;&lt;dates&gt;&lt;year&gt;2002&lt;/year&gt;&lt;/dates&gt;&lt;isbn&gt;0885-3185 (Print)&amp;#xD;0885-3185 (Linking)&lt;/isbn&gt;&lt;accession-num&gt;11948776&lt;/accession-num&gt;&lt;urls&gt;&lt;related-urls&gt;&lt;url&gt;https://www.ncbi.nlm.nih.gov/pubmed/11948776&lt;/url&gt;&lt;/related-urls&gt;&lt;/urls&gt;&lt;/record&gt;&lt;/Cite&gt;&lt;/EndNote&gt;</w:instrText>
      </w:r>
      <w:r>
        <w:rPr>
          <w:rFonts w:cs="Times-Roman"/>
          <w:lang w:val="en-GB"/>
        </w:rPr>
        <w:fldChar w:fldCharType="separate"/>
      </w:r>
      <w:r w:rsidR="00AD2458">
        <w:rPr>
          <w:rFonts w:cs="Times-Roman"/>
          <w:noProof/>
          <w:lang w:val="en-GB"/>
        </w:rPr>
        <w:t>[56]</w:t>
      </w:r>
      <w:r>
        <w:rPr>
          <w:rFonts w:cs="Times-Roman"/>
          <w:lang w:val="en-GB"/>
        </w:rPr>
        <w:fldChar w:fldCharType="end"/>
      </w:r>
      <w:r>
        <w:rPr>
          <w:rFonts w:cs="Times-Roman"/>
          <w:lang w:val="en-GB"/>
        </w:rPr>
        <w:t>.</w:t>
      </w:r>
    </w:p>
    <w:p w14:paraId="343C36B6" w14:textId="2CDC3792" w:rsidR="00143775" w:rsidRDefault="00143775" w:rsidP="00143775">
      <w:pPr>
        <w:autoSpaceDE w:val="0"/>
        <w:autoSpaceDN w:val="0"/>
        <w:adjustRightInd w:val="0"/>
        <w:spacing w:line="480" w:lineRule="auto"/>
        <w:jc w:val="both"/>
        <w:rPr>
          <w:rFonts w:cs="Times-Roman"/>
          <w:lang w:val="en-GB"/>
        </w:rPr>
      </w:pPr>
      <w:r w:rsidRPr="00B81B3A">
        <w:rPr>
          <w:rFonts w:cs="Times-Roman"/>
          <w:i/>
          <w:iCs/>
          <w:lang w:val="en-GB"/>
        </w:rPr>
        <w:t>Interleaving stimulation</w:t>
      </w:r>
      <w:r w:rsidRPr="000B0249">
        <w:rPr>
          <w:rFonts w:cs="Times-Roman"/>
          <w:lang w:val="en-GB"/>
        </w:rPr>
        <w:t xml:space="preserve"> is </w:t>
      </w:r>
      <w:r>
        <w:rPr>
          <w:rFonts w:cs="Times-Roman"/>
          <w:lang w:val="en-GB"/>
        </w:rPr>
        <w:t xml:space="preserve">an alternative </w:t>
      </w:r>
      <w:r w:rsidRPr="000B0249">
        <w:rPr>
          <w:rFonts w:cs="Times-Roman"/>
          <w:lang w:val="en-GB"/>
        </w:rPr>
        <w:t xml:space="preserve">programming approach for optimizing the electrical field </w:t>
      </w:r>
      <w:r>
        <w:rPr>
          <w:rFonts w:cs="Times-Roman"/>
          <w:lang w:val="en-GB"/>
        </w:rPr>
        <w:t xml:space="preserve">available through some DBS platforms </w:t>
      </w:r>
      <w:r w:rsidRPr="000B0249">
        <w:rPr>
          <w:rFonts w:cs="Times-Roman"/>
          <w:lang w:val="en-GB"/>
        </w:rPr>
        <w:t>to improve PD symptoms with fewer stimulation-induced side effects</w:t>
      </w:r>
      <w:r>
        <w:rPr>
          <w:rFonts w:cs="Times-Roman"/>
          <w:lang w:val="en-GB"/>
        </w:rPr>
        <w:t xml:space="preserve"> compared to the unipolar and bipolar modes</w:t>
      </w:r>
      <w:r w:rsidR="00B81B3A">
        <w:rPr>
          <w:rFonts w:cs="Times-Roman"/>
          <w:lang w:val="en-GB"/>
        </w:rPr>
        <w:t>.</w:t>
      </w:r>
      <w:r w:rsidRPr="000B0249">
        <w:rPr>
          <w:rFonts w:cs="Times-Roman"/>
          <w:lang w:val="en-GB"/>
        </w:rPr>
        <w:t xml:space="preserve"> </w:t>
      </w:r>
      <w:r>
        <w:rPr>
          <w:rFonts w:cs="Times-Roman"/>
          <w:lang w:val="en-GB"/>
        </w:rPr>
        <w:t>In this DBS setting</w:t>
      </w:r>
      <w:r w:rsidR="007D406F">
        <w:rPr>
          <w:rFonts w:cs="Times-Roman"/>
          <w:lang w:val="en-GB"/>
        </w:rPr>
        <w:t>,</w:t>
      </w:r>
      <w:r w:rsidRPr="000B0249">
        <w:rPr>
          <w:rFonts w:cs="Times-Roman"/>
          <w:lang w:val="en-GB"/>
        </w:rPr>
        <w:t xml:space="preserve"> </w:t>
      </w:r>
      <w:r>
        <w:rPr>
          <w:rFonts w:cs="Times-Roman"/>
          <w:lang w:val="en-GB"/>
        </w:rPr>
        <w:t>two</w:t>
      </w:r>
      <w:r w:rsidRPr="000B0249">
        <w:rPr>
          <w:rFonts w:cs="Times-Roman"/>
          <w:lang w:val="en-GB"/>
        </w:rPr>
        <w:t xml:space="preserve"> programs can be </w:t>
      </w:r>
      <w:r>
        <w:rPr>
          <w:rFonts w:cs="Times-Roman"/>
          <w:lang w:val="en-GB"/>
        </w:rPr>
        <w:t>simultaneously delivered</w:t>
      </w:r>
      <w:r w:rsidR="007D406F">
        <w:rPr>
          <w:rFonts w:cs="Times-Roman"/>
          <w:lang w:val="en-GB"/>
        </w:rPr>
        <w:t xml:space="preserve"> </w:t>
      </w:r>
      <w:r w:rsidRPr="000B0249">
        <w:rPr>
          <w:rFonts w:cs="Times-Roman"/>
          <w:lang w:val="en-GB"/>
        </w:rPr>
        <w:t xml:space="preserve">in an alternating </w:t>
      </w:r>
      <w:r>
        <w:rPr>
          <w:rFonts w:cs="Times-Roman"/>
          <w:lang w:val="en-GB"/>
        </w:rPr>
        <w:t>way</w:t>
      </w:r>
      <w:r w:rsidRPr="000B0249">
        <w:rPr>
          <w:rFonts w:cs="Times-Roman"/>
          <w:lang w:val="en-GB"/>
        </w:rPr>
        <w:t xml:space="preserve"> </w:t>
      </w:r>
      <w:r>
        <w:rPr>
          <w:rFonts w:cs="Times-Roman"/>
          <w:lang w:val="en-GB"/>
        </w:rPr>
        <w:t>and are thus “</w:t>
      </w:r>
      <w:r w:rsidRPr="000B0249">
        <w:rPr>
          <w:rFonts w:cs="Times-Roman"/>
          <w:lang w:val="en-GB"/>
        </w:rPr>
        <w:t>interleaved</w:t>
      </w:r>
      <w:r>
        <w:rPr>
          <w:rFonts w:cs="Times-Roman"/>
          <w:lang w:val="en-GB"/>
        </w:rPr>
        <w:t>”</w:t>
      </w:r>
      <w:r w:rsidRPr="000B0249">
        <w:rPr>
          <w:rFonts w:cs="Times-Roman"/>
          <w:lang w:val="en-GB"/>
        </w:rPr>
        <w:t xml:space="preserve"> on the same lead. Each of the </w:t>
      </w:r>
      <w:r>
        <w:rPr>
          <w:rFonts w:cs="Times-Roman"/>
          <w:lang w:val="en-GB"/>
        </w:rPr>
        <w:t xml:space="preserve">two </w:t>
      </w:r>
      <w:r w:rsidRPr="000B0249">
        <w:rPr>
          <w:rFonts w:cs="Times-Roman"/>
          <w:lang w:val="en-GB"/>
        </w:rPr>
        <w:t xml:space="preserve">programs </w:t>
      </w:r>
      <w:r>
        <w:rPr>
          <w:rFonts w:cs="Times-Roman"/>
          <w:lang w:val="en-GB"/>
        </w:rPr>
        <w:t xml:space="preserve">is characterized by specific </w:t>
      </w:r>
      <w:r w:rsidRPr="000B0249">
        <w:rPr>
          <w:rFonts w:cs="Times-Roman"/>
          <w:lang w:val="en-GB"/>
        </w:rPr>
        <w:t xml:space="preserve">amplitude, pulse width and </w:t>
      </w:r>
      <w:r>
        <w:rPr>
          <w:rFonts w:cs="Times-Roman"/>
          <w:lang w:val="en-GB"/>
        </w:rPr>
        <w:t xml:space="preserve">active </w:t>
      </w:r>
      <w:r w:rsidRPr="000B0249">
        <w:rPr>
          <w:rFonts w:cs="Times-Roman"/>
          <w:lang w:val="en-GB"/>
        </w:rPr>
        <w:lastRenderedPageBreak/>
        <w:t>electrode</w:t>
      </w:r>
      <w:r w:rsidR="00625A97">
        <w:rPr>
          <w:rFonts w:cs="Times-Roman"/>
          <w:lang w:val="en-GB"/>
        </w:rPr>
        <w:t xml:space="preserve"> contact</w:t>
      </w:r>
      <w:r>
        <w:rPr>
          <w:rFonts w:cs="Times-Roman"/>
          <w:lang w:val="en-GB"/>
        </w:rPr>
        <w:t xml:space="preserve">s </w:t>
      </w:r>
      <w:r>
        <w:rPr>
          <w:rFonts w:cs="Times-Roman"/>
          <w:lang w:val="en-GB"/>
        </w:rPr>
        <w:fldChar w:fldCharType="begin">
          <w:fldData xml:space="preserve">PEVuZE5vdGU+PENpdGU+PEF1dGhvcj5NaW9jaW5vdmljPC9BdXRob3I+PFllYXI+MjAxNDwvWWVh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</w:fldData>
        </w:fldChar>
      </w:r>
      <w:r w:rsidR="00AD2458">
        <w:rPr>
          <w:rFonts w:cs="Times-Roman"/>
          <w:lang w:val="en-GB"/>
        </w:rPr>
        <w:instrText xml:space="preserve"> ADDIN EN.CITE </w:instrText>
      </w:r>
      <w:r w:rsidR="00AD2458">
        <w:rPr>
          <w:rFonts w:cs="Times-Roman"/>
          <w:lang w:val="en-GB"/>
        </w:rPr>
        <w:fldChar w:fldCharType="begin">
          <w:fldData xml:space="preserve">PEVuZE5vdGU+PENpdGU+PEF1dGhvcj5NaW9jaW5vdmljPC9BdXRob3I+PFllYXI+MjAxNDwvWWVh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</w:fldData>
        </w:fldChar>
      </w:r>
      <w:r w:rsidR="00AD2458">
        <w:rPr>
          <w:rFonts w:cs="Times-Roman"/>
          <w:lang w:val="en-GB"/>
        </w:rPr>
        <w:instrText xml:space="preserve"> ADDIN EN.CITE.DATA </w:instrText>
      </w:r>
      <w:r w:rsidR="00AD2458">
        <w:rPr>
          <w:rFonts w:cs="Times-Roman"/>
          <w:lang w:val="en-GB"/>
        </w:rPr>
      </w:r>
      <w:r w:rsidR="00AD2458">
        <w:rPr>
          <w:rFonts w:cs="Times-Roman"/>
          <w:lang w:val="en-GB"/>
        </w:rPr>
        <w:fldChar w:fldCharType="end"/>
      </w:r>
      <w:r>
        <w:rPr>
          <w:rFonts w:cs="Times-Roman"/>
          <w:lang w:val="en-GB"/>
        </w:rPr>
      </w:r>
      <w:r>
        <w:rPr>
          <w:rFonts w:cs="Times-Roman"/>
          <w:lang w:val="en-GB"/>
        </w:rPr>
        <w:fldChar w:fldCharType="separate"/>
      </w:r>
      <w:r w:rsidR="00AD2458">
        <w:rPr>
          <w:rFonts w:cs="Times-Roman"/>
          <w:noProof/>
          <w:lang w:val="en-GB"/>
        </w:rPr>
        <w:t>[57]</w:t>
      </w:r>
      <w:r>
        <w:rPr>
          <w:rFonts w:cs="Times-Roman"/>
          <w:lang w:val="en-GB"/>
        </w:rPr>
        <w:fldChar w:fldCharType="end"/>
      </w:r>
      <w:r>
        <w:rPr>
          <w:rFonts w:cs="Times-Roman"/>
          <w:lang w:val="en-GB"/>
        </w:rPr>
        <w:t xml:space="preserve"> and allow the programmer to ‘shape’ the electrical field</w:t>
      </w:r>
      <w:r w:rsidR="007D406F">
        <w:rPr>
          <w:rFonts w:cs="Times-Roman"/>
          <w:lang w:val="en-GB"/>
        </w:rPr>
        <w:t xml:space="preserve"> </w:t>
      </w:r>
      <w:r>
        <w:rPr>
          <w:rFonts w:cs="Times-Roman"/>
          <w:lang w:val="en-GB"/>
        </w:rPr>
        <w:t>as well as having theoretical advantages in desynchronising the synchronised oscillatory activity seen in the STN in PD patients .</w:t>
      </w:r>
    </w:p>
    <w:p w14:paraId="050BC1A2" w14:textId="77777777" w:rsidR="00143775" w:rsidRDefault="00143775" w:rsidP="00143775">
      <w:pPr>
        <w:autoSpaceDE w:val="0"/>
        <w:autoSpaceDN w:val="0"/>
        <w:adjustRightInd w:val="0"/>
        <w:spacing w:line="480" w:lineRule="auto"/>
        <w:jc w:val="both"/>
        <w:rPr>
          <w:rFonts w:cs="Times-Roman"/>
          <w:lang w:val="en-GB"/>
        </w:rPr>
      </w:pPr>
    </w:p>
    <w:p w14:paraId="2F100B57" w14:textId="0CB5D68A" w:rsidR="00143775" w:rsidRDefault="00143775" w:rsidP="00143775">
      <w:pPr>
        <w:autoSpaceDE w:val="0"/>
        <w:autoSpaceDN w:val="0"/>
        <w:adjustRightInd w:val="0"/>
        <w:spacing w:line="480" w:lineRule="auto"/>
        <w:jc w:val="both"/>
        <w:rPr>
          <w:rFonts w:cs="Times-Roman"/>
          <w:lang w:val="en-GB"/>
        </w:rPr>
      </w:pPr>
      <w:r>
        <w:rPr>
          <w:rFonts w:cs="Times-Roman"/>
          <w:lang w:val="en-GB"/>
        </w:rPr>
        <w:t xml:space="preserve">All recent attempts at refining programming approaches have been developed to increase the side-effect threshold. Indeed, </w:t>
      </w:r>
      <w:r w:rsidRPr="006B1F15">
        <w:rPr>
          <w:rFonts w:cs="Times-Roman"/>
          <w:lang w:val="en-GB"/>
        </w:rPr>
        <w:t>therapeutic</w:t>
      </w:r>
      <w:r>
        <w:rPr>
          <w:rFonts w:cs="Times-Roman"/>
          <w:lang w:val="en-GB"/>
        </w:rPr>
        <w:t xml:space="preserve"> </w:t>
      </w:r>
      <w:r w:rsidRPr="006B1F15">
        <w:rPr>
          <w:rFonts w:cs="Times-Roman"/>
          <w:lang w:val="en-GB"/>
        </w:rPr>
        <w:t>efficacy</w:t>
      </w:r>
      <w:r>
        <w:rPr>
          <w:rFonts w:cs="Times-Roman"/>
          <w:lang w:val="en-GB"/>
        </w:rPr>
        <w:t xml:space="preserve"> of STN-DBS</w:t>
      </w:r>
      <w:r w:rsidRPr="006B1F15">
        <w:rPr>
          <w:rFonts w:cs="Times-Roman"/>
          <w:lang w:val="en-GB"/>
        </w:rPr>
        <w:t xml:space="preserve"> depends on applying the stimulation field to</w:t>
      </w:r>
      <w:r>
        <w:rPr>
          <w:rFonts w:cs="Times-Roman"/>
          <w:lang w:val="en-GB"/>
        </w:rPr>
        <w:t xml:space="preserve"> </w:t>
      </w:r>
      <w:r w:rsidRPr="006B1F15">
        <w:rPr>
          <w:rFonts w:cs="Times-Roman"/>
          <w:lang w:val="en-GB"/>
        </w:rPr>
        <w:t xml:space="preserve">the </w:t>
      </w:r>
      <w:r>
        <w:rPr>
          <w:rFonts w:cs="Times-Roman"/>
          <w:lang w:val="en-GB"/>
        </w:rPr>
        <w:t>superolateral</w:t>
      </w:r>
      <w:r w:rsidRPr="006B1F15">
        <w:rPr>
          <w:rFonts w:cs="Times-Roman"/>
          <w:lang w:val="en-GB"/>
        </w:rPr>
        <w:t xml:space="preserve"> portion of the STN or its immediate</w:t>
      </w:r>
      <w:r>
        <w:rPr>
          <w:rFonts w:cs="Times-Roman"/>
          <w:lang w:val="en-GB"/>
        </w:rPr>
        <w:t xml:space="preserve"> </w:t>
      </w:r>
      <w:r w:rsidRPr="006B1F15">
        <w:rPr>
          <w:rFonts w:cs="Times-Roman"/>
          <w:lang w:val="en-GB"/>
        </w:rPr>
        <w:t>surroundings</w:t>
      </w:r>
      <w:r>
        <w:rPr>
          <w:rFonts w:cs="Times-Roman"/>
          <w:lang w:val="en-GB"/>
        </w:rPr>
        <w:t>. The</w:t>
      </w:r>
      <w:r w:rsidRPr="006B1F15">
        <w:rPr>
          <w:rFonts w:cs="Times-Roman"/>
          <w:lang w:val="en-GB"/>
        </w:rPr>
        <w:t xml:space="preserve"> spread</w:t>
      </w:r>
      <w:r>
        <w:rPr>
          <w:rFonts w:cs="Times-Roman"/>
          <w:lang w:val="en-GB"/>
        </w:rPr>
        <w:t xml:space="preserve"> of stimulation</w:t>
      </w:r>
      <w:r w:rsidRPr="006B1F15">
        <w:rPr>
          <w:rFonts w:cs="Times-Roman"/>
          <w:lang w:val="en-GB"/>
        </w:rPr>
        <w:t xml:space="preserve"> into adjacent</w:t>
      </w:r>
      <w:r>
        <w:rPr>
          <w:rFonts w:cs="Times-Roman"/>
          <w:lang w:val="en-GB"/>
        </w:rPr>
        <w:t xml:space="preserve"> </w:t>
      </w:r>
      <w:r w:rsidRPr="006B1F15">
        <w:rPr>
          <w:rFonts w:cs="Times-Roman"/>
          <w:lang w:val="en-GB"/>
        </w:rPr>
        <w:t xml:space="preserve">structures may cause side effects </w:t>
      </w:r>
      <w:r>
        <w:rPr>
          <w:rFonts w:cs="Times-Roman"/>
          <w:lang w:val="en-GB"/>
        </w:rPr>
        <w:t xml:space="preserve">reducing </w:t>
      </w:r>
      <w:r w:rsidRPr="006B1F15">
        <w:rPr>
          <w:rFonts w:cs="Times-Roman"/>
          <w:lang w:val="en-GB"/>
        </w:rPr>
        <w:t>optimal clinical outcome</w:t>
      </w:r>
      <w:r>
        <w:rPr>
          <w:rFonts w:cs="Times-Roman"/>
          <w:lang w:val="en-GB"/>
        </w:rPr>
        <w:t xml:space="preserve"> </w:t>
      </w:r>
      <w:r>
        <w:rPr>
          <w:rFonts w:cs="Times-Roman"/>
          <w:lang w:val="en-GB"/>
        </w:rPr>
        <w:fldChar w:fldCharType="begin">
          <w:fldData xml:space="preserve">PEVuZE5vdGU+PENpdGU+PEF1dGhvcj5Xb2Rhcmc8L0F1dGhvcj48WWVhcj4yMDEyPC9ZZWFyPjxS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IEVsZWN0cm9uaWMgYWRkcmVzczogSGFyaXRoLmFrcmFt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</w:fldData>
        </w:fldChar>
      </w:r>
      <w:r w:rsidR="00AD2458">
        <w:rPr>
          <w:rFonts w:cs="Times-Roman"/>
          <w:lang w:val="en-GB"/>
        </w:rPr>
        <w:instrText xml:space="preserve"> ADDIN EN.CITE </w:instrText>
      </w:r>
      <w:r w:rsidR="00AD2458">
        <w:rPr>
          <w:rFonts w:cs="Times-Roman"/>
          <w:lang w:val="en-GB"/>
        </w:rPr>
        <w:fldChar w:fldCharType="begin">
          <w:fldData xml:space="preserve">PEVuZE5vdGU+PENpdGU+PEF1dGhvcj5Xb2Rhcmc8L0F1dGhvcj48WWVhcj4yMDEyPC9ZZWFyPjxS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IEVsZWN0cm9uaWMgYWRkcmVzczogSGFyaXRoLmFrcmFt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</w:fldData>
        </w:fldChar>
      </w:r>
      <w:r w:rsidR="00AD2458">
        <w:rPr>
          <w:rFonts w:cs="Times-Roman"/>
          <w:lang w:val="en-GB"/>
        </w:rPr>
        <w:instrText xml:space="preserve"> ADDIN EN.CITE.DATA </w:instrText>
      </w:r>
      <w:r w:rsidR="00AD2458">
        <w:rPr>
          <w:rFonts w:cs="Times-Roman"/>
          <w:lang w:val="en-GB"/>
        </w:rPr>
      </w:r>
      <w:r w:rsidR="00AD2458">
        <w:rPr>
          <w:rFonts w:cs="Times-Roman"/>
          <w:lang w:val="en-GB"/>
        </w:rPr>
        <w:fldChar w:fldCharType="end"/>
      </w:r>
      <w:r>
        <w:rPr>
          <w:rFonts w:cs="Times-Roman"/>
          <w:lang w:val="en-GB"/>
        </w:rPr>
      </w:r>
      <w:r>
        <w:rPr>
          <w:rFonts w:cs="Times-Roman"/>
          <w:lang w:val="en-GB"/>
        </w:rPr>
        <w:fldChar w:fldCharType="separate"/>
      </w:r>
      <w:r w:rsidR="00AD2458">
        <w:rPr>
          <w:rFonts w:cs="Times-Roman"/>
          <w:noProof/>
          <w:lang w:val="en-GB"/>
        </w:rPr>
        <w:t>[58, 59]</w:t>
      </w:r>
      <w:r>
        <w:rPr>
          <w:rFonts w:cs="Times-Roman"/>
          <w:lang w:val="en-GB"/>
        </w:rPr>
        <w:fldChar w:fldCharType="end"/>
      </w:r>
      <w:r>
        <w:rPr>
          <w:rFonts w:cs="Times-Roman"/>
          <w:lang w:val="en-GB"/>
        </w:rPr>
        <w:t>.</w:t>
      </w:r>
    </w:p>
    <w:p w14:paraId="158FD7E2" w14:textId="77777777" w:rsidR="00143775" w:rsidRDefault="00143775" w:rsidP="00143775">
      <w:pPr>
        <w:autoSpaceDE w:val="0"/>
        <w:autoSpaceDN w:val="0"/>
        <w:adjustRightInd w:val="0"/>
        <w:spacing w:line="480" w:lineRule="auto"/>
        <w:jc w:val="both"/>
        <w:rPr>
          <w:rFonts w:cs="Times-Roman"/>
          <w:lang w:val="en-GB"/>
        </w:rPr>
      </w:pPr>
    </w:p>
    <w:p w14:paraId="2E91A2E1" w14:textId="0FD44F69" w:rsidR="00B81B3A" w:rsidRDefault="00143775" w:rsidP="00143775">
      <w:pPr>
        <w:autoSpaceDE w:val="0"/>
        <w:autoSpaceDN w:val="0"/>
        <w:adjustRightInd w:val="0"/>
        <w:spacing w:line="480" w:lineRule="auto"/>
        <w:jc w:val="both"/>
        <w:rPr>
          <w:rFonts w:cs="Times-Roman"/>
          <w:lang w:val="en-GB"/>
        </w:rPr>
      </w:pPr>
      <w:r>
        <w:rPr>
          <w:rFonts w:cs="Times-Roman"/>
          <w:lang w:val="en-GB"/>
        </w:rPr>
        <w:t>C</w:t>
      </w:r>
      <w:r w:rsidRPr="006B1F15">
        <w:rPr>
          <w:rFonts w:cs="Times-Roman"/>
          <w:lang w:val="en-GB"/>
        </w:rPr>
        <w:t>urrent steering</w:t>
      </w:r>
      <w:r w:rsidR="003179B6">
        <w:rPr>
          <w:rFonts w:cs="Times-Roman"/>
          <w:lang w:val="en-GB"/>
        </w:rPr>
        <w:t xml:space="preserve">, lower frequency </w:t>
      </w:r>
      <w:r>
        <w:rPr>
          <w:rFonts w:cs="Times-Roman"/>
          <w:lang w:val="en-GB"/>
        </w:rPr>
        <w:t xml:space="preserve">and </w:t>
      </w:r>
      <w:r w:rsidRPr="006B1F15">
        <w:rPr>
          <w:rFonts w:cs="Times-Roman"/>
          <w:lang w:val="en-GB"/>
        </w:rPr>
        <w:t>short</w:t>
      </w:r>
      <w:r w:rsidR="003179B6">
        <w:rPr>
          <w:rFonts w:cs="Times-Roman"/>
          <w:lang w:val="en-GB"/>
        </w:rPr>
        <w:t>er</w:t>
      </w:r>
      <w:r w:rsidRPr="006B1F15">
        <w:rPr>
          <w:rFonts w:cs="Times-Roman"/>
          <w:lang w:val="en-GB"/>
        </w:rPr>
        <w:t xml:space="preserve"> pulse widths</w:t>
      </w:r>
      <w:r>
        <w:rPr>
          <w:rFonts w:cs="Times-Roman"/>
          <w:lang w:val="en-GB"/>
        </w:rPr>
        <w:t xml:space="preserve"> are t</w:t>
      </w:r>
      <w:r w:rsidR="003179B6">
        <w:rPr>
          <w:rFonts w:cs="Times-Roman"/>
          <w:lang w:val="en-GB"/>
        </w:rPr>
        <w:t>he</w:t>
      </w:r>
      <w:r>
        <w:rPr>
          <w:rFonts w:cs="Times-Roman"/>
          <w:lang w:val="en-GB"/>
        </w:rPr>
        <w:t xml:space="preserve"> DBS settings showing promising clinical outcome</w:t>
      </w:r>
      <w:r w:rsidR="00CE0EC8">
        <w:rPr>
          <w:rFonts w:cs="Times-Roman"/>
          <w:lang w:val="en-GB"/>
        </w:rPr>
        <w:t>s</w:t>
      </w:r>
      <w:r>
        <w:rPr>
          <w:rFonts w:cs="Times-Roman"/>
          <w:lang w:val="en-GB"/>
        </w:rPr>
        <w:t xml:space="preserve"> and good safety profiles in several trials. </w:t>
      </w:r>
    </w:p>
    <w:p w14:paraId="52EE3355" w14:textId="77777777" w:rsidR="00B81B3A" w:rsidRDefault="00B81B3A" w:rsidP="00143775">
      <w:pPr>
        <w:autoSpaceDE w:val="0"/>
        <w:autoSpaceDN w:val="0"/>
        <w:adjustRightInd w:val="0"/>
        <w:spacing w:line="480" w:lineRule="auto"/>
        <w:jc w:val="both"/>
        <w:rPr>
          <w:rFonts w:cs="Times-Roman"/>
          <w:lang w:val="en-GB"/>
        </w:rPr>
      </w:pPr>
    </w:p>
    <w:p w14:paraId="4A59B352" w14:textId="42C27BF3" w:rsidR="00143775" w:rsidRDefault="00143775" w:rsidP="00143775">
      <w:pPr>
        <w:autoSpaceDE w:val="0"/>
        <w:autoSpaceDN w:val="0"/>
        <w:adjustRightInd w:val="0"/>
        <w:spacing w:line="480" w:lineRule="auto"/>
        <w:jc w:val="both"/>
        <w:rPr>
          <w:rFonts w:cs="Times-Roman"/>
          <w:lang w:val="en-GB"/>
        </w:rPr>
      </w:pPr>
      <w:r>
        <w:rPr>
          <w:rFonts w:cs="Times-Roman"/>
          <w:lang w:val="en-GB"/>
        </w:rPr>
        <w:t xml:space="preserve">The concept of </w:t>
      </w:r>
      <w:r w:rsidRPr="00B81B3A">
        <w:rPr>
          <w:rFonts w:cs="Times-Roman"/>
          <w:i/>
          <w:iCs/>
          <w:lang w:val="en-GB"/>
        </w:rPr>
        <w:t>current steering</w:t>
      </w:r>
      <w:r>
        <w:rPr>
          <w:rFonts w:cs="Times-Roman"/>
          <w:lang w:val="en-GB"/>
        </w:rPr>
        <w:t xml:space="preserve"> is based on the utilisation of </w:t>
      </w:r>
      <w:r w:rsidRPr="006B1F15">
        <w:rPr>
          <w:rFonts w:cs="Times-Roman"/>
          <w:lang w:val="en-GB"/>
        </w:rPr>
        <w:t>multiple</w:t>
      </w:r>
      <w:r>
        <w:rPr>
          <w:rFonts w:cs="Times-Roman"/>
          <w:lang w:val="en-GB"/>
        </w:rPr>
        <w:t xml:space="preserve"> independent current </w:t>
      </w:r>
      <w:r w:rsidRPr="006B1F15">
        <w:rPr>
          <w:rFonts w:cs="Times-Roman"/>
          <w:lang w:val="en-GB"/>
        </w:rPr>
        <w:t>source</w:t>
      </w:r>
      <w:r>
        <w:rPr>
          <w:rFonts w:cs="Times-Roman"/>
          <w:lang w:val="en-GB"/>
        </w:rPr>
        <w:t>s and</w:t>
      </w:r>
      <w:r w:rsidRPr="006B1F15">
        <w:rPr>
          <w:rFonts w:cs="Times-Roman"/>
          <w:lang w:val="en-GB"/>
        </w:rPr>
        <w:t xml:space="preserve"> constant-current</w:t>
      </w:r>
      <w:r>
        <w:rPr>
          <w:rFonts w:cs="Times-Roman"/>
          <w:lang w:val="en-GB"/>
        </w:rPr>
        <w:t xml:space="preserve"> delivery using eight-channel per lead </w:t>
      </w:r>
      <w:r w:rsidRPr="006B1F15">
        <w:rPr>
          <w:rFonts w:cs="Times-Roman"/>
          <w:lang w:val="en-GB"/>
        </w:rPr>
        <w:t>device</w:t>
      </w:r>
      <w:r>
        <w:rPr>
          <w:rFonts w:cs="Times-Roman"/>
          <w:lang w:val="en-GB"/>
        </w:rPr>
        <w:t xml:space="preserve">s, which have been shown to allow </w:t>
      </w:r>
      <w:r w:rsidRPr="006B1F15">
        <w:rPr>
          <w:rFonts w:cs="Times-Roman"/>
          <w:lang w:val="en-GB"/>
        </w:rPr>
        <w:t>well</w:t>
      </w:r>
      <w:r>
        <w:rPr>
          <w:rFonts w:cs="Times-Roman"/>
          <w:lang w:val="en-GB"/>
        </w:rPr>
        <w:t>-</w:t>
      </w:r>
      <w:r w:rsidRPr="006B1F15">
        <w:rPr>
          <w:rFonts w:cs="Times-Roman"/>
          <w:lang w:val="en-GB"/>
        </w:rPr>
        <w:t xml:space="preserve">defined distribution of current </w:t>
      </w:r>
      <w:r>
        <w:rPr>
          <w:rFonts w:cs="Times-Roman"/>
          <w:lang w:val="en-GB"/>
        </w:rPr>
        <w:t>with significant</w:t>
      </w:r>
      <w:r w:rsidRPr="006B1F15">
        <w:rPr>
          <w:rFonts w:cs="Times-Roman"/>
          <w:lang w:val="en-GB"/>
        </w:rPr>
        <w:t xml:space="preserve"> motor improvement</w:t>
      </w:r>
      <w:r>
        <w:rPr>
          <w:rFonts w:cs="Times-Roman"/>
          <w:lang w:val="en-GB"/>
        </w:rPr>
        <w:t xml:space="preserve"> in PD </w:t>
      </w:r>
      <w:r>
        <w:rPr>
          <w:rFonts w:cs="Times-Roman"/>
          <w:lang w:val="en-GB"/>
        </w:rPr>
        <w:fldChar w:fldCharType="begin">
          <w:fldData xml:space="preserve">PEVuZE5vdGU+PENpdGU+PEF1dGhvcj5UaW1tZXJtYW5uPC9BdXRob3I+PFllYXI+MjAxNTwvWWVh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</w:fldData>
        </w:fldChar>
      </w:r>
      <w:r w:rsidR="00AD2458">
        <w:rPr>
          <w:rFonts w:cs="Times-Roman"/>
          <w:lang w:val="en-GB"/>
        </w:rPr>
        <w:instrText xml:space="preserve"> ADDIN EN.CITE </w:instrText>
      </w:r>
      <w:r w:rsidR="00AD2458">
        <w:rPr>
          <w:rFonts w:cs="Times-Roman"/>
          <w:lang w:val="en-GB"/>
        </w:rPr>
        <w:fldChar w:fldCharType="begin">
          <w:fldData xml:space="preserve">PEVuZE5vdGU+PENpdGU+PEF1dGhvcj5UaW1tZXJtYW5uPC9BdXRob3I+PFllYXI+MjAxNTwvWWVh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</w:fldData>
        </w:fldChar>
      </w:r>
      <w:r w:rsidR="00AD2458">
        <w:rPr>
          <w:rFonts w:cs="Times-Roman"/>
          <w:lang w:val="en-GB"/>
        </w:rPr>
        <w:instrText xml:space="preserve"> ADDIN EN.CITE.DATA </w:instrText>
      </w:r>
      <w:r w:rsidR="00AD2458">
        <w:rPr>
          <w:rFonts w:cs="Times-Roman"/>
          <w:lang w:val="en-GB"/>
        </w:rPr>
      </w:r>
      <w:r w:rsidR="00AD2458">
        <w:rPr>
          <w:rFonts w:cs="Times-Roman"/>
          <w:lang w:val="en-GB"/>
        </w:rPr>
        <w:fldChar w:fldCharType="end"/>
      </w:r>
      <w:r>
        <w:rPr>
          <w:rFonts w:cs="Times-Roman"/>
          <w:lang w:val="en-GB"/>
        </w:rPr>
      </w:r>
      <w:r>
        <w:rPr>
          <w:rFonts w:cs="Times-Roman"/>
          <w:lang w:val="en-GB"/>
        </w:rPr>
        <w:fldChar w:fldCharType="separate"/>
      </w:r>
      <w:r w:rsidR="00AD2458">
        <w:rPr>
          <w:rFonts w:cs="Times-Roman"/>
          <w:noProof/>
          <w:lang w:val="en-GB"/>
        </w:rPr>
        <w:t>[60]</w:t>
      </w:r>
      <w:r>
        <w:rPr>
          <w:rFonts w:cs="Times-Roman"/>
          <w:lang w:val="en-GB"/>
        </w:rPr>
        <w:fldChar w:fldCharType="end"/>
      </w:r>
      <w:r>
        <w:rPr>
          <w:rFonts w:cs="Times-Roman"/>
          <w:lang w:val="en-GB"/>
        </w:rPr>
        <w:t xml:space="preserve">. Van Dijk et al. demonstrated that </w:t>
      </w:r>
      <w:r w:rsidRPr="00E12983">
        <w:rPr>
          <w:rFonts w:cs="Times-Roman"/>
          <w:lang w:val="en-GB"/>
        </w:rPr>
        <w:t xml:space="preserve">the steering-DBS lead </w:t>
      </w:r>
      <w:r>
        <w:rPr>
          <w:rFonts w:cs="Times-Roman"/>
          <w:lang w:val="en-GB"/>
        </w:rPr>
        <w:t>was</w:t>
      </w:r>
      <w:r w:rsidRPr="00E12983">
        <w:rPr>
          <w:rFonts w:cs="Times-Roman"/>
          <w:lang w:val="en-GB"/>
        </w:rPr>
        <w:t xml:space="preserve"> able to stimulate a significantly higher percentage of STN cells compared to the</w:t>
      </w:r>
      <w:r>
        <w:rPr>
          <w:rFonts w:cs="Times-Roman"/>
          <w:lang w:val="en-GB"/>
        </w:rPr>
        <w:t xml:space="preserve"> conventional</w:t>
      </w:r>
      <w:r w:rsidRPr="00E12983">
        <w:rPr>
          <w:rFonts w:cs="Times-Roman"/>
          <w:lang w:val="en-GB"/>
        </w:rPr>
        <w:t xml:space="preserve"> </w:t>
      </w:r>
      <w:r>
        <w:rPr>
          <w:rFonts w:cs="Times-Roman"/>
          <w:lang w:val="en-GB"/>
        </w:rPr>
        <w:t>stimulation settings.</w:t>
      </w:r>
      <w:r w:rsidRPr="00E12983">
        <w:rPr>
          <w:rFonts w:cs="Times-Roman"/>
          <w:lang w:val="en-GB"/>
        </w:rPr>
        <w:t xml:space="preserve"> </w:t>
      </w:r>
      <w:r>
        <w:rPr>
          <w:rFonts w:cs="Times-Roman"/>
          <w:lang w:val="en-GB"/>
        </w:rPr>
        <w:t>The ori</w:t>
      </w:r>
      <w:r w:rsidRPr="00E12983">
        <w:rPr>
          <w:rFonts w:cs="Times-Roman"/>
          <w:lang w:val="en-GB"/>
        </w:rPr>
        <w:t xml:space="preserve">entation of the lead in the target </w:t>
      </w:r>
      <w:r>
        <w:rPr>
          <w:rFonts w:cs="Times-Roman"/>
          <w:lang w:val="en-GB"/>
        </w:rPr>
        <w:t xml:space="preserve">is the key </w:t>
      </w:r>
      <w:r w:rsidRPr="00E12983">
        <w:rPr>
          <w:rFonts w:cs="Times-Roman"/>
          <w:lang w:val="en-GB"/>
        </w:rPr>
        <w:t>aspect in achieving the optimal stimulation outcome</w:t>
      </w:r>
      <w:r>
        <w:rPr>
          <w:rFonts w:cs="Times-Roman"/>
          <w:lang w:val="en-GB"/>
        </w:rPr>
        <w:t xml:space="preserve"> </w:t>
      </w:r>
      <w:r>
        <w:rPr>
          <w:rFonts w:cs="Times-Roman"/>
          <w:lang w:val="en-GB"/>
        </w:rPr>
        <w:fldChar w:fldCharType="begin"/>
      </w:r>
      <w:r w:rsidR="00AD2458">
        <w:rPr>
          <w:rFonts w:cs="Times-Roman"/>
          <w:lang w:val="en-GB"/>
        </w:rPr>
        <w:instrText xml:space="preserve"> ADDIN EN.CITE &lt;EndNote&gt;&lt;Cite&gt;&lt;Author&gt;van Dijk&lt;/Author&gt;&lt;Year&gt;2018&lt;/Year&gt;&lt;RecNum&gt;151&lt;/RecNum&gt;&lt;DisplayText&gt;[61]&lt;/DisplayText&gt;&lt;record&gt;&lt;rec-number&gt;151&lt;/rec-number&gt;&lt;foreign-keys&gt;&lt;key app="EN" db-id="s9vzp9a5meaepzearpxvsa2pae5t5t0w9599" timestamp="1563102571"&gt;151&lt;/key&gt;&lt;/foreign-keys&gt;&lt;ref-type name="Journal Article"&gt;17&lt;/ref-type&gt;&lt;contributors&gt;&lt;authors&gt;&lt;author&gt;van Dijk, K. J.&lt;/author&gt;&lt;author&gt;Verhagen, R.&lt;/author&gt;&lt;author&gt;Bour, L. J.&lt;/author&gt;&lt;author&gt;Heida, C.&lt;/author&gt;&lt;author&gt;Veltink, P. H.&lt;/author&gt;&lt;/authors&gt;&lt;/contributors&gt;&lt;auth-address&gt;MIRA Institute for Biomedical Engineering and Technical Medicine, University of Twente, Enschede, NL, The Netherlands.&amp;#xD;Department of Neurology/Clinical Neurophysiology, Academic Medical Center, Amsterdam, NL, The Netherlands.&lt;/auth-address&gt;&lt;titles&gt;&lt;title&gt;Avoiding Internal Capsule Stimulation With a New Eight-Channel Steering Deep Brain Stimulation Lead&lt;/title&gt;&lt;secondary-title&gt;Neuromodulation&lt;/secondary-title&gt;&lt;/titles&gt;&lt;periodical&gt;&lt;full-title&gt;Neuromodulation&lt;/full-title&gt;&lt;/periodical&gt;&lt;pages&gt;553-561&lt;/pages&gt;&lt;volume&gt;21&lt;/volume&gt;&lt;number&gt;6&lt;/number&gt;&lt;edition&gt;2017/10/17&lt;/edition&gt;&lt;keywords&gt;&lt;keyword&gt;Biophysics&lt;/keyword&gt;&lt;keyword&gt;Computer Simulation&lt;/keyword&gt;&lt;keyword&gt;Deep Brain Stimulation/*instrumentation/*methods&lt;/keyword&gt;&lt;keyword&gt;Humans&lt;/keyword&gt;&lt;keyword&gt;Internal Capsule/*physiology&lt;/keyword&gt;&lt;keyword&gt;*Models, Neurological&lt;/keyword&gt;&lt;keyword&gt;Neurons/*physiology&lt;/keyword&gt;&lt;keyword&gt;Subthalamic Nucleus/*cytology/physiology&lt;/keyword&gt;&lt;keyword&gt;Computational modeling&lt;/keyword&gt;&lt;keyword&gt;Parkinson&amp;apos;s disease&lt;/keyword&gt;&lt;keyword&gt;deep brain stimulation&lt;/keyword&gt;&lt;keyword&gt;novel lead design&lt;/keyword&gt;&lt;keyword&gt;steering-DBS&lt;/keyword&gt;&lt;/keywords&gt;&lt;dates&gt;&lt;year&gt;2018&lt;/year&gt;&lt;pub-dates&gt;&lt;date&gt;Aug&lt;/date&gt;&lt;/pub-dates&gt;&lt;/dates&gt;&lt;isbn&gt;1525-1403 (Electronic)&amp;#xD;1094-7159 (Linking)&lt;/isbn&gt;&lt;accession-num&gt;29034586&lt;/accession-num&gt;&lt;urls&gt;&lt;related-urls&gt;&lt;url&gt;https://www.ncbi.nlm.nih.gov/pubmed/29034586&lt;/url&gt;&lt;/related-urls&gt;&lt;/urls&gt;&lt;electronic-resource-num&gt;10.1111/ner.12702&lt;/electronic-resource-num&gt;&lt;/record&gt;&lt;/Cite&gt;&lt;/EndNote&gt;</w:instrText>
      </w:r>
      <w:r>
        <w:rPr>
          <w:rFonts w:cs="Times-Roman"/>
          <w:lang w:val="en-GB"/>
        </w:rPr>
        <w:fldChar w:fldCharType="separate"/>
      </w:r>
      <w:r w:rsidR="00AD2458">
        <w:rPr>
          <w:rFonts w:cs="Times-Roman"/>
          <w:noProof/>
          <w:lang w:val="en-GB"/>
        </w:rPr>
        <w:t>[61]</w:t>
      </w:r>
      <w:r>
        <w:rPr>
          <w:rFonts w:cs="Times-Roman"/>
          <w:lang w:val="en-GB"/>
        </w:rPr>
        <w:fldChar w:fldCharType="end"/>
      </w:r>
      <w:r w:rsidRPr="00E12983">
        <w:rPr>
          <w:rFonts w:cs="Times-Roman"/>
          <w:lang w:val="en-GB"/>
        </w:rPr>
        <w:t>.</w:t>
      </w:r>
    </w:p>
    <w:p w14:paraId="6CE264D7" w14:textId="44438531" w:rsidR="003179B6" w:rsidRDefault="003179B6" w:rsidP="00143775">
      <w:pPr>
        <w:autoSpaceDE w:val="0"/>
        <w:autoSpaceDN w:val="0"/>
        <w:adjustRightInd w:val="0"/>
        <w:spacing w:line="480" w:lineRule="auto"/>
        <w:jc w:val="both"/>
        <w:rPr>
          <w:rFonts w:cs="Times-Roman"/>
          <w:lang w:val="en-GB"/>
        </w:rPr>
      </w:pPr>
    </w:p>
    <w:p w14:paraId="6E412FCC" w14:textId="389C1710" w:rsidR="00143775" w:rsidRDefault="00925521" w:rsidP="00143775">
      <w:pPr>
        <w:autoSpaceDE w:val="0"/>
        <w:autoSpaceDN w:val="0"/>
        <w:adjustRightInd w:val="0"/>
        <w:spacing w:line="480" w:lineRule="auto"/>
        <w:jc w:val="both"/>
        <w:rPr>
          <w:rFonts w:cs="Times-Roman"/>
          <w:lang w:val="en-GB"/>
        </w:rPr>
      </w:pPr>
      <w:r w:rsidRPr="00925521">
        <w:rPr>
          <w:rFonts w:cs="Times-Roman"/>
          <w:i/>
          <w:iCs/>
          <w:lang w:val="en-GB"/>
        </w:rPr>
        <w:t xml:space="preserve">Lower frequency </w:t>
      </w:r>
      <w:r>
        <w:rPr>
          <w:rFonts w:cs="Times-Roman"/>
          <w:i/>
          <w:iCs/>
          <w:lang w:val="en-GB"/>
        </w:rPr>
        <w:t>stimulation</w:t>
      </w:r>
      <w:r w:rsidR="009E2895">
        <w:rPr>
          <w:rFonts w:cs="Times-Roman"/>
          <w:i/>
          <w:iCs/>
          <w:lang w:val="en-GB"/>
        </w:rPr>
        <w:t xml:space="preserve"> (&lt;90 Hz, LFS)</w:t>
      </w:r>
      <w:r>
        <w:rPr>
          <w:rFonts w:cs="Times-Roman"/>
          <w:i/>
          <w:iCs/>
          <w:lang w:val="en-GB"/>
        </w:rPr>
        <w:t xml:space="preserve"> </w:t>
      </w:r>
      <w:r>
        <w:rPr>
          <w:rFonts w:cs="Times-Roman"/>
          <w:lang w:val="en-GB"/>
        </w:rPr>
        <w:t xml:space="preserve">is a setting showing beneficial effects especially on </w:t>
      </w:r>
      <w:r w:rsidR="009E2895" w:rsidRPr="009E2895">
        <w:rPr>
          <w:rFonts w:cs="Times-Roman"/>
          <w:lang w:val="en-GB"/>
        </w:rPr>
        <w:t>speech intelligibility, articulation, general grade of dysarthria and laryngeal</w:t>
      </w:r>
      <w:r w:rsidR="009E2895">
        <w:rPr>
          <w:rFonts w:cs="Times-Roman"/>
          <w:lang w:val="en-GB"/>
        </w:rPr>
        <w:t xml:space="preserve"> </w:t>
      </w:r>
      <w:r w:rsidR="009E2895" w:rsidRPr="009E2895">
        <w:rPr>
          <w:rFonts w:cs="Times-Roman"/>
          <w:lang w:val="en-GB"/>
        </w:rPr>
        <w:t xml:space="preserve">coordination </w:t>
      </w:r>
      <w:r>
        <w:rPr>
          <w:rFonts w:cs="Times-Roman"/>
          <w:lang w:val="en-GB"/>
        </w:rPr>
        <w:fldChar w:fldCharType="begin">
          <w:fldData xml:space="preserve">PEVuZE5vdGU+PENpdGU+PEF1dGhvcj5Nb3JlYXU8L0F1dGhvcj48WWVhcj4yMDExPC9ZZWFyPjxS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Nb3JlYXU8L0F1dGhvcj48WWVhcj4yMDExPC9ZZWFyPjxS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62-65]</w:t>
      </w:r>
      <w:r>
        <w:rPr>
          <w:rFonts w:cs="Times-Roman"/>
          <w:lang w:val="en-GB"/>
        </w:rPr>
        <w:fldChar w:fldCharType="end"/>
      </w:r>
      <w:r w:rsidR="009E2895">
        <w:rPr>
          <w:rFonts w:cs="Times-Roman"/>
          <w:lang w:val="en-GB"/>
        </w:rPr>
        <w:t xml:space="preserve">. These data were confirmed by Fabbri et al., who </w:t>
      </w:r>
      <w:r w:rsidR="009E2895">
        <w:rPr>
          <w:rFonts w:cs="Times-Roman"/>
          <w:lang w:val="en-GB"/>
        </w:rPr>
        <w:lastRenderedPageBreak/>
        <w:t xml:space="preserve">showed that </w:t>
      </w:r>
      <w:r w:rsidR="009E2895" w:rsidRPr="009E2895">
        <w:rPr>
          <w:rFonts w:cs="Times-Roman"/>
          <w:lang w:val="en-GB"/>
        </w:rPr>
        <w:t>LFS improved speech intelligibility both in the</w:t>
      </w:r>
      <w:r w:rsidR="009E2895">
        <w:rPr>
          <w:rFonts w:cs="Times-Roman"/>
          <w:lang w:val="en-GB"/>
        </w:rPr>
        <w:t xml:space="preserve"> </w:t>
      </w:r>
      <w:r w:rsidR="009E2895" w:rsidRPr="009E2895">
        <w:rPr>
          <w:rFonts w:cs="Times-Roman"/>
          <w:lang w:val="en-GB"/>
        </w:rPr>
        <w:t>absence of L-dopa effect and with concomitant L-dopa intake</w:t>
      </w:r>
      <w:r w:rsidR="007D406F">
        <w:rPr>
          <w:rFonts w:cs="Times-Roman"/>
          <w:lang w:val="en-GB"/>
        </w:rPr>
        <w:t xml:space="preserve"> </w:t>
      </w:r>
      <w:r w:rsidR="009E2895" w:rsidRPr="009E2895">
        <w:rPr>
          <w:rFonts w:cs="Times-Roman"/>
          <w:lang w:val="en-GB"/>
        </w:rPr>
        <w:t>among</w:t>
      </w:r>
      <w:r w:rsidR="009E2895">
        <w:rPr>
          <w:rFonts w:cs="Times-Roman"/>
          <w:lang w:val="en-GB"/>
        </w:rPr>
        <w:t xml:space="preserve"> </w:t>
      </w:r>
      <w:r w:rsidR="009E2895" w:rsidRPr="009E2895">
        <w:rPr>
          <w:rFonts w:cs="Times-Roman"/>
          <w:lang w:val="en-GB"/>
        </w:rPr>
        <w:t>patients with severe speech impairment</w:t>
      </w:r>
      <w:r w:rsidR="007D406F">
        <w:rPr>
          <w:rFonts w:cs="Times-Roman"/>
          <w:lang w:val="en-GB"/>
        </w:rPr>
        <w:t xml:space="preserve"> </w:t>
      </w:r>
      <w:r w:rsidR="009E2895" w:rsidRPr="009E2895">
        <w:rPr>
          <w:rFonts w:cs="Times-Roman"/>
          <w:lang w:val="en-GB"/>
        </w:rPr>
        <w:t>chronically stimulated with</w:t>
      </w:r>
      <w:r w:rsidR="009E2895">
        <w:rPr>
          <w:rFonts w:cs="Times-Roman"/>
          <w:lang w:val="en-GB"/>
        </w:rPr>
        <w:t xml:space="preserve"> </w:t>
      </w:r>
      <w:r w:rsidR="009E2895" w:rsidRPr="009E2895">
        <w:rPr>
          <w:rFonts w:cs="Times-Roman"/>
          <w:lang w:val="en-GB"/>
        </w:rPr>
        <w:t xml:space="preserve">conventional </w:t>
      </w:r>
      <w:r w:rsidR="009E2895">
        <w:rPr>
          <w:rFonts w:cs="Times-Roman"/>
          <w:lang w:val="en-GB"/>
        </w:rPr>
        <w:t xml:space="preserve">high frequency stimulation </w:t>
      </w:r>
      <w:r w:rsidR="009E2895">
        <w:rPr>
          <w:rFonts w:cs="Times-Roman"/>
          <w:lang w:val="en-GB"/>
        </w:rPr>
        <w:fldChar w:fldCharType="begin">
          <w:fldData xml:space="preserve">PEVuZE5vdGU+PENpdGU+PEF1dGhvcj5GYWJicmk8L0F1dGhvcj48WWVhcj4yMDE5PC9ZZWFyPjxS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GYWJicmk8L0F1dGhvcj48WWVhcj4yMDE5PC9ZZWFyPjxS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9E2895">
        <w:rPr>
          <w:rFonts w:cs="Times-Roman"/>
          <w:lang w:val="en-GB"/>
        </w:rPr>
      </w:r>
      <w:r w:rsidR="009E2895">
        <w:rPr>
          <w:rFonts w:cs="Times-Roman"/>
          <w:lang w:val="en-GB"/>
        </w:rPr>
        <w:fldChar w:fldCharType="separate"/>
      </w:r>
      <w:r w:rsidR="00D52CE2">
        <w:rPr>
          <w:rFonts w:cs="Times-Roman"/>
          <w:noProof/>
          <w:lang w:val="en-GB"/>
        </w:rPr>
        <w:t>[66]</w:t>
      </w:r>
      <w:r w:rsidR="009E2895">
        <w:rPr>
          <w:rFonts w:cs="Times-Roman"/>
          <w:lang w:val="en-GB"/>
        </w:rPr>
        <w:fldChar w:fldCharType="end"/>
      </w:r>
      <w:r w:rsidR="009E2895">
        <w:rPr>
          <w:rFonts w:cs="Times-Roman"/>
          <w:lang w:val="en-GB"/>
        </w:rPr>
        <w:t>.</w:t>
      </w:r>
      <w:r w:rsidR="00A378CC">
        <w:rPr>
          <w:rFonts w:cs="Times-Roman"/>
          <w:lang w:val="en-GB"/>
        </w:rPr>
        <w:t xml:space="preserve"> </w:t>
      </w:r>
      <w:r w:rsidR="0015480B">
        <w:rPr>
          <w:rFonts w:cs="Times-Roman"/>
          <w:lang w:val="en-GB"/>
        </w:rPr>
        <w:t>In particular, a</w:t>
      </w:r>
      <w:r w:rsidR="00A378CC" w:rsidRPr="00A378CC">
        <w:rPr>
          <w:rFonts w:cs="Times-Roman"/>
          <w:lang w:val="en-GB"/>
        </w:rPr>
        <w:t xml:space="preserve">rticulation, respiration, phonation and prosody </w:t>
      </w:r>
      <w:r w:rsidR="0015480B">
        <w:rPr>
          <w:rFonts w:cs="Times-Roman"/>
          <w:lang w:val="en-GB"/>
        </w:rPr>
        <w:t>have been found to improve</w:t>
      </w:r>
      <w:r w:rsidR="00A378CC" w:rsidRPr="00A378CC">
        <w:rPr>
          <w:rFonts w:cs="Times-Roman"/>
          <w:lang w:val="en-GB"/>
        </w:rPr>
        <w:t xml:space="preserve"> with LFS</w:t>
      </w:r>
      <w:r w:rsidR="0015480B">
        <w:rPr>
          <w:rFonts w:cs="Times-Roman"/>
          <w:lang w:val="en-GB"/>
        </w:rPr>
        <w:t xml:space="preserve"> </w:t>
      </w:r>
      <w:r w:rsidR="0015480B">
        <w:rPr>
          <w:rFonts w:cs="Times-Roman"/>
          <w:lang w:val="en-GB"/>
        </w:rPr>
        <w:fldChar w:fldCharType="begin">
          <w:fldData xml:space="preserve">PEVuZE5vdGU+PENpdGU+PEF1dGhvcj5Hcm92ZXI8L0F1dGhvcj48WWVhcj4yMDE5PC9ZZWFyPjxS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Hcm92ZXI8L0F1dGhvcj48WWVhcj4yMDE5PC9ZZWFyPjxS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15480B">
        <w:rPr>
          <w:rFonts w:cs="Times-Roman"/>
          <w:lang w:val="en-GB"/>
        </w:rPr>
      </w:r>
      <w:r w:rsidR="0015480B">
        <w:rPr>
          <w:rFonts w:cs="Times-Roman"/>
          <w:lang w:val="en-GB"/>
        </w:rPr>
        <w:fldChar w:fldCharType="separate"/>
      </w:r>
      <w:r w:rsidR="00D52CE2">
        <w:rPr>
          <w:rFonts w:cs="Times-Roman"/>
          <w:noProof/>
          <w:lang w:val="en-GB"/>
        </w:rPr>
        <w:t>[67]</w:t>
      </w:r>
      <w:r w:rsidR="0015480B">
        <w:rPr>
          <w:rFonts w:cs="Times-Roman"/>
          <w:lang w:val="en-GB"/>
        </w:rPr>
        <w:fldChar w:fldCharType="end"/>
      </w:r>
      <w:r w:rsidR="00A378CC" w:rsidRPr="00A378CC">
        <w:rPr>
          <w:rFonts w:cs="Times-Roman"/>
          <w:lang w:val="en-GB"/>
        </w:rPr>
        <w:t xml:space="preserve">. Phonemic </w:t>
      </w:r>
      <w:r w:rsidR="0015480B">
        <w:rPr>
          <w:rFonts w:cs="Times-Roman"/>
          <w:lang w:val="en-GB"/>
        </w:rPr>
        <w:t xml:space="preserve">verbal fluency </w:t>
      </w:r>
      <w:r w:rsidR="00A378CC" w:rsidRPr="00A378CC">
        <w:rPr>
          <w:rFonts w:cs="Times-Roman"/>
          <w:lang w:val="en-GB"/>
        </w:rPr>
        <w:t xml:space="preserve">switching improved with LFS </w:t>
      </w:r>
      <w:r w:rsidR="0015480B">
        <w:rPr>
          <w:rFonts w:cs="Times-Roman"/>
          <w:lang w:val="en-GB"/>
        </w:rPr>
        <w:t>without</w:t>
      </w:r>
      <w:r w:rsidR="00A378CC" w:rsidRPr="00A378CC">
        <w:rPr>
          <w:rFonts w:cs="Times-Roman"/>
          <w:lang w:val="en-GB"/>
        </w:rPr>
        <w:t xml:space="preserve"> an improve</w:t>
      </w:r>
      <w:r w:rsidR="0015480B">
        <w:rPr>
          <w:rFonts w:cs="Times-Roman"/>
          <w:lang w:val="en-GB"/>
        </w:rPr>
        <w:t>ment of</w:t>
      </w:r>
      <w:r w:rsidR="00A378CC" w:rsidRPr="00A378CC">
        <w:rPr>
          <w:rFonts w:cs="Times-Roman"/>
          <w:lang w:val="en-GB"/>
        </w:rPr>
        <w:t xml:space="preserve"> phonemic </w:t>
      </w:r>
      <w:r w:rsidR="0015480B">
        <w:rPr>
          <w:rFonts w:cs="Times-Roman"/>
          <w:lang w:val="en-GB"/>
        </w:rPr>
        <w:t>verbal fluency</w:t>
      </w:r>
      <w:r w:rsidR="00A378CC" w:rsidRPr="00A378CC">
        <w:rPr>
          <w:rFonts w:cs="Times-Roman"/>
          <w:lang w:val="en-GB"/>
        </w:rPr>
        <w:t xml:space="preserve"> score</w:t>
      </w:r>
      <w:r w:rsidR="0015480B">
        <w:rPr>
          <w:rFonts w:cs="Times-Roman"/>
          <w:lang w:val="en-GB"/>
        </w:rPr>
        <w:t xml:space="preserve"> </w:t>
      </w:r>
      <w:r w:rsidR="00A378CC">
        <w:rPr>
          <w:rFonts w:cs="Times-Roman"/>
          <w:lang w:val="en-GB"/>
        </w:rPr>
        <w:fldChar w:fldCharType="begin">
          <w:fldData xml:space="preserve">PEVuZE5vdGU+PENpdGU+PEF1dGhvcj5Hcm92ZXI8L0F1dGhvcj48WWVhcj4yMDE5PC9ZZWFyPjxS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Hcm92ZXI8L0F1dGhvcj48WWVhcj4yMDE5PC9ZZWFyPjxS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A378CC">
        <w:rPr>
          <w:rFonts w:cs="Times-Roman"/>
          <w:lang w:val="en-GB"/>
        </w:rPr>
      </w:r>
      <w:r w:rsidR="00A378CC">
        <w:rPr>
          <w:rFonts w:cs="Times-Roman"/>
          <w:lang w:val="en-GB"/>
        </w:rPr>
        <w:fldChar w:fldCharType="separate"/>
      </w:r>
      <w:r w:rsidR="00D52CE2">
        <w:rPr>
          <w:rFonts w:cs="Times-Roman"/>
          <w:noProof/>
          <w:lang w:val="en-GB"/>
        </w:rPr>
        <w:t>[67]</w:t>
      </w:r>
      <w:r w:rsidR="00A378CC">
        <w:rPr>
          <w:rFonts w:cs="Times-Roman"/>
          <w:lang w:val="en-GB"/>
        </w:rPr>
        <w:fldChar w:fldCharType="end"/>
      </w:r>
      <w:r w:rsidR="0015480B">
        <w:rPr>
          <w:rFonts w:cs="Times-Roman"/>
          <w:lang w:val="en-GB"/>
        </w:rPr>
        <w:t>.</w:t>
      </w:r>
    </w:p>
    <w:p w14:paraId="37282A3C" w14:textId="572DA524" w:rsidR="008D6650" w:rsidRDefault="008D6650" w:rsidP="00143775">
      <w:pPr>
        <w:autoSpaceDE w:val="0"/>
        <w:autoSpaceDN w:val="0"/>
        <w:adjustRightInd w:val="0"/>
        <w:spacing w:line="480" w:lineRule="auto"/>
        <w:jc w:val="both"/>
        <w:rPr>
          <w:rFonts w:cs="Times-Roman"/>
          <w:lang w:val="en-GB"/>
        </w:rPr>
      </w:pPr>
      <w:r>
        <w:rPr>
          <w:rFonts w:cs="Times-Roman"/>
          <w:lang w:val="en-GB"/>
        </w:rPr>
        <w:t>LFS DBS has been also shown to have beneficial effects on improving freezing of gait in several studies</w:t>
      </w:r>
      <w:r w:rsidR="00D52CE2">
        <w:rPr>
          <w:rFonts w:cs="Times-Roman"/>
          <w:lang w:val="en-GB"/>
        </w:rPr>
        <w:fldChar w:fldCharType="begin">
          <w:fldData xml:space="preserve">PEVuZE5vdGU+PENpdGU+PEF1dGhvcj5GYXNhbm88L0F1dGhvcj48WWVhcj4yMDE1PC9ZZWFyPjxS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GYXNhbm88L0F1dGhvcj48WWVhcj4yMDE1PC9ZZWFyPjxS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D52CE2">
        <w:rPr>
          <w:rFonts w:cs="Times-Roman"/>
          <w:lang w:val="en-GB"/>
        </w:rPr>
      </w:r>
      <w:r w:rsidR="00D52CE2">
        <w:rPr>
          <w:rFonts w:cs="Times-Roman"/>
          <w:lang w:val="en-GB"/>
        </w:rPr>
        <w:fldChar w:fldCharType="separate"/>
      </w:r>
      <w:r w:rsidR="00D52CE2">
        <w:rPr>
          <w:rFonts w:cs="Times-Roman"/>
          <w:noProof/>
          <w:lang w:val="en-GB"/>
        </w:rPr>
        <w:t>[68-70]</w:t>
      </w:r>
      <w:r w:rsidR="00D52CE2">
        <w:rPr>
          <w:rFonts w:cs="Times-Roman"/>
          <w:lang w:val="en-GB"/>
        </w:rPr>
        <w:fldChar w:fldCharType="end"/>
      </w:r>
      <w:r>
        <w:rPr>
          <w:rFonts w:cs="Times-Roman"/>
          <w:lang w:val="en-GB"/>
        </w:rPr>
        <w:t xml:space="preserve">. Moreau et al. have showed a significant reduction of freezing of gait episodes in a cohort of 13 PD patients treated with STN DBS at 60 Hz frequency </w:t>
      </w:r>
      <w:r>
        <w:rPr>
          <w:rFonts w:cs="Times-Roman"/>
          <w:lang w:val="en-GB"/>
        </w:rPr>
        <w:fldChar w:fldCharType="begin"/>
      </w:r>
      <w:r w:rsidR="00D52CE2">
        <w:rPr>
          <w:rFonts w:cs="Times-Roman"/>
          <w:lang w:val="en-GB"/>
        </w:rPr>
        <w:instrText xml:space="preserve"> ADDIN EN.CITE &lt;EndNote&gt;&lt;Cite&gt;&lt;Author&gt;Moreau&lt;/Author&gt;&lt;Year&gt;2008&lt;/Year&gt;&lt;RecNum&gt;536&lt;/RecNum&gt;&lt;DisplayText&gt;[71]&lt;/DisplayText&gt;&lt;record&gt;&lt;rec-number&gt;536&lt;/rec-number&gt;&lt;foreign-keys&gt;&lt;key app="EN" db-id="s9vzp9a5meaepzearpxvsa2pae5t5t0w9599" timestamp="1572809085"&gt;536&lt;/key&gt;&lt;/foreign-keys&gt;&lt;ref-type name="Journal Article"&gt;17&lt;/ref-type&gt;&lt;contributors&gt;&lt;authors&gt;&lt;author&gt;Moreau, C.&lt;/author&gt;&lt;author&gt;Defebvre, L.&lt;/author&gt;&lt;author&gt;Destee, A.&lt;/author&gt;&lt;author&gt;Bleuse, S.&lt;/author&gt;&lt;author&gt;Clement, F.&lt;/author&gt;&lt;author&gt;Blatt, J. L.&lt;/author&gt;&lt;author&gt;Krystkowiak, P.&lt;/author&gt;&lt;author&gt;Devos, D.&lt;/author&gt;&lt;/authors&gt;&lt;/contributors&gt;&lt;auth-address&gt;Clinique Neurologique, Hopital R. Salengro, CHU, F-59037 Lille cedex, France.&lt;/auth-address&gt;&lt;titles&gt;&lt;title&gt;STN-DBS frequency effects on freezing of gait in advanced Parkinson disease&lt;/title&gt;&lt;secondary-title&gt;Neurology&lt;/secondary-title&gt;&lt;/titles&gt;&lt;periodical&gt;&lt;full-title&gt;Neurology&lt;/full-title&gt;&lt;/periodical&gt;&lt;pages&gt;80-4&lt;/pages&gt;&lt;volume&gt;71&lt;/volume&gt;&lt;number&gt;2&lt;/number&gt;&lt;edition&gt;2008/04/19&lt;/edition&gt;&lt;keywords&gt;&lt;keyword&gt;Accidental Falls/prevention &amp;amp; control&lt;/keyword&gt;&lt;keyword&gt;Cognition Disorders/etiology&lt;/keyword&gt;&lt;keyword&gt;Deep Brain Stimulation/adverse effects/*methods&lt;/keyword&gt;&lt;keyword&gt;Follow-Up Studies&lt;/keyword&gt;&lt;keyword&gt;*Gait&lt;/keyword&gt;&lt;keyword&gt;Humans&lt;/keyword&gt;&lt;keyword&gt;Muscle Rigidity/*etiology/*prevention &amp;amp; control&lt;/keyword&gt;&lt;keyword&gt;Parkinson Disease/*complications/*therapy&lt;/keyword&gt;&lt;keyword&gt;Pedunculopontine Tegmental Nucleus/physiopathology/surgery&lt;/keyword&gt;&lt;keyword&gt;Subthalamic Nucleus/physiopathology&lt;/keyword&gt;&lt;/keywords&gt;&lt;dates&gt;&lt;year&gt;2008&lt;/year&gt;&lt;pub-dates&gt;&lt;date&gt;Jul 8&lt;/date&gt;&lt;/pub-dates&gt;&lt;/dates&gt;&lt;isbn&gt;1526-632X (Electronic)&amp;#xD;0028-3878 (Linking)&lt;/isbn&gt;&lt;accession-num&gt;18420482&lt;/accession-num&gt;&lt;urls&gt;&lt;related-urls&gt;&lt;url&gt;https://www.ncbi.nlm.nih.gov/pubmed/18420482&lt;/url&gt;&lt;/related-urls&gt;&lt;/urls&gt;&lt;electronic-resource-num&gt;10.1212/01.wnl.0000303972.16279.46&lt;/electronic-resource-num&gt;&lt;/record&gt;&lt;/Cite&gt;&lt;/EndNote&gt;</w:instrText>
      </w:r>
      <w:r>
        <w:rPr>
          <w:rFonts w:cs="Times-Roman"/>
          <w:lang w:val="en-GB"/>
        </w:rPr>
        <w:fldChar w:fldCharType="separate"/>
      </w:r>
      <w:r w:rsidR="00D52CE2">
        <w:rPr>
          <w:rFonts w:cs="Times-Roman"/>
          <w:noProof/>
          <w:lang w:val="en-GB"/>
        </w:rPr>
        <w:t>[71]</w:t>
      </w:r>
      <w:r>
        <w:rPr>
          <w:rFonts w:cs="Times-Roman"/>
          <w:lang w:val="en-GB"/>
        </w:rPr>
        <w:fldChar w:fldCharType="end"/>
      </w:r>
      <w:r>
        <w:rPr>
          <w:rFonts w:cs="Times-Roman"/>
          <w:lang w:val="en-GB"/>
        </w:rPr>
        <w:t xml:space="preserve">. 60 Hz STN stimulation </w:t>
      </w:r>
      <w:r w:rsidR="005944B7">
        <w:rPr>
          <w:rFonts w:cs="Times-Roman"/>
          <w:lang w:val="en-GB"/>
        </w:rPr>
        <w:t xml:space="preserve">also </w:t>
      </w:r>
      <w:r>
        <w:rPr>
          <w:rFonts w:cs="Times-Roman"/>
          <w:lang w:val="en-GB"/>
        </w:rPr>
        <w:t xml:space="preserve">significantly improved swallowing function and axial symptoms in a cohort of 7 PD patients </w:t>
      </w:r>
      <w:r>
        <w:rPr>
          <w:rFonts w:cs="Times-Roman"/>
          <w:lang w:val="en-GB"/>
        </w:rPr>
        <w:fldChar w:fldCharType="begin">
          <w:fldData xml:space="preserve">PEVuZE5vdGU+PENpdGU+PEF1dGhvcj5YaWU8L0F1dGhvcj48WWVhcj4yMDE1PC9ZZWFyPjxSZWNO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YaWU8L0F1dGhvcj48WWVhcj4yMDE1PC9ZZWFyPjxSZWNO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72]</w:t>
      </w:r>
      <w:r>
        <w:rPr>
          <w:rFonts w:cs="Times-Roman"/>
          <w:lang w:val="en-GB"/>
        </w:rPr>
        <w:fldChar w:fldCharType="end"/>
      </w:r>
      <w:r w:rsidR="00E84367">
        <w:rPr>
          <w:rFonts w:cs="Times-Roman"/>
          <w:lang w:val="en-GB"/>
        </w:rPr>
        <w:t>.</w:t>
      </w:r>
    </w:p>
    <w:p w14:paraId="71E06183" w14:textId="4809C252" w:rsidR="00A378CC" w:rsidRDefault="00A378CC" w:rsidP="00143775">
      <w:pPr>
        <w:autoSpaceDE w:val="0"/>
        <w:autoSpaceDN w:val="0"/>
        <w:adjustRightInd w:val="0"/>
        <w:spacing w:line="480" w:lineRule="auto"/>
        <w:jc w:val="both"/>
        <w:rPr>
          <w:rFonts w:cs="Times-Roman"/>
          <w:lang w:val="en-GB"/>
        </w:rPr>
      </w:pPr>
    </w:p>
    <w:p w14:paraId="397094A3" w14:textId="77777777" w:rsidR="00A378CC" w:rsidRDefault="00A378CC" w:rsidP="00143775">
      <w:pPr>
        <w:autoSpaceDE w:val="0"/>
        <w:autoSpaceDN w:val="0"/>
        <w:adjustRightInd w:val="0"/>
        <w:spacing w:line="480" w:lineRule="auto"/>
        <w:jc w:val="both"/>
        <w:rPr>
          <w:rFonts w:cs="Times-Roman"/>
          <w:lang w:val="en-GB"/>
        </w:rPr>
      </w:pPr>
    </w:p>
    <w:p w14:paraId="55D38B3C" w14:textId="110E52B1" w:rsidR="00143775" w:rsidRDefault="00143775" w:rsidP="00143775">
      <w:pPr>
        <w:autoSpaceDE w:val="0"/>
        <w:autoSpaceDN w:val="0"/>
        <w:adjustRightInd w:val="0"/>
        <w:spacing w:line="480" w:lineRule="auto"/>
        <w:jc w:val="both"/>
        <w:rPr>
          <w:rFonts w:cs="Times-Roman"/>
          <w:lang w:val="en-GB"/>
        </w:rPr>
      </w:pPr>
      <w:r>
        <w:rPr>
          <w:rFonts w:cs="Times-Roman"/>
          <w:lang w:val="en-GB"/>
        </w:rPr>
        <w:t xml:space="preserve">A recent programming approach </w:t>
      </w:r>
      <w:r w:rsidRPr="00751F07">
        <w:rPr>
          <w:rFonts w:cs="Times-Roman"/>
          <w:lang w:val="en-GB"/>
        </w:rPr>
        <w:t xml:space="preserve">explored the impact </w:t>
      </w:r>
      <w:r>
        <w:rPr>
          <w:rFonts w:cs="Times-Roman"/>
          <w:lang w:val="en-GB"/>
        </w:rPr>
        <w:t>of using stimulation settings based on</w:t>
      </w:r>
      <w:r w:rsidRPr="00751F07">
        <w:rPr>
          <w:rFonts w:cs="Times-Roman"/>
          <w:lang w:val="en-GB"/>
        </w:rPr>
        <w:t xml:space="preserve"> pulse durations &lt;60 μ</w:t>
      </w:r>
      <w:r>
        <w:rPr>
          <w:rFonts w:cs="Times-Roman"/>
          <w:lang w:val="en-GB"/>
        </w:rPr>
        <w:t>S</w:t>
      </w:r>
      <w:r w:rsidRPr="00751F07">
        <w:rPr>
          <w:rFonts w:cs="Times-Roman"/>
          <w:lang w:val="en-GB"/>
        </w:rPr>
        <w:t xml:space="preserve">ec on the therapeutic window of </w:t>
      </w:r>
      <w:r>
        <w:rPr>
          <w:rFonts w:cs="Times-Roman"/>
          <w:lang w:val="en-GB"/>
        </w:rPr>
        <w:t>STN</w:t>
      </w:r>
      <w:r w:rsidRPr="00751F07">
        <w:rPr>
          <w:rFonts w:cs="Times-Roman"/>
          <w:lang w:val="en-GB"/>
        </w:rPr>
        <w:t xml:space="preserve"> neurostimulation</w:t>
      </w:r>
      <w:r>
        <w:rPr>
          <w:rFonts w:cs="Times-Roman"/>
          <w:lang w:val="en-GB"/>
        </w:rPr>
        <w:t xml:space="preserve"> in PD</w:t>
      </w:r>
      <w:r w:rsidR="00B81B3A">
        <w:rPr>
          <w:rFonts w:cs="Times-Roman"/>
          <w:lang w:val="en-GB"/>
        </w:rPr>
        <w:t xml:space="preserve">. This is labelled </w:t>
      </w:r>
      <w:r w:rsidR="00B81B3A" w:rsidRPr="00B81B3A">
        <w:rPr>
          <w:rFonts w:cs="Times-Roman"/>
          <w:i/>
          <w:iCs/>
          <w:lang w:val="en-GB"/>
        </w:rPr>
        <w:t>short pulse width</w:t>
      </w:r>
      <w:r>
        <w:rPr>
          <w:rFonts w:cs="Times-Roman"/>
          <w:lang w:val="en-GB"/>
        </w:rPr>
        <w:t xml:space="preserve"> </w:t>
      </w:r>
      <w:r>
        <w:rPr>
          <w:rFonts w:cs="Times-Roman"/>
          <w:lang w:val="en-GB"/>
        </w:rPr>
        <w:fldChar w:fldCharType="begin"/>
      </w:r>
      <w:r w:rsidR="00D52CE2">
        <w:rPr>
          <w:rFonts w:cs="Times-Roman"/>
          <w:lang w:val="en-GB"/>
        </w:rPr>
        <w:instrText xml:space="preserve"> ADDIN EN.CITE &lt;EndNote&gt;&lt;Cite&gt;&lt;Author&gt;Reich&lt;/Author&gt;&lt;Year&gt;2015&lt;/Year&gt;&lt;RecNum&gt;153&lt;/RecNum&gt;&lt;DisplayText&gt;[73]&lt;/DisplayText&gt;&lt;record&gt;&lt;rec-number&gt;153&lt;/rec-number&gt;&lt;foreign-keys&gt;&lt;key app="EN" db-id="s9vzp9a5meaepzearpxvsa2pae5t5t0w9599" timestamp="1563103581"&gt;153&lt;/key&gt;&lt;/foreign-keys&gt;&lt;ref-type name="Journal Article"&gt;17&lt;/ref-type&gt;&lt;contributors&gt;&lt;authors&gt;&lt;author&gt;Reich, M. M.&lt;/author&gt;&lt;author&gt;Steigerwald, F.&lt;/author&gt;&lt;author&gt;Sawalhe, A. D.&lt;/author&gt;&lt;author&gt;Reese, R.&lt;/author&gt;&lt;author&gt;Gunalan, K.&lt;/author&gt;&lt;author&gt;Johannes, S.&lt;/author&gt;&lt;author&gt;Nickl, R.&lt;/author&gt;&lt;author&gt;Matthies, C.&lt;/author&gt;&lt;author&gt;McIntyre, C. C.&lt;/author&gt;&lt;author&gt;Volkmann, J.&lt;/author&gt;&lt;/authors&gt;&lt;/contributors&gt;&lt;auth-address&gt;Department of Neurology, Julius-Maximilians-University Wurzburg, Germany.&amp;#xD;Department of Biomedical Engineering, Case Western Reserve University Cleveland, Ohio.&amp;#xD;Department of Neurosurgery, Julius-Maximilans-University Wurzburg, Germany.&lt;/auth-address&gt;&lt;titles&gt;&lt;title&gt;Short pulse width widens the therapeutic window of subthalamic neurostimulation&lt;/title&gt;&lt;secondary-title&gt;Ann Clin Transl Neurol&lt;/secondary-title&gt;&lt;/titles&gt;&lt;periodical&gt;&lt;full-title&gt;Ann Clin Transl Neurol&lt;/full-title&gt;&lt;/periodical&gt;&lt;pages&gt;427-32&lt;/pages&gt;&lt;volume&gt;2&lt;/volume&gt;&lt;number&gt;4&lt;/number&gt;&lt;edition&gt;2015/04/25&lt;/edition&gt;&lt;dates&gt;&lt;year&gt;2015&lt;/year&gt;&lt;pub-dates&gt;&lt;date&gt;Apr&lt;/date&gt;&lt;/pub-dates&gt;&lt;/dates&gt;&lt;isbn&gt;2328-9503 (Print)&amp;#xD;2328-9503 (Linking)&lt;/isbn&gt;&lt;accession-num&gt;25909087&lt;/accession-num&gt;&lt;urls&gt;&lt;related-urls&gt;&lt;url&gt;https://www.ncbi.nlm.nih.gov/pubmed/25909087&lt;/url&gt;&lt;/related-urls&gt;&lt;/urls&gt;&lt;custom2&gt;PMC4402087&lt;/custom2&gt;&lt;electronic-resource-num&gt;10.1002/acn3.168&lt;/electronic-resource-num&gt;&lt;/record&gt;&lt;/Cite&gt;&lt;/EndNote&gt;</w:instrText>
      </w:r>
      <w:r>
        <w:rPr>
          <w:rFonts w:cs="Times-Roman"/>
          <w:lang w:val="en-GB"/>
        </w:rPr>
        <w:fldChar w:fldCharType="separate"/>
      </w:r>
      <w:r w:rsidR="00D52CE2">
        <w:rPr>
          <w:rFonts w:cs="Times-Roman"/>
          <w:noProof/>
          <w:lang w:val="en-GB"/>
        </w:rPr>
        <w:t>[73]</w:t>
      </w:r>
      <w:r>
        <w:rPr>
          <w:rFonts w:cs="Times-Roman"/>
          <w:lang w:val="en-GB"/>
        </w:rPr>
        <w:fldChar w:fldCharType="end"/>
      </w:r>
      <w:r>
        <w:rPr>
          <w:rFonts w:cs="Times-Roman"/>
          <w:lang w:val="en-GB"/>
        </w:rPr>
        <w:t xml:space="preserve">. Reich et al. demonstrated that short pulse width stimulation allowed </w:t>
      </w:r>
      <w:r w:rsidRPr="00751F07">
        <w:rPr>
          <w:rFonts w:cs="Times-Roman"/>
          <w:lang w:val="en-GB"/>
        </w:rPr>
        <w:t>focusing of the neurostimulation effect on smaller diameter axons close to the electrode while avoiding stimulation of distant pyramidal tract fibres</w:t>
      </w:r>
      <w:r>
        <w:rPr>
          <w:rFonts w:cs="Times-Roman"/>
          <w:lang w:val="en-GB"/>
        </w:rPr>
        <w:t xml:space="preserve"> </w:t>
      </w:r>
      <w:r>
        <w:rPr>
          <w:rFonts w:cs="Times-Roman"/>
          <w:lang w:val="en-GB"/>
        </w:rPr>
        <w:fldChar w:fldCharType="begin"/>
      </w:r>
      <w:r w:rsidR="00D52CE2">
        <w:rPr>
          <w:rFonts w:cs="Times-Roman"/>
          <w:lang w:val="en-GB"/>
        </w:rPr>
        <w:instrText xml:space="preserve"> ADDIN EN.CITE &lt;EndNote&gt;&lt;Cite&gt;&lt;Author&gt;Reich&lt;/Author&gt;&lt;Year&gt;2015&lt;/Year&gt;&lt;RecNum&gt;153&lt;/RecNum&gt;&lt;DisplayText&gt;[73]&lt;/DisplayText&gt;&lt;record&gt;&lt;rec-number&gt;153&lt;/rec-number&gt;&lt;foreign-keys&gt;&lt;key app="EN" db-id="s9vzp9a5meaepzearpxvsa2pae5t5t0w9599" timestamp="1563103581"&gt;153&lt;/key&gt;&lt;/foreign-keys&gt;&lt;ref-type name="Journal Article"&gt;17&lt;/ref-type&gt;&lt;contributors&gt;&lt;authors&gt;&lt;author&gt;Reich, M. M.&lt;/author&gt;&lt;author&gt;Steigerwald, F.&lt;/author&gt;&lt;author&gt;Sawalhe, A. D.&lt;/author&gt;&lt;author&gt;Reese, R.&lt;/author&gt;&lt;author&gt;Gunalan, K.&lt;/author&gt;&lt;author&gt;Johannes, S.&lt;/author&gt;&lt;author&gt;Nickl, R.&lt;/author&gt;&lt;author&gt;Matthies, C.&lt;/author&gt;&lt;author&gt;McIntyre, C. C.&lt;/author&gt;&lt;author&gt;Volkmann, J.&lt;/author&gt;&lt;/authors&gt;&lt;/contributors&gt;&lt;auth-address&gt;Department of Neurology, Julius-Maximilians-University Wurzburg, Germany.&amp;#xD;Department of Biomedical Engineering, Case Western Reserve University Cleveland, Ohio.&amp;#xD;Department of Neurosurgery, Julius-Maximilans-University Wurzburg, Germany.&lt;/auth-address&gt;&lt;titles&gt;&lt;title&gt;Short pulse width widens the therapeutic window of subthalamic neurostimulation&lt;/title&gt;&lt;secondary-title&gt;Ann Clin Transl Neurol&lt;/secondary-title&gt;&lt;/titles&gt;&lt;periodical&gt;&lt;full-title&gt;Ann Clin Transl Neurol&lt;/full-title&gt;&lt;/periodical&gt;&lt;pages&gt;427-32&lt;/pages&gt;&lt;volume&gt;2&lt;/volume&gt;&lt;number&gt;4&lt;/number&gt;&lt;edition&gt;2015/04/25&lt;/edition&gt;&lt;dates&gt;&lt;year&gt;2015&lt;/year&gt;&lt;pub-dates&gt;&lt;date&gt;Apr&lt;/date&gt;&lt;/pub-dates&gt;&lt;/dates&gt;&lt;isbn&gt;2328-9503 (Print)&amp;#xD;2328-9503 (Linking)&lt;/isbn&gt;&lt;accession-num&gt;25909087&lt;/accession-num&gt;&lt;urls&gt;&lt;related-urls&gt;&lt;url&gt;https://www.ncbi.nlm.nih.gov/pubmed/25909087&lt;/url&gt;&lt;/related-urls&gt;&lt;/urls&gt;&lt;custom2&gt;PMC4402087&lt;/custom2&gt;&lt;electronic-resource-num&gt;10.1002/acn3.168&lt;/electronic-resource-num&gt;&lt;/record&gt;&lt;/Cite&gt;&lt;/EndNote&gt;</w:instrText>
      </w:r>
      <w:r>
        <w:rPr>
          <w:rFonts w:cs="Times-Roman"/>
          <w:lang w:val="en-GB"/>
        </w:rPr>
        <w:fldChar w:fldCharType="separate"/>
      </w:r>
      <w:r w:rsidR="00D52CE2">
        <w:rPr>
          <w:rFonts w:cs="Times-Roman"/>
          <w:noProof/>
          <w:lang w:val="en-GB"/>
        </w:rPr>
        <w:t>[73]</w:t>
      </w:r>
      <w:r>
        <w:rPr>
          <w:rFonts w:cs="Times-Roman"/>
          <w:lang w:val="en-GB"/>
        </w:rPr>
        <w:fldChar w:fldCharType="end"/>
      </w:r>
      <w:r w:rsidRPr="00751F07">
        <w:rPr>
          <w:rFonts w:cs="Times-Roman"/>
          <w:lang w:val="en-GB"/>
        </w:rPr>
        <w:t>.</w:t>
      </w:r>
      <w:r>
        <w:rPr>
          <w:rFonts w:cs="Times-Roman"/>
          <w:lang w:val="en-GB"/>
        </w:rPr>
        <w:t xml:space="preserve"> These results were confirmed by a recent </w:t>
      </w:r>
      <w:r w:rsidRPr="004C67F9">
        <w:rPr>
          <w:rFonts w:cs="Times-Roman"/>
          <w:lang w:val="en-GB"/>
        </w:rPr>
        <w:t>randomized, double-blind study</w:t>
      </w:r>
      <w:r>
        <w:rPr>
          <w:rFonts w:cs="Times-Roman"/>
          <w:lang w:val="en-GB"/>
        </w:rPr>
        <w:t xml:space="preserve"> </w:t>
      </w:r>
      <w:r>
        <w:rPr>
          <w:rFonts w:cs="Times-Roman"/>
          <w:lang w:val="en-GB"/>
        </w:rPr>
        <w:fldChar w:fldCharType="begin">
          <w:fldData xml:space="preserve">PEVuZE5vdGU+PENpdGU+PEF1dGhvcj5Cb3V0aG91cjwvQXV0aG9yPjxZZWFyPjIwMTg8L1llYXI+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Cb3V0aG91cjwvQXV0aG9yPjxZZWFyPjIwMTg8L1llYXI+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74]</w:t>
      </w:r>
      <w:r>
        <w:rPr>
          <w:rFonts w:cs="Times-Roman"/>
          <w:lang w:val="en-GB"/>
        </w:rPr>
        <w:fldChar w:fldCharType="end"/>
      </w:r>
      <w:r w:rsidRPr="004C67F9">
        <w:rPr>
          <w:rFonts w:cs="Times-Roman"/>
          <w:lang w:val="en-GB"/>
        </w:rPr>
        <w:t>.</w:t>
      </w:r>
      <w:r>
        <w:rPr>
          <w:rFonts w:cs="Times-Roman"/>
          <w:lang w:val="en-GB"/>
        </w:rPr>
        <w:t xml:space="preserve"> Dayal et al. have recently shown that s</w:t>
      </w:r>
      <w:r w:rsidRPr="00DD0E6E">
        <w:rPr>
          <w:rFonts w:cs="Times-Roman"/>
          <w:lang w:val="en-GB"/>
        </w:rPr>
        <w:t>peed of gait and perceptual speech scores improved at 30μs settings</w:t>
      </w:r>
      <w:r>
        <w:rPr>
          <w:rFonts w:cs="Times-Roman"/>
          <w:lang w:val="en-GB"/>
        </w:rPr>
        <w:t xml:space="preserve"> </w:t>
      </w:r>
      <w:r>
        <w:rPr>
          <w:rFonts w:cs="Times-Roman"/>
          <w:lang w:val="en-GB"/>
        </w:rPr>
        <w:fldChar w:fldCharType="begin"/>
      </w:r>
      <w:r w:rsidR="00D52CE2">
        <w:rPr>
          <w:rFonts w:cs="Times-Roman"/>
          <w:lang w:val="en-GB"/>
        </w:rPr>
        <w:instrText xml:space="preserve"> ADDIN EN.CITE &lt;EndNote&gt;&lt;Cite&gt;&lt;Author&gt;Dayal&lt;/Author&gt;&lt;Year&gt;2018&lt;/Year&gt;&lt;RecNum&gt;158&lt;/RecNum&gt;&lt;DisplayText&gt;[75]&lt;/DisplayText&gt;&lt;record&gt;&lt;rec-number&gt;158&lt;/rec-number&gt;&lt;foreign-keys&gt;&lt;key app="EN" db-id="s9vzp9a5meaepzearpxvsa2pae5t5t0w9599" timestamp="1563126923"&gt;158&lt;/key&gt;&lt;/foreign-keys&gt;&lt;ref-type name="Journal Article"&gt;17&lt;/ref-type&gt;&lt;contributors&gt;&lt;authors&gt;&lt;author&gt;Dayal, V.&lt;/author&gt;&lt;author&gt;Grover, T.&lt;/author&gt;&lt;author&gt;Limousin, P.&lt;/author&gt;&lt;author&gt;Akram, H.&lt;/author&gt;&lt;author&gt;Cappon, D.&lt;/author&gt;&lt;author&gt;Candelario, J.&lt;/author&gt;&lt;author&gt;Salazar, M.&lt;/author&gt;&lt;author&gt;Tripoliti, E.&lt;/author&gt;&lt;author&gt;Zrinzo, L.&lt;/author&gt;&lt;author&gt;Hyam, J.&lt;/author&gt;&lt;author&gt;Jahanshahi, M.&lt;/author&gt;&lt;author&gt;Hariz, M.&lt;/author&gt;&lt;author&gt;Foltynie, T.&lt;/author&gt;&lt;/authors&gt;&lt;/contributors&gt;&lt;auth-address&gt;Sobell Department of Motor Neuroscience, UCL Institute of Neurology and The National Hospital for Neurology and Neurosurgery, Queen Square, London, UK.&lt;/auth-address&gt;&lt;titles&gt;&lt;title&gt;The Effect of Short Pulse Width Settings on the Therapeutic Window in Subthalamic Nucleus Deep Brain Stimulation for Parkinson&amp;apos;s disease&lt;/title&gt;&lt;secondary-title&gt;J Parkinsons Dis&lt;/secondary-title&gt;&lt;/titles&gt;&lt;periodical&gt;&lt;full-title&gt;J Parkinsons Dis&lt;/full-title&gt;&lt;/periodical&gt;&lt;pages&gt;273-279&lt;/pages&gt;&lt;volume&gt;8&lt;/volume&gt;&lt;number&gt;2&lt;/number&gt;&lt;edition&gt;2018/05/31&lt;/edition&gt;&lt;keywords&gt;&lt;keyword&gt;*Deep brain stimulation&lt;/keyword&gt;&lt;keyword&gt;*Parkinson&amp;apos;s disease&lt;/keyword&gt;&lt;keyword&gt;*electrical parameters&lt;/keyword&gt;&lt;keyword&gt;*gait&lt;/keyword&gt;&lt;keyword&gt;*pulse width&lt;/keyword&gt;&lt;keyword&gt;*side effects&lt;/keyword&gt;&lt;keyword&gt;*speech intelligibility&lt;/keyword&gt;&lt;keyword&gt;*subthalamic nucleus&lt;/keyword&gt;&lt;/keywords&gt;&lt;dates&gt;&lt;year&gt;2018&lt;/year&gt;&lt;/dates&gt;&lt;isbn&gt;1877-718X (Electronic)&amp;#xD;1877-7171 (Linking)&lt;/isbn&gt;&lt;accession-num&gt;29843252&lt;/accession-num&gt;&lt;urls&gt;&lt;related-urls&gt;&lt;url&gt;https://www.ncbi.nlm.nih.gov/pubmed/29843252&lt;/url&gt;&lt;/related-urls&gt;&lt;/urls&gt;&lt;electronic-resource-num&gt;10.3233/JPD-171272&lt;/electronic-resource-num&gt;&lt;/record&gt;&lt;/Cite&gt;&lt;/EndNote&gt;</w:instrText>
      </w:r>
      <w:r>
        <w:rPr>
          <w:rFonts w:cs="Times-Roman"/>
          <w:lang w:val="en-GB"/>
        </w:rPr>
        <w:fldChar w:fldCharType="separate"/>
      </w:r>
      <w:r w:rsidR="00D52CE2">
        <w:rPr>
          <w:rFonts w:cs="Times-Roman"/>
          <w:noProof/>
          <w:lang w:val="en-GB"/>
        </w:rPr>
        <w:t>[75]</w:t>
      </w:r>
      <w:r>
        <w:rPr>
          <w:rFonts w:cs="Times-Roman"/>
          <w:lang w:val="en-GB"/>
        </w:rPr>
        <w:fldChar w:fldCharType="end"/>
      </w:r>
      <w:r w:rsidRPr="00DD0E6E">
        <w:rPr>
          <w:rFonts w:cs="Times-Roman"/>
          <w:lang w:val="en-GB"/>
        </w:rPr>
        <w:t>.</w:t>
      </w:r>
    </w:p>
    <w:p w14:paraId="2F916CD1" w14:textId="77777777" w:rsidR="00143775" w:rsidRDefault="00143775" w:rsidP="00143775">
      <w:pPr>
        <w:autoSpaceDE w:val="0"/>
        <w:autoSpaceDN w:val="0"/>
        <w:adjustRightInd w:val="0"/>
        <w:spacing w:line="480" w:lineRule="auto"/>
        <w:jc w:val="both"/>
        <w:rPr>
          <w:rFonts w:cs="Times-Roman"/>
          <w:lang w:val="en-GB"/>
        </w:rPr>
      </w:pPr>
    </w:p>
    <w:p w14:paraId="7908569A" w14:textId="72252F2F" w:rsidR="00143775" w:rsidRDefault="00143775" w:rsidP="00143775">
      <w:pPr>
        <w:autoSpaceDE w:val="0"/>
        <w:autoSpaceDN w:val="0"/>
        <w:adjustRightInd w:val="0"/>
        <w:spacing w:line="480" w:lineRule="auto"/>
        <w:jc w:val="both"/>
        <w:rPr>
          <w:rFonts w:cs="Times-Roman"/>
          <w:lang w:val="en-GB"/>
        </w:rPr>
      </w:pPr>
      <w:r>
        <w:rPr>
          <w:rFonts w:cs="Times-Roman"/>
          <w:lang w:val="en-GB"/>
        </w:rPr>
        <w:t xml:space="preserve">Of note, </w:t>
      </w:r>
      <w:r w:rsidRPr="004067CE">
        <w:rPr>
          <w:rFonts w:cs="Times-Roman"/>
          <w:lang w:val="en-GB"/>
        </w:rPr>
        <w:t>the optimization of clinical results depends on careful programming of electrical parameters and changes in antiparkinsonian drug dosages.</w:t>
      </w:r>
      <w:r>
        <w:rPr>
          <w:rFonts w:cs="Times-Roman"/>
          <w:lang w:val="en-GB"/>
        </w:rPr>
        <w:t xml:space="preserve"> In this </w:t>
      </w:r>
      <w:r>
        <w:rPr>
          <w:rFonts w:cs="Times-Roman"/>
          <w:lang w:val="en-GB"/>
        </w:rPr>
        <w:lastRenderedPageBreak/>
        <w:t xml:space="preserve">regard, </w:t>
      </w:r>
      <w:r w:rsidRPr="004067CE">
        <w:rPr>
          <w:rFonts w:cs="Times-Roman"/>
          <w:lang w:val="en-GB"/>
        </w:rPr>
        <w:t>improvement of parkinsonian signs can be achieved in the majority of patients even after long-term stable stimulatio</w:t>
      </w:r>
      <w:r>
        <w:rPr>
          <w:rFonts w:cs="Times-Roman"/>
          <w:lang w:val="en-GB"/>
        </w:rPr>
        <w:t>n, especially</w:t>
      </w:r>
      <w:r w:rsidRPr="004067CE">
        <w:rPr>
          <w:rFonts w:cs="Times-Roman"/>
          <w:lang w:val="en-GB"/>
        </w:rPr>
        <w:t xml:space="preserve"> when postoperative care is personally managed by a neurologist expert in movement disorders</w:t>
      </w:r>
      <w:r>
        <w:rPr>
          <w:rFonts w:cs="Times-Roman"/>
          <w:lang w:val="en-GB"/>
        </w:rPr>
        <w:t>, who</w:t>
      </w:r>
      <w:r w:rsidRPr="004067CE">
        <w:rPr>
          <w:rFonts w:cs="Times-Roman"/>
          <w:lang w:val="en-GB"/>
        </w:rPr>
        <w:t xml:space="preserve"> is directly responsible for stimulation programming and simultaneous drug adjustments</w:t>
      </w:r>
      <w:r>
        <w:rPr>
          <w:rFonts w:cs="Times-Roman"/>
          <w:lang w:val="en-GB"/>
        </w:rPr>
        <w:t xml:space="preserve"> </w:t>
      </w:r>
      <w:r>
        <w:rPr>
          <w:rFonts w:cs="Times-Roman"/>
          <w:lang w:val="en-GB"/>
        </w:rPr>
        <w:fldChar w:fldCharType="begin"/>
      </w:r>
      <w:r w:rsidR="00D52CE2">
        <w:rPr>
          <w:rFonts w:cs="Times-Roman"/>
          <w:lang w:val="en-GB"/>
        </w:rPr>
        <w:instrText xml:space="preserve"> ADDIN EN.CITE &lt;EndNote&gt;&lt;Cite&gt;&lt;Author&gt;Moro&lt;/Author&gt;&lt;Year&gt;2006&lt;/Year&gt;&lt;RecNum&gt;436&lt;/RecNum&gt;&lt;DisplayText&gt;[76]&lt;/DisplayText&gt;&lt;record&gt;&lt;rec-number&gt;436&lt;/rec-number&gt;&lt;foreign-keys&gt;&lt;key app="EN" db-id="s9vzp9a5meaepzearpxvsa2pae5t5t0w9599" timestamp="1565685973"&gt;436&lt;/key&gt;&lt;/foreign-keys&gt;&lt;ref-type name="Journal Article"&gt;17&lt;/ref-type&gt;&lt;contributors&gt;&lt;authors&gt;&lt;author&gt;Moro, E.&lt;/author&gt;&lt;author&gt;Poon, Y. Y.&lt;/author&gt;&lt;author&gt;Lozano, A. M.&lt;/author&gt;&lt;author&gt;Saint-Cyr, J. A.&lt;/author&gt;&lt;author&gt;Lang, A. E.&lt;/author&gt;&lt;/authors&gt;&lt;/contributors&gt;&lt;auth-address&gt;Movement Disorders Center and Department of Neurosurgery, Toronto Western Hospital, University Health Network, University of Toronto, 399 Bathurst Street, Toronto, Ontario. elena.moro@uhn.on.ca&lt;/auth-address&gt;&lt;titles&gt;&lt;title&gt;Subthalamic nucleus stimulation: improvements in outcome with reprogramming&lt;/title&gt;&lt;secondary-title&gt;Arch Neurol&lt;/secondary-title&gt;&lt;/titles&gt;&lt;periodical&gt;&lt;full-title&gt;Arch Neurol&lt;/full-title&gt;&lt;/periodical&gt;&lt;pages&gt;1266-72&lt;/pages&gt;&lt;volume&gt;63&lt;/volume&gt;&lt;number&gt;9&lt;/number&gt;&lt;edition&gt;2006/07/13&lt;/edition&gt;&lt;keywords&gt;&lt;keyword&gt;Antiparkinson Agents/therapeutic use&lt;/keyword&gt;&lt;keyword&gt;Deep Brain Stimulation/*methods&lt;/keyword&gt;&lt;keyword&gt;Female&lt;/keyword&gt;&lt;keyword&gt;Follow-Up Studies&lt;/keyword&gt;&lt;keyword&gt;Humans&lt;/keyword&gt;&lt;keyword&gt;Male&lt;/keyword&gt;&lt;keyword&gt;Middle Aged&lt;/keyword&gt;&lt;keyword&gt;Parkinson Disease/*therapy&lt;/keyword&gt;&lt;keyword&gt;Subthalamic Nucleus/*physiopathology&lt;/keyword&gt;&lt;keyword&gt;*Treatment Outcome&lt;/keyword&gt;&lt;/keywords&gt;&lt;dates&gt;&lt;year&gt;2006&lt;/year&gt;&lt;pub-dates&gt;&lt;date&gt;Sep&lt;/date&gt;&lt;/pub-dates&gt;&lt;/dates&gt;&lt;isbn&gt;0003-9942 (Print)&amp;#xD;0003-9942 (Linking)&lt;/isbn&gt;&lt;accession-num&gt;16831958&lt;/accession-num&gt;&lt;urls&gt;&lt;related-urls&gt;&lt;url&gt;https://www.ncbi.nlm.nih.gov/pubmed/16831958&lt;/url&gt;&lt;/related-urls&gt;&lt;/urls&gt;&lt;electronic-resource-num&gt;10.1001/archneur.63.9.1266&lt;/electronic-resource-num&gt;&lt;/record&gt;&lt;/Cite&gt;&lt;/EndNote&gt;</w:instrText>
      </w:r>
      <w:r>
        <w:rPr>
          <w:rFonts w:cs="Times-Roman"/>
          <w:lang w:val="en-GB"/>
        </w:rPr>
        <w:fldChar w:fldCharType="separate"/>
      </w:r>
      <w:r w:rsidR="00D52CE2">
        <w:rPr>
          <w:rFonts w:cs="Times-Roman"/>
          <w:noProof/>
          <w:lang w:val="en-GB"/>
        </w:rPr>
        <w:t>[76]</w:t>
      </w:r>
      <w:r>
        <w:rPr>
          <w:rFonts w:cs="Times-Roman"/>
          <w:lang w:val="en-GB"/>
        </w:rPr>
        <w:fldChar w:fldCharType="end"/>
      </w:r>
    </w:p>
    <w:p w14:paraId="4FEF597D" w14:textId="77777777" w:rsidR="00143775" w:rsidRDefault="00143775" w:rsidP="00143775">
      <w:pPr>
        <w:autoSpaceDE w:val="0"/>
        <w:autoSpaceDN w:val="0"/>
        <w:adjustRightInd w:val="0"/>
        <w:spacing w:line="480" w:lineRule="auto"/>
        <w:jc w:val="both"/>
        <w:rPr>
          <w:rFonts w:cs="Times-Roman"/>
          <w:lang w:val="en-GB"/>
        </w:rPr>
      </w:pPr>
    </w:p>
    <w:p w14:paraId="07B383DF" w14:textId="72500E6B" w:rsidR="00143775" w:rsidRPr="00D9206F" w:rsidRDefault="006908D8" w:rsidP="00143775">
      <w:pPr>
        <w:autoSpaceDE w:val="0"/>
        <w:autoSpaceDN w:val="0"/>
        <w:adjustRightInd w:val="0"/>
        <w:spacing w:line="480" w:lineRule="auto"/>
        <w:jc w:val="both"/>
        <w:rPr>
          <w:rFonts w:cs="Times-Roman"/>
          <w:i/>
          <w:iCs/>
          <w:lang w:val="en-GB"/>
        </w:rPr>
      </w:pPr>
      <w:r>
        <w:rPr>
          <w:rFonts w:cs="Times-Roman"/>
          <w:i/>
          <w:iCs/>
          <w:lang w:val="en-GB"/>
        </w:rPr>
        <w:t xml:space="preserve">3.2 </w:t>
      </w:r>
      <w:r w:rsidR="00143775" w:rsidRPr="00143775">
        <w:rPr>
          <w:rFonts w:cs="Times-Roman"/>
          <w:i/>
          <w:iCs/>
          <w:lang w:val="en-GB"/>
        </w:rPr>
        <w:t>DBS lead technology</w:t>
      </w:r>
    </w:p>
    <w:p w14:paraId="25080156" w14:textId="475404A6" w:rsidR="00C114B4" w:rsidRDefault="00143775" w:rsidP="00C114B4">
      <w:pPr>
        <w:autoSpaceDE w:val="0"/>
        <w:autoSpaceDN w:val="0"/>
        <w:adjustRightInd w:val="0"/>
        <w:spacing w:line="480" w:lineRule="auto"/>
        <w:jc w:val="both"/>
        <w:rPr>
          <w:rFonts w:cs="Times-Roman"/>
          <w:lang w:val="en-GB"/>
        </w:rPr>
      </w:pPr>
      <w:r>
        <w:rPr>
          <w:rFonts w:cs="Times-Roman"/>
          <w:lang w:val="en-GB"/>
        </w:rPr>
        <w:t xml:space="preserve">Directional DBS (dDBS) is increasingly becoming the standard of DBS lead technology. dDBS has the </w:t>
      </w:r>
      <w:r w:rsidRPr="004C67F9">
        <w:rPr>
          <w:rFonts w:cs="Times-Roman"/>
          <w:lang w:val="en-GB"/>
        </w:rPr>
        <w:t>advantage of shaping the electrical field in the axial</w:t>
      </w:r>
      <w:r>
        <w:rPr>
          <w:rFonts w:cs="Times-Roman"/>
          <w:lang w:val="en-GB"/>
        </w:rPr>
        <w:t xml:space="preserve"> </w:t>
      </w:r>
      <w:r w:rsidRPr="004C67F9">
        <w:rPr>
          <w:rFonts w:cs="Times-Roman"/>
          <w:lang w:val="en-GB"/>
        </w:rPr>
        <w:t>plane</w:t>
      </w:r>
      <w:r>
        <w:rPr>
          <w:rFonts w:cs="Times-Roman"/>
          <w:lang w:val="en-GB"/>
        </w:rPr>
        <w:t xml:space="preserve"> compared to all previous lead designs which were characterized by </w:t>
      </w:r>
      <w:r w:rsidRPr="00051C5F">
        <w:rPr>
          <w:rFonts w:cs="Times-Roman"/>
          <w:lang w:val="en-GB"/>
        </w:rPr>
        <w:t>omnidirectional stimulation</w:t>
      </w:r>
      <w:r>
        <w:rPr>
          <w:rFonts w:cs="Times-Roman"/>
          <w:lang w:val="en-GB"/>
        </w:rPr>
        <w:t xml:space="preserve"> </w:t>
      </w:r>
      <w:r w:rsidRPr="00051C5F">
        <w:rPr>
          <w:rFonts w:cs="Times-Roman"/>
          <w:lang w:val="en-GB"/>
        </w:rPr>
        <w:t>field generated by cylindrical electrodes that only</w:t>
      </w:r>
      <w:r>
        <w:rPr>
          <w:rFonts w:cs="Times-Roman"/>
          <w:lang w:val="en-GB"/>
        </w:rPr>
        <w:t xml:space="preserve"> </w:t>
      </w:r>
      <w:r w:rsidRPr="00051C5F">
        <w:rPr>
          <w:rFonts w:cs="Times-Roman"/>
          <w:lang w:val="en-GB"/>
        </w:rPr>
        <w:t>allow shaping the electrical field along the lead axis</w:t>
      </w:r>
      <w:r>
        <w:rPr>
          <w:rFonts w:cs="Times-Roman"/>
          <w:lang w:val="en-GB"/>
        </w:rPr>
        <w:t xml:space="preserve"> </w:t>
      </w:r>
      <w:r>
        <w:rPr>
          <w:rFonts w:cs="Times-Roman"/>
          <w:lang w:val="en-GB"/>
        </w:rPr>
        <w:fldChar w:fldCharType="begin">
          <w:fldData xml:space="preserve">PEVuZE5vdGU+PENpdGU+PEF1dGhvcj5EZW1iZWs8L0F1dGhvcj48WWVhcj4yMDE3PC9ZZWFyPjxS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EZW1iZWs8L0F1dGhvcj48WWVhcj4yMDE3PC9ZZWFyPjxS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77]</w:t>
      </w:r>
      <w:r>
        <w:rPr>
          <w:rFonts w:cs="Times-Roman"/>
          <w:lang w:val="en-GB"/>
        </w:rPr>
        <w:fldChar w:fldCharType="end"/>
      </w:r>
      <w:r>
        <w:rPr>
          <w:rFonts w:cs="Times-Roman"/>
          <w:lang w:val="en-GB"/>
        </w:rPr>
        <w:t xml:space="preserve">. </w:t>
      </w:r>
      <w:r w:rsidR="00C114B4" w:rsidRPr="00C114B4">
        <w:rPr>
          <w:rFonts w:cs="Times-Roman"/>
          <w:lang w:val="en-GB"/>
        </w:rPr>
        <w:t>In recent years, several new electrode designs have been proposed</w:t>
      </w:r>
      <w:r w:rsidR="00C114B4">
        <w:rPr>
          <w:rFonts w:cs="Times-Roman"/>
          <w:lang w:val="en-GB"/>
        </w:rPr>
        <w:t xml:space="preserve"> </w:t>
      </w:r>
      <w:r w:rsidR="00C114B4" w:rsidRPr="00C114B4">
        <w:rPr>
          <w:rFonts w:cs="Times-Roman"/>
          <w:lang w:val="en-GB"/>
        </w:rPr>
        <w:t>allowing to shape the electrical field perpendicular to</w:t>
      </w:r>
      <w:r w:rsidR="00C114B4">
        <w:rPr>
          <w:rFonts w:cs="Times-Roman"/>
          <w:lang w:val="en-GB"/>
        </w:rPr>
        <w:t xml:space="preserve"> </w:t>
      </w:r>
      <w:r w:rsidR="00C114B4" w:rsidRPr="00C114B4">
        <w:rPr>
          <w:rFonts w:cs="Times-Roman"/>
          <w:lang w:val="en-GB"/>
        </w:rPr>
        <w:t>the lead</w:t>
      </w:r>
      <w:r w:rsidR="00C114B4">
        <w:rPr>
          <w:rFonts w:cs="Times-Roman"/>
          <w:lang w:val="en-GB"/>
        </w:rPr>
        <w:t xml:space="preserve"> (Fig.2)</w:t>
      </w:r>
      <w:r w:rsidR="00C114B4">
        <w:rPr>
          <w:rFonts w:cs="Times-Roman"/>
          <w:lang w:val="en-GB"/>
        </w:rPr>
        <w:fldChar w:fldCharType="begin"/>
      </w:r>
      <w:r w:rsidR="00D52CE2">
        <w:rPr>
          <w:rFonts w:cs="Times-Roman"/>
          <w:lang w:val="en-GB"/>
        </w:rPr>
        <w:instrText xml:space="preserve"> ADDIN EN.CITE &lt;EndNote&gt;&lt;Cite&gt;&lt;Author&gt;Steigerwald&lt;/Author&gt;&lt;Year&gt;2019&lt;/Year&gt;&lt;RecNum&gt;502&lt;/RecNum&gt;&lt;DisplayText&gt;[78]&lt;/DisplayText&gt;&lt;record&gt;&lt;rec-number&gt;502&lt;/rec-number&gt;&lt;foreign-keys&gt;&lt;key app="EN" db-id="s9vzp9a5meaepzearpxvsa2pae5t5t0w9599" timestamp="1572110456"&gt;502&lt;/key&gt;&lt;/foreign-keys&gt;&lt;ref-type name="Journal Article"&gt;17&lt;/ref-type&gt;&lt;contributors&gt;&lt;authors&gt;&lt;author&gt;Steigerwald, F.&lt;/author&gt;&lt;author&gt;Matthies, C.&lt;/author&gt;&lt;author&gt;Volkmann, J.&lt;/author&gt;&lt;/authors&gt;&lt;/contributors&gt;&lt;auth-address&gt;Department of Neurology, University Hospital Wurzburg, Josef-Schneider-Str. 11, D-97080, Wurzburg, Germany. Steigerwal_F@ukw.de.&amp;#xD;Department of Neurosurgery, University Hospital Wurzburg, Josef-Schneider-Str. 11, D-97080, Wurzburg, Germany.&amp;#xD;Department of Neurology, University Hospital Wurzburg, Josef-Schneider-Str. 11, D-97080, Wurzburg, Germany.&lt;/auth-address&gt;&lt;titles&gt;&lt;title&gt;Directional Deep Brain Stimulation&lt;/title&gt;&lt;secondary-title&gt;Neurotherapeutics&lt;/secondary-title&gt;&lt;/titles&gt;&lt;periodical&gt;&lt;full-title&gt;Neurotherapeutics&lt;/full-title&gt;&lt;/periodical&gt;&lt;pages&gt;100-104&lt;/pages&gt;&lt;volume&gt;16&lt;/volume&gt;&lt;number&gt;1&lt;/number&gt;&lt;edition&gt;2018/09/21&lt;/edition&gt;&lt;keywords&gt;&lt;keyword&gt;*Deep brain stimulation&lt;/keyword&gt;&lt;keyword&gt;*VTA modeling&lt;/keyword&gt;&lt;keyword&gt;*directional DBS&lt;/keyword&gt;&lt;/keywords&gt;&lt;dates&gt;&lt;year&gt;2019&lt;/year&gt;&lt;pub-dates&gt;&lt;date&gt;Jan&lt;/date&gt;&lt;/pub-dates&gt;&lt;/dates&gt;&lt;isbn&gt;1878-7479 (Electronic)&amp;#xD;1878-7479 (Linking)&lt;/isbn&gt;&lt;accession-num&gt;30232718&lt;/accession-num&gt;&lt;urls&gt;&lt;related-urls&gt;&lt;url&gt;https://www.ncbi.nlm.nih.gov/pubmed/30232718&lt;/url&gt;&lt;/related-urls&gt;&lt;/urls&gt;&lt;custom2&gt;PMC6361058&lt;/custom2&gt;&lt;electronic-resource-num&gt;10.1007/s13311-018-0667-7&lt;/electronic-resource-num&gt;&lt;/record&gt;&lt;/Cite&gt;&lt;/EndNote&gt;</w:instrText>
      </w:r>
      <w:r w:rsidR="00C114B4">
        <w:rPr>
          <w:rFonts w:cs="Times-Roman"/>
          <w:lang w:val="en-GB"/>
        </w:rPr>
        <w:fldChar w:fldCharType="separate"/>
      </w:r>
      <w:r w:rsidR="00D52CE2">
        <w:rPr>
          <w:rFonts w:cs="Times-Roman"/>
          <w:noProof/>
          <w:lang w:val="en-GB"/>
        </w:rPr>
        <w:t>[78]</w:t>
      </w:r>
      <w:r w:rsidR="00C114B4">
        <w:rPr>
          <w:rFonts w:cs="Times-Roman"/>
          <w:lang w:val="en-GB"/>
        </w:rPr>
        <w:fldChar w:fldCharType="end"/>
      </w:r>
      <w:r w:rsidR="00C114B4">
        <w:rPr>
          <w:rFonts w:cs="Times-Roman"/>
          <w:lang w:val="en-GB"/>
        </w:rPr>
        <w:t>.</w:t>
      </w:r>
    </w:p>
    <w:p w14:paraId="0CD6A41C" w14:textId="7C0CFA73" w:rsidR="00143775" w:rsidRDefault="00143775" w:rsidP="00C114B4">
      <w:pPr>
        <w:autoSpaceDE w:val="0"/>
        <w:autoSpaceDN w:val="0"/>
        <w:adjustRightInd w:val="0"/>
        <w:spacing w:line="480" w:lineRule="auto"/>
        <w:jc w:val="both"/>
        <w:rPr>
          <w:rFonts w:ascii="Times New Roman" w:hAnsi="Times New Roman" w:cs="Times New Roman"/>
          <w:shd w:val="clear" w:color="auto" w:fill="FFFFFF"/>
        </w:rPr>
      </w:pPr>
      <w:r>
        <w:rPr>
          <w:rFonts w:cs="Times-Roman"/>
          <w:lang w:val="en-GB"/>
        </w:rPr>
        <w:t xml:space="preserve">dDBS electrodes </w:t>
      </w:r>
      <w:r w:rsidRPr="004023B2">
        <w:rPr>
          <w:rFonts w:cs="Times-Roman"/>
          <w:lang w:val="en-GB"/>
        </w:rPr>
        <w:t xml:space="preserve">can </w:t>
      </w:r>
      <w:r>
        <w:rPr>
          <w:rFonts w:cs="Times-Roman"/>
          <w:lang w:val="en-GB"/>
        </w:rPr>
        <w:t>steer</w:t>
      </w:r>
      <w:r w:rsidRPr="004023B2">
        <w:rPr>
          <w:rFonts w:cs="Times-Roman"/>
          <w:lang w:val="en-GB"/>
        </w:rPr>
        <w:t xml:space="preserve"> stimulation</w:t>
      </w:r>
      <w:r>
        <w:rPr>
          <w:rFonts w:cs="Times-Roman"/>
          <w:lang w:val="en-GB"/>
        </w:rPr>
        <w:t>, using (three) segmented contacts</w:t>
      </w:r>
      <w:r w:rsidRPr="004023B2">
        <w:rPr>
          <w:rFonts w:cs="Times-Roman"/>
          <w:lang w:val="en-GB"/>
        </w:rPr>
        <w:t xml:space="preserve"> </w:t>
      </w:r>
      <w:r>
        <w:rPr>
          <w:rFonts w:cs="Times-Roman"/>
          <w:lang w:val="en-GB"/>
        </w:rPr>
        <w:t xml:space="preserve">360 degrees </w:t>
      </w:r>
      <w:r w:rsidRPr="004023B2">
        <w:rPr>
          <w:rFonts w:cs="Times-Roman"/>
          <w:lang w:val="en-GB"/>
        </w:rPr>
        <w:t>around the lead.</w:t>
      </w:r>
      <w:r>
        <w:rPr>
          <w:rFonts w:cs="Times-Roman"/>
          <w:lang w:val="en-GB"/>
        </w:rPr>
        <w:t xml:space="preserve"> In 2014</w:t>
      </w:r>
      <w:r w:rsidR="007D406F">
        <w:rPr>
          <w:rFonts w:cs="Times-Roman"/>
          <w:lang w:val="en-GB"/>
        </w:rPr>
        <w:t>,</w:t>
      </w:r>
      <w:r>
        <w:rPr>
          <w:rFonts w:cs="Times-Roman"/>
          <w:lang w:val="en-GB"/>
        </w:rPr>
        <w:t xml:space="preserve"> t</w:t>
      </w:r>
      <w:r w:rsidRPr="00E7282D">
        <w:rPr>
          <w:rFonts w:cs="Times-Roman"/>
          <w:lang w:val="en-GB"/>
        </w:rPr>
        <w:t>wo experimental intraoperative studies with novel</w:t>
      </w:r>
      <w:r>
        <w:rPr>
          <w:rFonts w:cs="Times-Roman"/>
          <w:lang w:val="en-GB"/>
        </w:rPr>
        <w:t xml:space="preserve"> </w:t>
      </w:r>
      <w:r w:rsidRPr="00E7282D">
        <w:rPr>
          <w:rFonts w:cs="Times-Roman"/>
          <w:lang w:val="en-GB"/>
        </w:rPr>
        <w:t xml:space="preserve">directional DBS leads </w:t>
      </w:r>
      <w:r>
        <w:rPr>
          <w:rFonts w:cs="Times-Roman"/>
          <w:lang w:val="en-GB"/>
        </w:rPr>
        <w:t>performed in two different centres provided some</w:t>
      </w:r>
      <w:r w:rsidRPr="00E7282D">
        <w:rPr>
          <w:rFonts w:cs="Times-Roman"/>
          <w:lang w:val="en-GB"/>
        </w:rPr>
        <w:t xml:space="preserve"> evidence </w:t>
      </w:r>
      <w:r>
        <w:rPr>
          <w:rFonts w:cs="Times-Roman"/>
          <w:lang w:val="en-GB"/>
        </w:rPr>
        <w:t>to support the use of</w:t>
      </w:r>
      <w:r w:rsidRPr="00E7282D">
        <w:rPr>
          <w:rFonts w:cs="Times-Roman"/>
          <w:lang w:val="en-GB"/>
        </w:rPr>
        <w:t xml:space="preserve"> </w:t>
      </w:r>
      <w:r>
        <w:rPr>
          <w:rFonts w:cs="Times-Roman"/>
          <w:lang w:val="en-GB"/>
        </w:rPr>
        <w:t xml:space="preserve">dDBS </w:t>
      </w:r>
      <w:r>
        <w:rPr>
          <w:rFonts w:cs="Times-Roman"/>
          <w:lang w:val="en-GB"/>
        </w:rPr>
        <w:fldChar w:fldCharType="begin">
          <w:fldData xml:space="preserve">PEVuZE5vdGU+PENpdGU+PEF1dGhvcj5Qb2xsbzwvQXV0aG9yPjxZZWFyPjIwMTQ8L1llYXI+PFJl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Qb2xsbzwvQXV0aG9yPjxZZWFyPjIwMTQ8L1llYXI+PFJl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79, 80]</w:t>
      </w:r>
      <w:r>
        <w:rPr>
          <w:rFonts w:cs="Times-Roman"/>
          <w:lang w:val="en-GB"/>
        </w:rPr>
        <w:fldChar w:fldCharType="end"/>
      </w:r>
      <w:r>
        <w:rPr>
          <w:rFonts w:cs="Times-Roman"/>
          <w:lang w:val="en-GB"/>
        </w:rPr>
        <w:t>. Both of these studies suggested that dDBS</w:t>
      </w:r>
      <w:r w:rsidRPr="00E7282D">
        <w:rPr>
          <w:rFonts w:cs="Times-Roman"/>
          <w:lang w:val="en-GB"/>
        </w:rPr>
        <w:t xml:space="preserve"> widened the therapeutic window and lowered the current needed for beneficial effects compared to omnidirectional stimulation</w:t>
      </w:r>
      <w:r>
        <w:rPr>
          <w:rFonts w:cs="Times-Roman"/>
          <w:lang w:val="en-GB"/>
        </w:rPr>
        <w:t xml:space="preserve"> </w:t>
      </w:r>
      <w:r>
        <w:rPr>
          <w:rFonts w:cs="Times-Roman"/>
          <w:lang w:val="en-GB"/>
        </w:rPr>
        <w:fldChar w:fldCharType="begin">
          <w:fldData xml:space="preserve">PEVuZE5vdGU+PENpdGU+PEF1dGhvcj5Qb2xsbzwvQXV0aG9yPjxZZWFyPjIwMTQ8L1llYXI+PFJl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Qb2xsbzwvQXV0aG9yPjxZZWFyPjIwMTQ8L1llYXI+PFJl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79, 80]</w:t>
      </w:r>
      <w:r>
        <w:rPr>
          <w:rFonts w:cs="Times-Roman"/>
          <w:lang w:val="en-GB"/>
        </w:rPr>
        <w:fldChar w:fldCharType="end"/>
      </w:r>
      <w:r>
        <w:rPr>
          <w:rFonts w:cs="Times-Roman"/>
          <w:lang w:val="en-GB"/>
        </w:rPr>
        <w:t xml:space="preserve">. </w:t>
      </w:r>
      <w:r w:rsidRPr="00033632">
        <w:rPr>
          <w:rFonts w:cs="Times-Roman"/>
          <w:lang w:val="en-GB"/>
        </w:rPr>
        <w:t xml:space="preserve">This </w:t>
      </w:r>
      <w:r>
        <w:rPr>
          <w:rFonts w:cs="Times-Roman"/>
          <w:lang w:val="en-GB"/>
        </w:rPr>
        <w:t>innovative</w:t>
      </w:r>
      <w:r w:rsidRPr="00033632">
        <w:rPr>
          <w:rFonts w:cs="Times-Roman"/>
          <w:lang w:val="en-GB"/>
        </w:rPr>
        <w:t xml:space="preserve"> approach</w:t>
      </w:r>
      <w:r>
        <w:rPr>
          <w:rFonts w:cs="Times-Roman"/>
          <w:lang w:val="en-GB"/>
        </w:rPr>
        <w:t xml:space="preserve"> through</w:t>
      </w:r>
      <w:r w:rsidRPr="00033632">
        <w:rPr>
          <w:rFonts w:cs="Times-Roman"/>
          <w:lang w:val="en-GB"/>
        </w:rPr>
        <w:t xml:space="preserve"> a specific orientation</w:t>
      </w:r>
      <w:r>
        <w:rPr>
          <w:rFonts w:cs="Times-Roman"/>
          <w:lang w:val="en-GB"/>
        </w:rPr>
        <w:t xml:space="preserve"> of the stimulation allows</w:t>
      </w:r>
      <w:r w:rsidRPr="00033632">
        <w:rPr>
          <w:rFonts w:cs="Times-Roman"/>
          <w:lang w:val="en-GB"/>
        </w:rPr>
        <w:t xml:space="preserve"> a reduction of the total activated tissue</w:t>
      </w:r>
      <w:r>
        <w:rPr>
          <w:rFonts w:cs="Times-Roman"/>
          <w:lang w:val="en-GB"/>
        </w:rPr>
        <w:t xml:space="preserve"> and, thus,</w:t>
      </w:r>
      <w:r w:rsidRPr="00033632">
        <w:rPr>
          <w:rFonts w:cs="Times-Roman"/>
          <w:lang w:val="en-GB"/>
        </w:rPr>
        <w:t xml:space="preserve"> enhances the accuracy of DBS in commonly used targets</w:t>
      </w:r>
      <w:r>
        <w:rPr>
          <w:rFonts w:cs="Times-Roman"/>
          <w:lang w:val="en-GB"/>
        </w:rPr>
        <w:t>.</w:t>
      </w:r>
      <w:r w:rsidR="005B17FE">
        <w:rPr>
          <w:rFonts w:cs="Times-Roman"/>
          <w:lang w:val="en-GB"/>
        </w:rPr>
        <w:t xml:space="preserve"> Of note, </w:t>
      </w:r>
      <w:r w:rsidR="005B17FE">
        <w:rPr>
          <w:rFonts w:ascii="Times New Roman" w:hAnsi="Times New Roman" w:cs="Times New Roman"/>
          <w:shd w:val="clear" w:color="auto" w:fill="FFFFFF"/>
        </w:rPr>
        <w:t>d</w:t>
      </w:r>
      <w:r w:rsidR="005B17FE" w:rsidRPr="00E24994">
        <w:rPr>
          <w:rFonts w:ascii="Times New Roman" w:hAnsi="Times New Roman" w:cs="Times New Roman"/>
          <w:shd w:val="clear" w:color="auto" w:fill="FFFFFF"/>
        </w:rPr>
        <w:t xml:space="preserve">irectional leads </w:t>
      </w:r>
      <w:r w:rsidR="005B17FE">
        <w:rPr>
          <w:rFonts w:ascii="Times New Roman" w:hAnsi="Times New Roman" w:cs="Times New Roman"/>
          <w:shd w:val="clear" w:color="auto" w:fill="FFFFFF"/>
        </w:rPr>
        <w:t xml:space="preserve">have the advantage to </w:t>
      </w:r>
      <w:r w:rsidR="003079FB">
        <w:rPr>
          <w:rFonts w:ascii="Times New Roman" w:hAnsi="Times New Roman" w:cs="Times New Roman"/>
          <w:shd w:val="clear" w:color="auto" w:fill="FFFFFF"/>
        </w:rPr>
        <w:t xml:space="preserve">deliver </w:t>
      </w:r>
      <w:r w:rsidR="005B17FE">
        <w:rPr>
          <w:rFonts w:ascii="Times New Roman" w:hAnsi="Times New Roman" w:cs="Times New Roman"/>
          <w:shd w:val="clear" w:color="auto" w:fill="FFFFFF"/>
        </w:rPr>
        <w:t xml:space="preserve">the stimulation in </w:t>
      </w:r>
      <w:r w:rsidR="003079FB">
        <w:rPr>
          <w:rFonts w:ascii="Times New Roman" w:hAnsi="Times New Roman" w:cs="Times New Roman"/>
          <w:shd w:val="clear" w:color="auto" w:fill="FFFFFF"/>
        </w:rPr>
        <w:t xml:space="preserve">the </w:t>
      </w:r>
      <w:r w:rsidR="005B17FE">
        <w:rPr>
          <w:rFonts w:ascii="Times New Roman" w:hAnsi="Times New Roman" w:cs="Times New Roman"/>
          <w:shd w:val="clear" w:color="auto" w:fill="FFFFFF"/>
        </w:rPr>
        <w:t xml:space="preserve">most effective way but </w:t>
      </w:r>
      <w:r w:rsidR="00E63D98">
        <w:rPr>
          <w:rFonts w:ascii="Times New Roman" w:hAnsi="Times New Roman" w:cs="Times New Roman"/>
          <w:shd w:val="clear" w:color="auto" w:fill="FFFFFF"/>
        </w:rPr>
        <w:t xml:space="preserve">may </w:t>
      </w:r>
      <w:r w:rsidR="005B17FE" w:rsidRPr="00E24994">
        <w:rPr>
          <w:rFonts w:ascii="Times New Roman" w:hAnsi="Times New Roman" w:cs="Times New Roman"/>
          <w:shd w:val="clear" w:color="auto" w:fill="FFFFFF"/>
        </w:rPr>
        <w:t xml:space="preserve">not </w:t>
      </w:r>
      <w:r w:rsidR="003079FB">
        <w:rPr>
          <w:rFonts w:ascii="Times New Roman" w:hAnsi="Times New Roman" w:cs="Times New Roman"/>
          <w:shd w:val="clear" w:color="auto" w:fill="FFFFFF"/>
        </w:rPr>
        <w:t xml:space="preserve">compensate for </w:t>
      </w:r>
      <w:r w:rsidR="005B17FE" w:rsidRPr="00E24994">
        <w:rPr>
          <w:rFonts w:ascii="Times New Roman" w:hAnsi="Times New Roman" w:cs="Times New Roman"/>
          <w:shd w:val="clear" w:color="auto" w:fill="FFFFFF"/>
        </w:rPr>
        <w:t xml:space="preserve">a badly placed lead. </w:t>
      </w:r>
      <w:r w:rsidR="005B17FE">
        <w:rPr>
          <w:rFonts w:ascii="Times New Roman" w:hAnsi="Times New Roman" w:cs="Times New Roman"/>
          <w:shd w:val="clear" w:color="auto" w:fill="FFFFFF"/>
        </w:rPr>
        <w:lastRenderedPageBreak/>
        <w:t>Thus,</w:t>
      </w:r>
      <w:r w:rsidR="005B17FE" w:rsidRPr="00E24994">
        <w:rPr>
          <w:rFonts w:ascii="Times New Roman" w:hAnsi="Times New Roman" w:cs="Times New Roman"/>
          <w:shd w:val="clear" w:color="auto" w:fill="FFFFFF"/>
        </w:rPr>
        <w:t xml:space="preserve"> directional DBS </w:t>
      </w:r>
      <w:r w:rsidR="005B17FE">
        <w:rPr>
          <w:rFonts w:ascii="Times New Roman" w:hAnsi="Times New Roman" w:cs="Times New Roman"/>
          <w:shd w:val="clear" w:color="auto" w:fill="FFFFFF"/>
        </w:rPr>
        <w:t>is not able to</w:t>
      </w:r>
      <w:r w:rsidR="005B17FE" w:rsidRPr="00E24994">
        <w:rPr>
          <w:rFonts w:ascii="Times New Roman" w:hAnsi="Times New Roman" w:cs="Times New Roman"/>
          <w:shd w:val="clear" w:color="auto" w:fill="FFFFFF"/>
        </w:rPr>
        <w:t xml:space="preserve"> improve overall coverage of the desired target </w:t>
      </w:r>
      <w:r w:rsidR="007D406F">
        <w:rPr>
          <w:rFonts w:ascii="Times New Roman" w:hAnsi="Times New Roman" w:cs="Times New Roman"/>
          <w:shd w:val="clear" w:color="auto" w:fill="FFFFFF"/>
        </w:rPr>
        <w:t xml:space="preserve">although it can </w:t>
      </w:r>
      <w:r w:rsidR="005B17FE">
        <w:rPr>
          <w:rFonts w:ascii="Times New Roman" w:hAnsi="Times New Roman" w:cs="Times New Roman"/>
          <w:shd w:val="clear" w:color="auto" w:fill="FFFFFF"/>
        </w:rPr>
        <w:t xml:space="preserve">direct stimulation </w:t>
      </w:r>
      <w:r w:rsidR="00FA49B1">
        <w:rPr>
          <w:rFonts w:ascii="Times New Roman" w:hAnsi="Times New Roman" w:cs="Times New Roman"/>
          <w:shd w:val="clear" w:color="auto" w:fill="FFFFFF"/>
        </w:rPr>
        <w:t>away from regions where stimulation is unwanted.</w:t>
      </w:r>
    </w:p>
    <w:p w14:paraId="21626C16" w14:textId="77777777" w:rsidR="00143775" w:rsidRDefault="00143775" w:rsidP="00143775">
      <w:pPr>
        <w:autoSpaceDE w:val="0"/>
        <w:autoSpaceDN w:val="0"/>
        <w:adjustRightInd w:val="0"/>
        <w:spacing w:line="480" w:lineRule="auto"/>
        <w:jc w:val="both"/>
        <w:rPr>
          <w:rFonts w:cs="Times-Roman"/>
          <w:lang w:val="en-GB"/>
        </w:rPr>
      </w:pPr>
    </w:p>
    <w:p w14:paraId="25F690E4" w14:textId="18F10C09" w:rsidR="003179B6" w:rsidRPr="00D9206F" w:rsidRDefault="006908D8" w:rsidP="003D0AB1">
      <w:pPr>
        <w:autoSpaceDE w:val="0"/>
        <w:autoSpaceDN w:val="0"/>
        <w:adjustRightInd w:val="0"/>
        <w:spacing w:line="480" w:lineRule="auto"/>
        <w:jc w:val="both"/>
        <w:outlineLvl w:val="0"/>
        <w:rPr>
          <w:rFonts w:cs="Times-Roman"/>
          <w:i/>
          <w:iCs/>
          <w:lang w:val="en-GB"/>
        </w:rPr>
      </w:pPr>
      <w:r>
        <w:rPr>
          <w:rFonts w:cs="Times-Roman"/>
          <w:i/>
          <w:iCs/>
          <w:lang w:val="en-GB"/>
        </w:rPr>
        <w:t xml:space="preserve">3.3 </w:t>
      </w:r>
      <w:r w:rsidR="00143775" w:rsidRPr="00143775">
        <w:rPr>
          <w:rFonts w:cs="Times-Roman"/>
          <w:i/>
          <w:iCs/>
          <w:lang w:val="en-GB"/>
        </w:rPr>
        <w:t>Technical procedure</w:t>
      </w:r>
    </w:p>
    <w:p w14:paraId="068CAAA1" w14:textId="62A2462D" w:rsidR="0008519C" w:rsidRDefault="00143775" w:rsidP="00143775">
      <w:pPr>
        <w:autoSpaceDE w:val="0"/>
        <w:autoSpaceDN w:val="0"/>
        <w:adjustRightInd w:val="0"/>
        <w:spacing w:line="480" w:lineRule="auto"/>
        <w:jc w:val="both"/>
        <w:rPr>
          <w:rFonts w:cs="Times-Roman"/>
          <w:lang w:val="en-GB"/>
        </w:rPr>
      </w:pPr>
      <w:r>
        <w:rPr>
          <w:rFonts w:cs="Times-Roman"/>
          <w:lang w:val="en-GB"/>
        </w:rPr>
        <w:t xml:space="preserve">From a technical point of view, STN DBS lead implantation can be performed under local anaesthesia (LA) or general anaesthesia (GA) with different groups advocating their particular approach. </w:t>
      </w:r>
      <w:r w:rsidR="0008519C">
        <w:rPr>
          <w:rFonts w:cs="Times-Roman"/>
          <w:lang w:val="en-GB"/>
        </w:rPr>
        <w:t xml:space="preserve">However, </w:t>
      </w:r>
      <w:r w:rsidR="0008519C" w:rsidRPr="00E24994">
        <w:rPr>
          <w:rFonts w:ascii="Times New Roman" w:hAnsi="Times New Roman" w:cs="Times New Roman"/>
          <w:shd w:val="clear" w:color="auto" w:fill="FFFFFF"/>
        </w:rPr>
        <w:t xml:space="preserve">DBS </w:t>
      </w:r>
      <w:r w:rsidR="00FA49B1">
        <w:rPr>
          <w:rFonts w:ascii="Times New Roman" w:hAnsi="Times New Roman" w:cs="Times New Roman"/>
          <w:shd w:val="clear" w:color="auto" w:fill="FFFFFF"/>
        </w:rPr>
        <w:t xml:space="preserve">under GA </w:t>
      </w:r>
      <w:r w:rsidR="0008519C" w:rsidRPr="00E24994">
        <w:rPr>
          <w:rFonts w:ascii="Times New Roman" w:hAnsi="Times New Roman" w:cs="Times New Roman"/>
          <w:shd w:val="clear" w:color="auto" w:fill="FFFFFF"/>
        </w:rPr>
        <w:t xml:space="preserve">is </w:t>
      </w:r>
      <w:r w:rsidR="00FA49B1">
        <w:rPr>
          <w:rFonts w:ascii="Times New Roman" w:hAnsi="Times New Roman" w:cs="Times New Roman"/>
          <w:shd w:val="clear" w:color="auto" w:fill="FFFFFF"/>
        </w:rPr>
        <w:t xml:space="preserve">increasingly advocated by some neurosurgical groups. </w:t>
      </w:r>
    </w:p>
    <w:p w14:paraId="37D7A1F0" w14:textId="5503F826" w:rsidR="00666A3B" w:rsidRDefault="00143775" w:rsidP="00143775">
      <w:pPr>
        <w:autoSpaceDE w:val="0"/>
        <w:autoSpaceDN w:val="0"/>
        <w:adjustRightInd w:val="0"/>
        <w:spacing w:line="480" w:lineRule="auto"/>
        <w:jc w:val="both"/>
        <w:rPr>
          <w:rFonts w:cs="Times-Roman"/>
          <w:lang w:val="en-GB"/>
        </w:rPr>
      </w:pPr>
      <w:r>
        <w:rPr>
          <w:rFonts w:cs="Times-Roman"/>
          <w:lang w:val="en-GB"/>
        </w:rPr>
        <w:t>N</w:t>
      </w:r>
      <w:r w:rsidRPr="000D7C0D">
        <w:rPr>
          <w:rFonts w:cs="Times-Roman"/>
          <w:lang w:val="en-GB"/>
        </w:rPr>
        <w:t xml:space="preserve">o significant differences </w:t>
      </w:r>
      <w:r w:rsidR="007D406F">
        <w:rPr>
          <w:rFonts w:cs="Times-Roman"/>
          <w:lang w:val="en-GB"/>
        </w:rPr>
        <w:t xml:space="preserve">have been </w:t>
      </w:r>
      <w:r>
        <w:rPr>
          <w:rFonts w:cs="Times-Roman"/>
          <w:lang w:val="en-GB"/>
        </w:rPr>
        <w:t xml:space="preserve">found </w:t>
      </w:r>
      <w:r w:rsidRPr="000D7C0D">
        <w:rPr>
          <w:rFonts w:cs="Times-Roman"/>
          <w:lang w:val="en-GB"/>
        </w:rPr>
        <w:t>in the postoperative Unified Parkinson's disease rating scale and levodopa equivalent drug dosage between the GA and the LA groups</w:t>
      </w:r>
      <w:r>
        <w:rPr>
          <w:rFonts w:cs="Times-Roman"/>
          <w:lang w:val="en-GB"/>
        </w:rPr>
        <w:t xml:space="preserve"> </w:t>
      </w:r>
      <w:r>
        <w:rPr>
          <w:rFonts w:cs="Times-Roman"/>
          <w:lang w:val="en-GB"/>
        </w:rPr>
        <w:fldChar w:fldCharType="begin">
          <w:fldData xml:space="preserve">PEVuZE5vdGU+PENpdGU+PEF1dGhvcj5TaGVzaGFkcmk8L0F1dGhvcj48WWVhcj4yMDE3PC9ZZWFy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TaGVzaGFkcmk8L0F1dGhvcj48WWVhcj4yMDE3PC9ZZWFy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Pr>
          <w:rFonts w:cs="Times-Roman"/>
          <w:lang w:val="en-GB"/>
        </w:rPr>
      </w:r>
      <w:r>
        <w:rPr>
          <w:rFonts w:cs="Times-Roman"/>
          <w:lang w:val="en-GB"/>
        </w:rPr>
        <w:fldChar w:fldCharType="separate"/>
      </w:r>
      <w:r w:rsidR="00D52CE2">
        <w:rPr>
          <w:rFonts w:cs="Times-Roman"/>
          <w:noProof/>
          <w:lang w:val="en-GB"/>
        </w:rPr>
        <w:t>[81]</w:t>
      </w:r>
      <w:r>
        <w:rPr>
          <w:rFonts w:cs="Times-Roman"/>
          <w:lang w:val="en-GB"/>
        </w:rPr>
        <w:fldChar w:fldCharType="end"/>
      </w:r>
      <w:r w:rsidRPr="000D7C0D">
        <w:rPr>
          <w:rFonts w:cs="Times-Roman"/>
          <w:lang w:val="en-GB"/>
        </w:rPr>
        <w:t>.</w:t>
      </w:r>
      <w:r>
        <w:rPr>
          <w:rFonts w:cs="Times-Roman"/>
          <w:lang w:val="en-GB"/>
        </w:rPr>
        <w:t xml:space="preserve"> </w:t>
      </w:r>
      <w:r w:rsidR="0008519C">
        <w:rPr>
          <w:rFonts w:cs="Times-Roman"/>
          <w:lang w:val="en-GB"/>
        </w:rPr>
        <w:t>In this regard, Chen et al. showed in a cohort of 133 P</w:t>
      </w:r>
      <w:r w:rsidR="0008519C" w:rsidRPr="0008519C">
        <w:rPr>
          <w:rFonts w:cs="Times-Roman"/>
          <w:lang w:val="en-GB"/>
        </w:rPr>
        <w:t>D patients</w:t>
      </w:r>
      <w:r w:rsidR="0008519C">
        <w:rPr>
          <w:rFonts w:cs="Times-Roman"/>
          <w:lang w:val="en-GB"/>
        </w:rPr>
        <w:t xml:space="preserve"> that</w:t>
      </w:r>
      <w:r w:rsidR="0008519C" w:rsidRPr="0008519C">
        <w:rPr>
          <w:rFonts w:cs="Times-Roman"/>
          <w:lang w:val="en-GB"/>
        </w:rPr>
        <w:t xml:space="preserve"> bilateral GPi and STN DBS using the </w:t>
      </w:r>
      <w:r w:rsidR="00FA49B1">
        <w:rPr>
          <w:rFonts w:cs="Times-Roman"/>
          <w:lang w:val="en-GB"/>
        </w:rPr>
        <w:t xml:space="preserve">GA </w:t>
      </w:r>
      <w:r w:rsidR="0008519C" w:rsidRPr="0008519C">
        <w:rPr>
          <w:rFonts w:cs="Times-Roman"/>
          <w:lang w:val="en-GB"/>
        </w:rPr>
        <w:t>method resulted in motor, quality-of-life, and medication reduction outcomes comparable to those of the awake method</w:t>
      </w:r>
      <w:r w:rsidR="0008519C">
        <w:rPr>
          <w:rFonts w:cs="Times-Roman"/>
          <w:lang w:val="en-GB"/>
        </w:rPr>
        <w:fldChar w:fldCharType="begin">
          <w:fldData xml:space="preserve">PEVuZE5vdGU+PENpdGU+PEF1dGhvcj5DaGVuPC9BdXRob3I+PFllYXI+MjAxODwvWWVhcj48UmVj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DaGVuPC9BdXRob3I+PFllYXI+MjAxODwvWWVhcj48UmVj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08519C">
        <w:rPr>
          <w:rFonts w:cs="Times-Roman"/>
          <w:lang w:val="en-GB"/>
        </w:rPr>
      </w:r>
      <w:r w:rsidR="0008519C">
        <w:rPr>
          <w:rFonts w:cs="Times-Roman"/>
          <w:lang w:val="en-GB"/>
        </w:rPr>
        <w:fldChar w:fldCharType="separate"/>
      </w:r>
      <w:r w:rsidR="00D52CE2">
        <w:rPr>
          <w:rFonts w:cs="Times-Roman"/>
          <w:noProof/>
          <w:lang w:val="en-GB"/>
        </w:rPr>
        <w:t>[82]</w:t>
      </w:r>
      <w:r w:rsidR="0008519C">
        <w:rPr>
          <w:rFonts w:cs="Times-Roman"/>
          <w:lang w:val="en-GB"/>
        </w:rPr>
        <w:fldChar w:fldCharType="end"/>
      </w:r>
      <w:r w:rsidR="0008519C">
        <w:rPr>
          <w:rFonts w:cs="Times-Roman"/>
          <w:lang w:val="en-GB"/>
        </w:rPr>
        <w:t xml:space="preserve">. </w:t>
      </w:r>
      <w:r w:rsidR="00666A3B">
        <w:rPr>
          <w:rFonts w:cs="Times-Roman"/>
          <w:lang w:val="en-GB"/>
        </w:rPr>
        <w:t xml:space="preserve">A </w:t>
      </w:r>
      <w:r w:rsidR="00666A3B" w:rsidRPr="00666A3B">
        <w:rPr>
          <w:rFonts w:cs="Times-Roman"/>
          <w:lang w:val="en-GB"/>
        </w:rPr>
        <w:t>Class III evidence</w:t>
      </w:r>
      <w:r w:rsidR="00666A3B">
        <w:rPr>
          <w:rFonts w:cs="Times-Roman"/>
          <w:lang w:val="en-GB"/>
        </w:rPr>
        <w:t xml:space="preserve"> study by Brodsky et al. showed </w:t>
      </w:r>
      <w:r w:rsidR="00666A3B" w:rsidRPr="00666A3B">
        <w:rPr>
          <w:rFonts w:cs="Times-Roman"/>
          <w:lang w:val="en-GB"/>
        </w:rPr>
        <w:t xml:space="preserve"> that asleep intraoperative CT imaging-guided implantation </w:t>
      </w:r>
      <w:r w:rsidR="00666A3B">
        <w:rPr>
          <w:rFonts w:cs="Times-Roman"/>
          <w:lang w:val="en-GB"/>
        </w:rPr>
        <w:t xml:space="preserve">was </w:t>
      </w:r>
      <w:r w:rsidR="00666A3B" w:rsidRPr="00666A3B">
        <w:rPr>
          <w:rFonts w:cs="Times-Roman"/>
          <w:lang w:val="en-GB"/>
        </w:rPr>
        <w:t>not significantly different from awake microelectrode recording-guided implantation in improving motor outcomes at 6 months</w:t>
      </w:r>
      <w:r w:rsidR="00666A3B">
        <w:rPr>
          <w:rFonts w:cs="Times-Roman"/>
          <w:lang w:val="en-GB"/>
        </w:rPr>
        <w:t xml:space="preserve"> </w:t>
      </w:r>
      <w:r w:rsidR="00666A3B">
        <w:rPr>
          <w:rFonts w:cs="Times-Roman"/>
          <w:lang w:val="en-GB"/>
        </w:rPr>
        <w:fldChar w:fldCharType="begin">
          <w:fldData xml:space="preserve">PEVuZE5vdGU+PENpdGU+PEF1dGhvcj5Ccm9kc2t5PC9BdXRob3I+PFllYXI+MjAxNzwvWWVhcj48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Ccm9kc2t5PC9BdXRob3I+PFllYXI+MjAxNzwvWWVhcj48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666A3B">
        <w:rPr>
          <w:rFonts w:cs="Times-Roman"/>
          <w:lang w:val="en-GB"/>
        </w:rPr>
      </w:r>
      <w:r w:rsidR="00666A3B">
        <w:rPr>
          <w:rFonts w:cs="Times-Roman"/>
          <w:lang w:val="en-GB"/>
        </w:rPr>
        <w:fldChar w:fldCharType="separate"/>
      </w:r>
      <w:r w:rsidR="00D52CE2">
        <w:rPr>
          <w:rFonts w:cs="Times-Roman"/>
          <w:noProof/>
          <w:lang w:val="en-GB"/>
        </w:rPr>
        <w:t>[83]</w:t>
      </w:r>
      <w:r w:rsidR="00666A3B">
        <w:rPr>
          <w:rFonts w:cs="Times-Roman"/>
          <w:lang w:val="en-GB"/>
        </w:rPr>
        <w:fldChar w:fldCharType="end"/>
      </w:r>
      <w:r w:rsidR="00666A3B" w:rsidRPr="00666A3B">
        <w:rPr>
          <w:rFonts w:cs="Times-Roman"/>
          <w:lang w:val="en-GB"/>
        </w:rPr>
        <w:t>.</w:t>
      </w:r>
    </w:p>
    <w:p w14:paraId="7294E02B" w14:textId="2310F702" w:rsidR="0008519C" w:rsidRDefault="0008519C" w:rsidP="00143775">
      <w:pPr>
        <w:autoSpaceDE w:val="0"/>
        <w:autoSpaceDN w:val="0"/>
        <w:adjustRightInd w:val="0"/>
        <w:spacing w:line="480" w:lineRule="auto"/>
        <w:jc w:val="both"/>
        <w:rPr>
          <w:rFonts w:cs="Times-Roman"/>
          <w:lang w:val="en-GB"/>
        </w:rPr>
      </w:pPr>
      <w:r>
        <w:rPr>
          <w:rFonts w:cs="Times-Roman"/>
          <w:lang w:val="en-GB"/>
        </w:rPr>
        <w:t>On the other</w:t>
      </w:r>
      <w:r w:rsidR="00666A3B">
        <w:rPr>
          <w:rFonts w:cs="Times-Roman"/>
          <w:lang w:val="en-GB"/>
        </w:rPr>
        <w:t xml:space="preserve"> hand, the metanalysis by Ho et al. highlighted that </w:t>
      </w:r>
      <w:r w:rsidR="00666A3B" w:rsidRPr="00666A3B">
        <w:rPr>
          <w:rFonts w:cs="Times-Roman"/>
          <w:lang w:val="en-GB"/>
        </w:rPr>
        <w:t xml:space="preserve">DBS under </w:t>
      </w:r>
      <w:r w:rsidR="00666A3B">
        <w:rPr>
          <w:rFonts w:cs="Times-Roman"/>
          <w:lang w:val="en-GB"/>
        </w:rPr>
        <w:t>GA</w:t>
      </w:r>
      <w:r w:rsidR="00666A3B" w:rsidRPr="00666A3B">
        <w:rPr>
          <w:rFonts w:cs="Times-Roman"/>
          <w:lang w:val="en-GB"/>
        </w:rPr>
        <w:t xml:space="preserve"> may lead to lower </w:t>
      </w:r>
      <w:r w:rsidR="007D406F" w:rsidRPr="00666A3B">
        <w:rPr>
          <w:rFonts w:cs="Times-Roman"/>
          <w:lang w:val="en-GB"/>
        </w:rPr>
        <w:t>overall</w:t>
      </w:r>
      <w:r w:rsidR="007D406F">
        <w:rPr>
          <w:rFonts w:cs="Times-Roman"/>
          <w:lang w:val="en-GB"/>
        </w:rPr>
        <w:t xml:space="preserve"> </w:t>
      </w:r>
      <w:r w:rsidR="00666A3B" w:rsidRPr="00666A3B">
        <w:rPr>
          <w:rFonts w:cs="Times-Roman"/>
          <w:lang w:val="en-GB"/>
        </w:rPr>
        <w:t xml:space="preserve">complication rates </w:t>
      </w:r>
      <w:r w:rsidR="00666A3B">
        <w:rPr>
          <w:rFonts w:cs="Times-Roman"/>
          <w:lang w:val="en-GB"/>
        </w:rPr>
        <w:t>but</w:t>
      </w:r>
      <w:r w:rsidR="00666A3B" w:rsidRPr="00666A3B">
        <w:rPr>
          <w:rFonts w:cs="Times-Roman"/>
          <w:lang w:val="en-GB"/>
        </w:rPr>
        <w:t xml:space="preserve"> </w:t>
      </w:r>
      <w:r w:rsidR="007D406F">
        <w:rPr>
          <w:rFonts w:cs="Times-Roman"/>
          <w:lang w:val="en-GB"/>
        </w:rPr>
        <w:t xml:space="preserve">that </w:t>
      </w:r>
      <w:r w:rsidR="00666A3B" w:rsidRPr="00666A3B">
        <w:rPr>
          <w:rFonts w:cs="Times-Roman"/>
          <w:lang w:val="en-GB"/>
        </w:rPr>
        <w:t xml:space="preserve">awake DBS may lead to less treatment-induced side effects. </w:t>
      </w:r>
      <w:r w:rsidR="00666A3B">
        <w:rPr>
          <w:rFonts w:cs="Times-Roman"/>
          <w:lang w:val="en-GB"/>
        </w:rPr>
        <w:t>However</w:t>
      </w:r>
      <w:r w:rsidR="00666A3B" w:rsidRPr="00666A3B">
        <w:rPr>
          <w:rFonts w:cs="Times-Roman"/>
          <w:lang w:val="en-GB"/>
        </w:rPr>
        <w:t xml:space="preserve">, there were no significant differences in </w:t>
      </w:r>
      <w:r w:rsidR="00FA49B1">
        <w:rPr>
          <w:rFonts w:cs="Times-Roman"/>
          <w:lang w:val="en-GB"/>
        </w:rPr>
        <w:t xml:space="preserve">beneficial </w:t>
      </w:r>
      <w:r w:rsidR="00666A3B" w:rsidRPr="00666A3B">
        <w:rPr>
          <w:rFonts w:cs="Times-Roman"/>
          <w:lang w:val="en-GB"/>
        </w:rPr>
        <w:t xml:space="preserve">motor outcomes between the two techniques. </w:t>
      </w:r>
      <w:r w:rsidR="00666A3B">
        <w:rPr>
          <w:rFonts w:cs="Times-Roman"/>
          <w:lang w:val="en-GB"/>
        </w:rPr>
        <w:fldChar w:fldCharType="begin"/>
      </w:r>
      <w:r w:rsidR="00D52CE2">
        <w:rPr>
          <w:rFonts w:cs="Times-Roman"/>
          <w:lang w:val="en-GB"/>
        </w:rPr>
        <w:instrText xml:space="preserve"> ADDIN EN.CITE &lt;EndNote&gt;&lt;Cite&gt;&lt;Author&gt;Ho&lt;/Author&gt;&lt;Year&gt;2018&lt;/Year&gt;&lt;RecNum&gt;555&lt;/RecNum&gt;&lt;DisplayText&gt;[84]&lt;/DisplayText&gt;&lt;record&gt;&lt;rec-number&gt;555&lt;/rec-number&gt;&lt;foreign-keys&gt;&lt;key app="EN" db-id="s9vzp9a5meaepzearpxvsa2pae5t5t0w9599" timestamp="1580044464"&gt;555&lt;/key&gt;&lt;/foreign-keys&gt;&lt;ref-type name="Journal Article"&gt;17&lt;/ref-type&gt;&lt;contributors&gt;&lt;authors&gt;&lt;author&gt;Ho, A. L.&lt;/author&gt;&lt;author&gt;Ali, R.&lt;/author&gt;&lt;author&gt;Connolly, I. D.&lt;/author&gt;&lt;author&gt;Henderson, J. M.&lt;/author&gt;&lt;author&gt;Dhall, R.&lt;/author&gt;&lt;author&gt;Stein, S. C.&lt;/author&gt;&lt;author&gt;Halpern, C. H.&lt;/author&gt;&lt;/authors&gt;&lt;/contributors&gt;&lt;auth-address&gt;Department of Neurosurgery, Stanford University School of Medicine, Stanford, USA.&amp;#xD;Department of Neurology, University of Arkansas for Medical Sciences, Little Rock, USA.&amp;#xD;Department of Neurosurgery, University of Pennsylvania Perelman School of Medicine, Philadelphia, USA.&lt;/auth-address&gt;&lt;titles&gt;&lt;title&gt;Awake versus asleep deep brain stimulation for Parkinson&amp;apos;s disease: a critical comparison and meta-analysis&lt;/title&gt;&lt;secondary-title&gt;J Neurol Neurosurg Psychiatry&lt;/secondary-title&gt;&lt;/titles&gt;&lt;periodical&gt;&lt;full-title&gt;J Neurol Neurosurg Psychiatry&lt;/full-title&gt;&lt;/periodical&gt;&lt;pages&gt;687-691&lt;/pages&gt;&lt;volume&gt;89&lt;/volume&gt;&lt;number&gt;7&lt;/number&gt;&lt;edition&gt;2017/03/03&lt;/edition&gt;&lt;keywords&gt;&lt;keyword&gt;*Anesthesia, General&lt;/keyword&gt;&lt;keyword&gt;*Deep Brain Stimulation&lt;/keyword&gt;&lt;keyword&gt;Humans&lt;/keyword&gt;&lt;keyword&gt;Parkinson Disease/*therapy&lt;/keyword&gt;&lt;keyword&gt;*Wakefulness&lt;/keyword&gt;&lt;keyword&gt;*Clinical trials Systematic review/meta&lt;/keyword&gt;&lt;keyword&gt;*Parkinson&amp;apos;s disease/Parkinsonism&lt;/keyword&gt;&lt;keyword&gt;*Surgery/Stimulation&lt;/keyword&gt;&lt;/keywords&gt;&lt;dates&gt;&lt;year&gt;2018&lt;/year&gt;&lt;pub-dates&gt;&lt;date&gt;Jul&lt;/date&gt;&lt;/pub-dates&gt;&lt;/dates&gt;&lt;isbn&gt;1468-330X (Electronic)&amp;#xD;0022-3050 (Linking)&lt;/isbn&gt;&lt;accession-num&gt;28250028&lt;/accession-num&gt;&lt;urls&gt;&lt;related-urls&gt;&lt;url&gt;https://www.ncbi.nlm.nih.gov/pubmed/28250028&lt;/url&gt;&lt;/related-urls&gt;&lt;/urls&gt;&lt;electronic-resource-num&gt;10.1136/jnnp-2016-314500&lt;/electronic-resource-num&gt;&lt;/record&gt;&lt;/Cite&gt;&lt;/EndNote&gt;</w:instrText>
      </w:r>
      <w:r w:rsidR="00666A3B">
        <w:rPr>
          <w:rFonts w:cs="Times-Roman"/>
          <w:lang w:val="en-GB"/>
        </w:rPr>
        <w:fldChar w:fldCharType="separate"/>
      </w:r>
      <w:r w:rsidR="00D52CE2">
        <w:rPr>
          <w:rFonts w:cs="Times-Roman"/>
          <w:noProof/>
          <w:lang w:val="en-GB"/>
        </w:rPr>
        <w:t>[84]</w:t>
      </w:r>
      <w:r w:rsidR="00666A3B">
        <w:rPr>
          <w:rFonts w:cs="Times-Roman"/>
          <w:lang w:val="en-GB"/>
        </w:rPr>
        <w:fldChar w:fldCharType="end"/>
      </w:r>
      <w:r w:rsidR="00666A3B" w:rsidRPr="00666A3B">
        <w:rPr>
          <w:rFonts w:cs="Times-Roman"/>
          <w:lang w:val="en-GB"/>
        </w:rPr>
        <w:t>.</w:t>
      </w:r>
    </w:p>
    <w:p w14:paraId="087374C4" w14:textId="57C075EF" w:rsidR="000F52D1" w:rsidRDefault="00666A3B" w:rsidP="00143775">
      <w:pPr>
        <w:autoSpaceDE w:val="0"/>
        <w:autoSpaceDN w:val="0"/>
        <w:adjustRightInd w:val="0"/>
        <w:spacing w:line="480" w:lineRule="auto"/>
        <w:jc w:val="both"/>
        <w:rPr>
          <w:rFonts w:cs="Times-Roman"/>
          <w:lang w:val="en-GB"/>
        </w:rPr>
      </w:pPr>
      <w:r>
        <w:rPr>
          <w:rFonts w:cs="Times-Roman"/>
          <w:lang w:val="en-GB"/>
        </w:rPr>
        <w:t>In line with the metanalysis of Ho et al.</w:t>
      </w:r>
      <w:r w:rsidR="00143775">
        <w:rPr>
          <w:rFonts w:cs="Times-Roman"/>
          <w:lang w:val="en-GB"/>
        </w:rPr>
        <w:t>, a r</w:t>
      </w:r>
      <w:r w:rsidR="00143775" w:rsidRPr="00F2111A">
        <w:rPr>
          <w:rFonts w:cs="Times-Roman"/>
          <w:lang w:val="en-GB"/>
        </w:rPr>
        <w:t xml:space="preserve">etrospective comparison between asleep and awake DBS with </w:t>
      </w:r>
      <w:r w:rsidR="000F52D1">
        <w:rPr>
          <w:rFonts w:cs="Times-Roman"/>
          <w:lang w:val="en-GB"/>
        </w:rPr>
        <w:t>micro-electrode recording (</w:t>
      </w:r>
      <w:r w:rsidR="00143775" w:rsidRPr="00F2111A">
        <w:rPr>
          <w:rFonts w:cs="Times-Roman"/>
          <w:lang w:val="en-GB"/>
        </w:rPr>
        <w:t>MER</w:t>
      </w:r>
      <w:r w:rsidR="000F52D1">
        <w:rPr>
          <w:rFonts w:cs="Times-Roman"/>
          <w:lang w:val="en-GB"/>
        </w:rPr>
        <w:t>)</w:t>
      </w:r>
      <w:r w:rsidR="00143775" w:rsidRPr="00F2111A">
        <w:rPr>
          <w:rFonts w:cs="Times-Roman"/>
          <w:lang w:val="en-GB"/>
        </w:rPr>
        <w:t xml:space="preserve"> </w:t>
      </w:r>
      <w:r w:rsidR="007D406F">
        <w:rPr>
          <w:rFonts w:cs="Times-Roman"/>
          <w:lang w:val="en-GB"/>
        </w:rPr>
        <w:t>has</w:t>
      </w:r>
      <w:r w:rsidR="007D406F" w:rsidRPr="00F2111A">
        <w:rPr>
          <w:rFonts w:cs="Times-Roman"/>
          <w:lang w:val="en-GB"/>
        </w:rPr>
        <w:t xml:space="preserve"> </w:t>
      </w:r>
      <w:r w:rsidR="00143775" w:rsidRPr="00F2111A">
        <w:rPr>
          <w:rFonts w:cs="Times-Roman"/>
          <w:lang w:val="en-GB"/>
        </w:rPr>
        <w:t xml:space="preserve">shown the potential for </w:t>
      </w:r>
      <w:r w:rsidR="00143775" w:rsidRPr="00E84367">
        <w:rPr>
          <w:rFonts w:cs="Times-Roman"/>
          <w:lang w:val="en-GB"/>
        </w:rPr>
        <w:t>decreased complications</w:t>
      </w:r>
      <w:r w:rsidR="00143775" w:rsidRPr="00F2111A">
        <w:rPr>
          <w:rFonts w:cs="Times-Roman"/>
          <w:lang w:val="en-GB"/>
        </w:rPr>
        <w:t xml:space="preserve"> in cohorts</w:t>
      </w:r>
      <w:r w:rsidR="00143775">
        <w:rPr>
          <w:rFonts w:cs="Times-Roman"/>
          <w:lang w:val="en-GB"/>
        </w:rPr>
        <w:t xml:space="preserve"> operated under general </w:t>
      </w:r>
      <w:r w:rsidR="00143775">
        <w:rPr>
          <w:rFonts w:cs="Times-Roman"/>
          <w:lang w:val="en-GB"/>
        </w:rPr>
        <w:lastRenderedPageBreak/>
        <w:t>anaesthesia</w:t>
      </w:r>
      <w:r w:rsidR="00143775">
        <w:rPr>
          <w:rFonts w:cs="Times-Roman"/>
          <w:lang w:val="en-GB"/>
        </w:rPr>
        <w:fldChar w:fldCharType="begin"/>
      </w:r>
      <w:r w:rsidR="00D52CE2">
        <w:rPr>
          <w:rFonts w:cs="Times-Roman"/>
          <w:lang w:val="en-GB"/>
        </w:rPr>
        <w:instrText xml:space="preserve"> ADDIN EN.CITE &lt;EndNote&gt;&lt;Cite&gt;&lt;Author&gt;Kochanski&lt;/Author&gt;&lt;Year&gt;2018&lt;/Year&gt;&lt;RecNum&gt;402&lt;/RecNum&gt;&lt;DisplayText&gt;[85]&lt;/DisplayText&gt;&lt;record&gt;&lt;rec-number&gt;402&lt;/rec-number&gt;&lt;foreign-keys&gt;&lt;key app="EN" db-id="s9vzp9a5meaepzearpxvsa2pae5t5t0w9599" timestamp="1565542581"&gt;402&lt;/key&gt;&lt;/foreign-keys&gt;&lt;ref-type name="Journal Article"&gt;17&lt;/ref-type&gt;&lt;contributors&gt;&lt;authors&gt;&lt;author&gt;Kochanski, R. B.&lt;/author&gt;&lt;author&gt;Sani, S.&lt;/author&gt;&lt;/authors&gt;&lt;/contributors&gt;&lt;auth-address&gt;Department of Neurosurgery, Rush University Medical Center, Chicago, IL 60612, USA. Ryan_B_Kochanski@rush.edu.&amp;#xD;Department of Neurosurgery, Rush University Medical Center, Chicago, IL 60612, USA. Sepehr_Sani2@rush.edu.&lt;/auth-address&gt;&lt;titles&gt;&lt;title&gt;Awake versus Asleep Deep Brain Stimulation Surgery: Technical Considerations and Critical Review of the Literature&lt;/title&gt;&lt;secondary-title&gt;Brain Sci&lt;/secondary-title&gt;&lt;/titles&gt;&lt;periodical&gt;&lt;full-title&gt;Brain Sci&lt;/full-title&gt;&lt;/periodical&gt;&lt;volume&gt;8&lt;/volume&gt;&lt;number&gt;1&lt;/number&gt;&lt;edition&gt;2018/01/20&lt;/edition&gt;&lt;keywords&gt;&lt;keyword&gt;Dbs&lt;/keyword&gt;&lt;keyword&gt;asleep&lt;/keyword&gt;&lt;keyword&gt;awake&lt;/keyword&gt;&lt;keyword&gt;stereotaxis&lt;/keyword&gt;&lt;keyword&gt;targeting&lt;/keyword&gt;&lt;/keywords&gt;&lt;dates&gt;&lt;year&gt;2018&lt;/year&gt;&lt;pub-dates&gt;&lt;date&gt;Jan 19&lt;/date&gt;&lt;/pub-dates&gt;&lt;/dates&gt;&lt;isbn&gt;2076-3425 (Print)&amp;#xD;2076-3425 (Linking)&lt;/isbn&gt;&lt;accession-num&gt;29351243&lt;/accession-num&gt;&lt;urls&gt;&lt;related-urls&gt;&lt;url&gt;https://www.ncbi.nlm.nih.gov/pubmed/29351243&lt;/url&gt;&lt;/related-urls&gt;&lt;/urls&gt;&lt;custom2&gt;PMC5789348&lt;/custom2&gt;&lt;electronic-resource-num&gt;10.3390/brainsci8010017&lt;/electronic-resource-num&gt;&lt;/record&gt;&lt;/Cite&gt;&lt;/EndNote&gt;</w:instrText>
      </w:r>
      <w:r w:rsidR="00143775">
        <w:rPr>
          <w:rFonts w:cs="Times-Roman"/>
          <w:lang w:val="en-GB"/>
        </w:rPr>
        <w:fldChar w:fldCharType="separate"/>
      </w:r>
      <w:r w:rsidR="00D52CE2">
        <w:rPr>
          <w:rFonts w:cs="Times-Roman"/>
          <w:noProof/>
          <w:lang w:val="en-GB"/>
        </w:rPr>
        <w:t>[85]</w:t>
      </w:r>
      <w:r w:rsidR="00143775">
        <w:rPr>
          <w:rFonts w:cs="Times-Roman"/>
          <w:lang w:val="en-GB"/>
        </w:rPr>
        <w:fldChar w:fldCharType="end"/>
      </w:r>
      <w:r w:rsidR="00143775">
        <w:rPr>
          <w:rFonts w:cs="Times-Roman"/>
          <w:lang w:val="en-GB"/>
        </w:rPr>
        <w:t>.</w:t>
      </w:r>
      <w:r w:rsidR="00727491">
        <w:rPr>
          <w:rFonts w:cs="Times-Roman"/>
          <w:lang w:val="en-GB"/>
        </w:rPr>
        <w:t xml:space="preserve"> Consequentially, trends are towards asleep procedures and less micro</w:t>
      </w:r>
      <w:r w:rsidR="000F52D1">
        <w:rPr>
          <w:rFonts w:cs="Times-Roman"/>
          <w:lang w:val="en-GB"/>
        </w:rPr>
        <w:t>-</w:t>
      </w:r>
      <w:r w:rsidR="00727491">
        <w:rPr>
          <w:rFonts w:cs="Times-Roman"/>
          <w:lang w:val="en-GB"/>
        </w:rPr>
        <w:t>recording.</w:t>
      </w:r>
    </w:p>
    <w:p w14:paraId="68B3236E" w14:textId="77777777" w:rsidR="00143775" w:rsidRDefault="00143775" w:rsidP="00143775">
      <w:pPr>
        <w:autoSpaceDE w:val="0"/>
        <w:autoSpaceDN w:val="0"/>
        <w:adjustRightInd w:val="0"/>
        <w:spacing w:line="480" w:lineRule="auto"/>
        <w:jc w:val="both"/>
        <w:rPr>
          <w:rFonts w:cs="Times-Roman"/>
          <w:lang w:val="en-GB"/>
        </w:rPr>
      </w:pPr>
    </w:p>
    <w:p w14:paraId="46E4012A" w14:textId="0D792419" w:rsidR="00777BC4" w:rsidRPr="005405F9" w:rsidRDefault="006908D8" w:rsidP="003D0AB1">
      <w:pPr>
        <w:autoSpaceDE w:val="0"/>
        <w:autoSpaceDN w:val="0"/>
        <w:adjustRightInd w:val="0"/>
        <w:spacing w:line="480" w:lineRule="auto"/>
        <w:jc w:val="both"/>
        <w:outlineLvl w:val="0"/>
        <w:rPr>
          <w:rFonts w:cs="Times-Roman"/>
          <w:i/>
          <w:iCs/>
          <w:lang w:val="en-GB"/>
        </w:rPr>
      </w:pPr>
      <w:r>
        <w:rPr>
          <w:rFonts w:cs="Times-Roman"/>
          <w:i/>
          <w:iCs/>
          <w:lang w:val="en-GB"/>
        </w:rPr>
        <w:t xml:space="preserve">3.4 </w:t>
      </w:r>
      <w:r w:rsidR="00143775" w:rsidRPr="005405F9">
        <w:rPr>
          <w:rFonts w:cs="Times-Roman"/>
          <w:i/>
          <w:iCs/>
          <w:lang w:val="en-GB"/>
        </w:rPr>
        <w:t>Effect on non-motor symptoms</w:t>
      </w:r>
    </w:p>
    <w:p w14:paraId="3DD187F2" w14:textId="24BD1D3F" w:rsidR="003A224A" w:rsidRDefault="003A224A" w:rsidP="003A224A">
      <w:pPr>
        <w:autoSpaceDE w:val="0"/>
        <w:autoSpaceDN w:val="0"/>
        <w:adjustRightInd w:val="0"/>
        <w:spacing w:line="480" w:lineRule="auto"/>
        <w:jc w:val="both"/>
        <w:rPr>
          <w:rFonts w:cs="Times-Roman"/>
          <w:lang w:val="en-GB"/>
        </w:rPr>
      </w:pPr>
      <w:r>
        <w:rPr>
          <w:rFonts w:cs="Times-Roman"/>
          <w:lang w:val="en-GB"/>
        </w:rPr>
        <w:t>I</w:t>
      </w:r>
      <w:r w:rsidRPr="003A224A">
        <w:rPr>
          <w:rFonts w:cs="Times-Roman"/>
          <w:lang w:val="en-GB"/>
        </w:rPr>
        <w:t>mprovements in autonomic symptoms have been</w:t>
      </w:r>
      <w:r>
        <w:rPr>
          <w:rFonts w:cs="Times-Roman"/>
          <w:lang w:val="en-GB"/>
        </w:rPr>
        <w:t xml:space="preserve"> </w:t>
      </w:r>
      <w:r w:rsidRPr="003A224A">
        <w:rPr>
          <w:rFonts w:cs="Times-Roman"/>
          <w:lang w:val="en-GB"/>
        </w:rPr>
        <w:t>reported following DBS</w:t>
      </w:r>
      <w:r>
        <w:rPr>
          <w:rFonts w:cs="Times-Roman"/>
          <w:lang w:val="en-GB"/>
        </w:rPr>
        <w:t xml:space="preserve">. Halim et al. reported three cases of early onset PD with </w:t>
      </w:r>
      <w:r w:rsidRPr="003A224A">
        <w:rPr>
          <w:rFonts w:cs="Times-Roman"/>
          <w:lang w:val="en-GB"/>
        </w:rPr>
        <w:t>marked improvement in sweating and/or bowel and bladder function after STN DBS</w:t>
      </w:r>
      <w:r>
        <w:rPr>
          <w:rFonts w:cs="Times-Roman"/>
          <w:lang w:val="en-GB"/>
        </w:rPr>
        <w:t xml:space="preserve"> </w:t>
      </w:r>
      <w:r>
        <w:rPr>
          <w:rFonts w:cs="Times-Roman"/>
          <w:lang w:val="en-GB"/>
        </w:rPr>
        <w:fldChar w:fldCharType="begin"/>
      </w:r>
      <w:r w:rsidR="00D52CE2">
        <w:rPr>
          <w:rFonts w:cs="Times-Roman"/>
          <w:lang w:val="en-GB"/>
        </w:rPr>
        <w:instrText xml:space="preserve"> ADDIN EN.CITE &lt;EndNote&gt;&lt;Cite&gt;&lt;Author&gt;Halim&lt;/Author&gt;&lt;Year&gt;2011&lt;/Year&gt;&lt;RecNum&gt;480&lt;/RecNum&gt;&lt;DisplayText&gt;[86]&lt;/DisplayText&gt;&lt;record&gt;&lt;rec-number&gt;480&lt;/rec-number&gt;&lt;foreign-keys&gt;&lt;key app="EN" db-id="s9vzp9a5meaepzearpxvsa2pae5t5t0w9599" timestamp="1571602103"&gt;480&lt;/key&gt;&lt;/foreign-keys&gt;&lt;ref-type name="Journal Article"&gt;17&lt;/ref-type&gt;&lt;contributors&gt;&lt;authors&gt;&lt;author&gt;Halim, A.&lt;/author&gt;&lt;author&gt;Baumgartner, L.&lt;/author&gt;&lt;author&gt;Binder, D. K.&lt;/author&gt;&lt;/authors&gt;&lt;/contributors&gt;&lt;auth-address&gt;School of Medicine, University of California, Los Angeles, California, USA.&lt;/auth-address&gt;&lt;titles&gt;&lt;title&gt;Effect of deep brain stimulation on autonomic dysfunction in patients with Parkinson&amp;apos;s disease&lt;/title&gt;&lt;secondary-title&gt;J Clin Neurosci&lt;/secondary-title&gt;&lt;/titles&gt;&lt;periodical&gt;&lt;full-title&gt;J Clin Neurosci&lt;/full-title&gt;&lt;/periodical&gt;&lt;pages&gt;804-6&lt;/pages&gt;&lt;volume&gt;18&lt;/volume&gt;&lt;number&gt;6&lt;/number&gt;&lt;edition&gt;2011/04/15&lt;/edition&gt;&lt;keywords&gt;&lt;keyword&gt;Adult&lt;/keyword&gt;&lt;keyword&gt;Autonomic Nervous System Diseases/*etiology/*therapy&lt;/keyword&gt;&lt;keyword&gt;Deep Brain Stimulation/*methods&lt;/keyword&gt;&lt;keyword&gt;Female&lt;/keyword&gt;&lt;keyword&gt;Humans&lt;/keyword&gt;&lt;keyword&gt;Male&lt;/keyword&gt;&lt;keyword&gt;Middle Aged&lt;/keyword&gt;&lt;keyword&gt;Parkinson Disease/*complications&lt;/keyword&gt;&lt;keyword&gt;Subthalamic Nucleus/physiology&lt;/keyword&gt;&lt;keyword&gt;Treatment Outcome&lt;/keyword&gt;&lt;/keywords&gt;&lt;dates&gt;&lt;year&gt;2011&lt;/year&gt;&lt;pub-dates&gt;&lt;date&gt;Jun&lt;/date&gt;&lt;/pub-dates&gt;&lt;/dates&gt;&lt;isbn&gt;1532-2653 (Electronic)&amp;#xD;0967-5868 (Linking)&lt;/isbn&gt;&lt;accession-num&gt;21489800&lt;/accession-num&gt;&lt;urls&gt;&lt;related-urls&gt;&lt;url&gt;https://www.ncbi.nlm.nih.gov/pubmed/21489800&lt;/url&gt;&lt;/related-urls&gt;&lt;/urls&gt;&lt;electronic-resource-num&gt;10.1016/j.jocn.2010.10.015&lt;/electronic-resource-num&gt;&lt;/record&gt;&lt;/Cite&gt;&lt;/EndNote&gt;</w:instrText>
      </w:r>
      <w:r>
        <w:rPr>
          <w:rFonts w:cs="Times-Roman"/>
          <w:lang w:val="en-GB"/>
        </w:rPr>
        <w:fldChar w:fldCharType="separate"/>
      </w:r>
      <w:r w:rsidR="00D52CE2">
        <w:rPr>
          <w:rFonts w:cs="Times-Roman"/>
          <w:noProof/>
          <w:lang w:val="en-GB"/>
        </w:rPr>
        <w:t>[86]</w:t>
      </w:r>
      <w:r>
        <w:rPr>
          <w:rFonts w:cs="Times-Roman"/>
          <w:lang w:val="en-GB"/>
        </w:rPr>
        <w:fldChar w:fldCharType="end"/>
      </w:r>
      <w:r>
        <w:rPr>
          <w:rFonts w:cs="Times-Roman"/>
          <w:lang w:val="en-GB"/>
        </w:rPr>
        <w:t xml:space="preserve">. </w:t>
      </w:r>
      <w:r w:rsidR="001C7A9F">
        <w:rPr>
          <w:rFonts w:cs="Times-Roman"/>
          <w:lang w:val="en-GB"/>
        </w:rPr>
        <w:t xml:space="preserve">In particular, several studies showed evidence that STN DBS is </w:t>
      </w:r>
      <w:r w:rsidR="001C7A9F" w:rsidRPr="001C7A9F">
        <w:rPr>
          <w:rFonts w:cs="Times-Roman"/>
          <w:lang w:val="en-GB"/>
        </w:rPr>
        <w:t>effective for decreasing detrusor hyperreflexia in P</w:t>
      </w:r>
      <w:r w:rsidR="001C7A9F">
        <w:rPr>
          <w:rFonts w:cs="Times-Roman"/>
          <w:lang w:val="en-GB"/>
        </w:rPr>
        <w:t>D</w:t>
      </w:r>
      <w:r w:rsidR="001C7A9F" w:rsidRPr="001C7A9F">
        <w:rPr>
          <w:rFonts w:cs="Times-Roman"/>
          <w:lang w:val="en-GB"/>
        </w:rPr>
        <w:t xml:space="preserve"> cases</w:t>
      </w:r>
      <w:r w:rsidR="001C7A9F">
        <w:rPr>
          <w:rFonts w:cs="Times-Roman"/>
          <w:lang w:val="en-GB"/>
        </w:rPr>
        <w:t xml:space="preserve"> </w:t>
      </w:r>
      <w:r w:rsidR="001C7A9F">
        <w:rPr>
          <w:rFonts w:cs="Times-Roman"/>
          <w:lang w:val="en-GB"/>
        </w:rPr>
        <w:fldChar w:fldCharType="begin"/>
      </w:r>
      <w:r w:rsidR="00D52CE2">
        <w:rPr>
          <w:rFonts w:cs="Times-Roman"/>
          <w:lang w:val="en-GB"/>
        </w:rPr>
        <w:instrText xml:space="preserve"> ADDIN EN.CITE &lt;EndNote&gt;&lt;Cite&gt;&lt;Author&gt;Finazzi-Agro&lt;/Author&gt;&lt;Year&gt;2003&lt;/Year&gt;&lt;RecNum&gt;481&lt;/RecNum&gt;&lt;DisplayText&gt;[87]&lt;/DisplayText&gt;&lt;record&gt;&lt;rec-number&gt;481&lt;/rec-number&gt;&lt;foreign-keys&gt;&lt;key app="EN" db-id="s9vzp9a5meaepzearpxvsa2pae5t5t0w9599" timestamp="1571602623"&gt;481&lt;/key&gt;&lt;/foreign-keys&gt;&lt;ref-type name="Journal Article"&gt;17&lt;/ref-type&gt;&lt;contributors&gt;&lt;authors&gt;&lt;author&gt;Finazzi-Agro, E.&lt;/author&gt;&lt;author&gt;Peppe, A.&lt;/author&gt;&lt;author&gt;D&amp;apos;Amico, A.&lt;/author&gt;&lt;author&gt;Petta, F.&lt;/author&gt;&lt;author&gt;Mazzone, P.&lt;/author&gt;&lt;author&gt;Stanzione, P.&lt;/author&gt;&lt;author&gt;Micali, F.&lt;/author&gt;&lt;author&gt;Caltagirone, C.&lt;/author&gt;&lt;/authors&gt;&lt;/contributors&gt;&lt;auth-address&gt;Department of Urology, Tor Vergata University, Rome, Italy.&lt;/auth-address&gt;&lt;titles&gt;&lt;title&gt;Effects of subthalamic nucleus stimulation on urodynamic findings in patients with Parkinson&amp;apos;s disease&lt;/title&gt;&lt;secondary-title&gt;J Urol&lt;/secondary-title&gt;&lt;/titles&gt;&lt;periodical&gt;&lt;full-title&gt;J Urol&lt;/full-title&gt;&lt;/periodical&gt;&lt;pages&gt;1388-91&lt;/pages&gt;&lt;volume&gt;169&lt;/volume&gt;&lt;number&gt;4&lt;/number&gt;&lt;edition&gt;2003/03/12&lt;/edition&gt;&lt;keywords&gt;&lt;keyword&gt;Aged&lt;/keyword&gt;&lt;keyword&gt;*Electric Stimulation Therapy&lt;/keyword&gt;&lt;keyword&gt;Female&lt;/keyword&gt;&lt;keyword&gt;Humans&lt;/keyword&gt;&lt;keyword&gt;Ion-Selective Electrodes&lt;/keyword&gt;&lt;keyword&gt;Male&lt;/keyword&gt;&lt;keyword&gt;Middle Aged&lt;/keyword&gt;&lt;keyword&gt;Muscle Hypertonia/physiopathology/therapy&lt;/keyword&gt;&lt;keyword&gt;Parkinson Disease/physiopathology/*therapy&lt;/keyword&gt;&lt;keyword&gt;*Prostheses and Implants&lt;/keyword&gt;&lt;keyword&gt;Subthalamic Nucleus/*physiopathology&lt;/keyword&gt;&lt;keyword&gt;Treatment Outcome&lt;/keyword&gt;&lt;keyword&gt;Urinary Bladder/physiopathology&lt;/keyword&gt;&lt;keyword&gt;Urinary Bladder, Neurogenic/physiopathology/*therapy&lt;/keyword&gt;&lt;keyword&gt;Urodynamics/*physiology&lt;/keyword&gt;&lt;/keywords&gt;&lt;dates&gt;&lt;year&gt;2003&lt;/year&gt;&lt;pub-dates&gt;&lt;date&gt;Apr&lt;/date&gt;&lt;/pub-dates&gt;&lt;/dates&gt;&lt;isbn&gt;0022-5347 (Print)&amp;#xD;0022-5347 (Linking)&lt;/isbn&gt;&lt;accession-num&gt;12629368&lt;/accession-num&gt;&lt;urls&gt;&lt;related-urls&gt;&lt;url&gt;https://www.ncbi.nlm.nih.gov/pubmed/12629368&lt;/url&gt;&lt;/related-urls&gt;&lt;/urls&gt;&lt;electronic-resource-num&gt;10.1097/01.ju.0000055520.88377.dc&lt;/electronic-resource-num&gt;&lt;/record&gt;&lt;/Cite&gt;&lt;/EndNote&gt;</w:instrText>
      </w:r>
      <w:r w:rsidR="001C7A9F">
        <w:rPr>
          <w:rFonts w:cs="Times-Roman"/>
          <w:lang w:val="en-GB"/>
        </w:rPr>
        <w:fldChar w:fldCharType="separate"/>
      </w:r>
      <w:r w:rsidR="00D52CE2">
        <w:rPr>
          <w:rFonts w:cs="Times-Roman"/>
          <w:noProof/>
          <w:lang w:val="en-GB"/>
        </w:rPr>
        <w:t>[87]</w:t>
      </w:r>
      <w:r w:rsidR="001C7A9F">
        <w:rPr>
          <w:rFonts w:cs="Times-Roman"/>
          <w:lang w:val="en-GB"/>
        </w:rPr>
        <w:fldChar w:fldCharType="end"/>
      </w:r>
      <w:r w:rsidR="001C7A9F">
        <w:rPr>
          <w:rFonts w:cs="Times-Roman"/>
          <w:lang w:val="en-GB"/>
        </w:rPr>
        <w:t xml:space="preserve"> </w:t>
      </w:r>
      <w:r w:rsidR="003179B6">
        <w:rPr>
          <w:rFonts w:cs="Times-Roman"/>
          <w:lang w:val="en-GB"/>
        </w:rPr>
        <w:t xml:space="preserve">possibly </w:t>
      </w:r>
      <w:r w:rsidR="001C7A9F">
        <w:rPr>
          <w:rFonts w:cs="Times-Roman"/>
          <w:lang w:val="en-GB"/>
        </w:rPr>
        <w:t>through modulation of the cortical control of urinary bladder</w:t>
      </w:r>
      <w:r w:rsidR="00692CBD">
        <w:rPr>
          <w:rFonts w:cs="Times-Roman"/>
          <w:lang w:val="en-GB"/>
        </w:rPr>
        <w:t xml:space="preserve"> </w:t>
      </w:r>
      <w:r w:rsidR="00692CBD">
        <w:rPr>
          <w:rFonts w:cs="Times-Roman"/>
          <w:lang w:val="en-GB"/>
        </w:rPr>
        <w:fldChar w:fldCharType="begin">
          <w:fldData xml:space="preserve">PEVuZE5vdGU+PENpdGU+PEF1dGhvcj5IZXJ6b2c8L0F1dGhvcj48WWVhcj4yMDA2PC9ZZWFyPjxS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IZXJ6b2c8L0F1dGhvcj48WWVhcj4yMDA2PC9ZZWFyPjxS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692CBD">
        <w:rPr>
          <w:rFonts w:cs="Times-Roman"/>
          <w:lang w:val="en-GB"/>
        </w:rPr>
      </w:r>
      <w:r w:rsidR="00692CBD">
        <w:rPr>
          <w:rFonts w:cs="Times-Roman"/>
          <w:lang w:val="en-GB"/>
        </w:rPr>
        <w:fldChar w:fldCharType="separate"/>
      </w:r>
      <w:r w:rsidR="00D52CE2">
        <w:rPr>
          <w:rFonts w:cs="Times-Roman"/>
          <w:noProof/>
          <w:lang w:val="en-GB"/>
        </w:rPr>
        <w:t>[88]</w:t>
      </w:r>
      <w:r w:rsidR="00692CBD">
        <w:rPr>
          <w:rFonts w:cs="Times-Roman"/>
          <w:lang w:val="en-GB"/>
        </w:rPr>
        <w:fldChar w:fldCharType="end"/>
      </w:r>
      <w:r w:rsidR="00692CBD">
        <w:rPr>
          <w:rFonts w:cs="Times-Roman"/>
          <w:lang w:val="en-GB"/>
        </w:rPr>
        <w:t>.</w:t>
      </w:r>
    </w:p>
    <w:p w14:paraId="0AB3101E" w14:textId="37D4CEF9" w:rsidR="00143775" w:rsidRDefault="00143775" w:rsidP="0000297C">
      <w:pPr>
        <w:autoSpaceDE w:val="0"/>
        <w:autoSpaceDN w:val="0"/>
        <w:adjustRightInd w:val="0"/>
        <w:spacing w:line="480" w:lineRule="auto"/>
        <w:jc w:val="both"/>
        <w:rPr>
          <w:rFonts w:cs="Times-Roman"/>
          <w:lang w:val="en-GB"/>
        </w:rPr>
      </w:pPr>
      <w:r w:rsidRPr="005405F9">
        <w:rPr>
          <w:rFonts w:cs="Times-Roman"/>
          <w:lang w:val="en-GB"/>
        </w:rPr>
        <w:t xml:space="preserve">STN-DBS has showed significant benefit also in </w:t>
      </w:r>
      <w:r w:rsidR="003A224A">
        <w:rPr>
          <w:rFonts w:cs="Times-Roman"/>
          <w:lang w:val="en-GB"/>
        </w:rPr>
        <w:t>other</w:t>
      </w:r>
      <w:r w:rsidRPr="005405F9">
        <w:rPr>
          <w:rFonts w:cs="Times-Roman"/>
          <w:lang w:val="en-GB"/>
        </w:rPr>
        <w:t xml:space="preserve"> non-motor symptoms of PD including insomnia </w:t>
      </w:r>
      <w:r w:rsidRPr="005405F9">
        <w:rPr>
          <w:rFonts w:cs="Times-Roman"/>
          <w:lang w:val="en-GB"/>
        </w:rPr>
        <w:fldChar w:fldCharType="begin"/>
      </w:r>
      <w:r w:rsidR="00D52CE2">
        <w:rPr>
          <w:rFonts w:cs="Times-Roman"/>
          <w:lang w:val="en-GB"/>
        </w:rPr>
        <w:instrText xml:space="preserve"> ADDIN EN.CITE &lt;EndNote&gt;&lt;Cite&gt;&lt;Author&gt;Arnulf&lt;/Author&gt;&lt;Year&gt;2000&lt;/Year&gt;&lt;RecNum&gt;450&lt;/RecNum&gt;&lt;DisplayText&gt;[89]&lt;/DisplayText&gt;&lt;record&gt;&lt;rec-number&gt;450&lt;/rec-number&gt;&lt;foreign-keys&gt;&lt;key app="EN" db-id="s9vzp9a5meaepzearpxvsa2pae5t5t0w9599" timestamp="1565687326"&gt;450&lt;/key&gt;&lt;/foreign-keys&gt;&lt;ref-type name="Journal Article"&gt;17&lt;/ref-type&gt;&lt;contributors&gt;&lt;authors&gt;&lt;author&gt;Arnulf, I.&lt;/author&gt;&lt;author&gt;Bejjani, B. P.&lt;/author&gt;&lt;author&gt;Garma, L.&lt;/author&gt;&lt;author&gt;Bonnet, A. M.&lt;/author&gt;&lt;author&gt;Houeto, J. L.&lt;/author&gt;&lt;author&gt;Damier, P.&lt;/author&gt;&lt;author&gt;Derenne, J. P.&lt;/author&gt;&lt;author&gt;Agid, Y.&lt;/author&gt;&lt;/authors&gt;&lt;/contributors&gt;&lt;auth-address&gt;Centre d&amp;apos;Investigation Clinique, Federation de Neurologie and INSERM U289, Paris, France. isabelle.arnulf@psl.ap-hop-paris.fr&lt;/auth-address&gt;&lt;titles&gt;&lt;title&gt;Improvement of sleep architecture in PD with subthalamic nucleus stimulation&lt;/title&gt;&lt;secondary-title&gt;Neurology&lt;/secondary-title&gt;&lt;/titles&gt;&lt;periodical&gt;&lt;full-title&gt;Neurology&lt;/full-title&gt;&lt;/periodical&gt;&lt;pages&gt;1732-4&lt;/pages&gt;&lt;volume&gt;55&lt;/volume&gt;&lt;number&gt;11&lt;/number&gt;&lt;edition&gt;2000/12/13&lt;/edition&gt;&lt;keywords&gt;&lt;keyword&gt;Adult&lt;/keyword&gt;&lt;keyword&gt;Electric Stimulation&lt;/keyword&gt;&lt;keyword&gt;Female&lt;/keyword&gt;&lt;keyword&gt;Humans&lt;/keyword&gt;&lt;keyword&gt;Male&lt;/keyword&gt;&lt;keyword&gt;Middle Aged&lt;/keyword&gt;&lt;keyword&gt;Parkinson Disease/*physiopathology&lt;/keyword&gt;&lt;keyword&gt;Reaction Time/physiology&lt;/keyword&gt;&lt;keyword&gt;Sleep/*physiology&lt;/keyword&gt;&lt;keyword&gt;Subthalamic Nucleus/*physiopathology&lt;/keyword&gt;&lt;/keywords&gt;&lt;dates&gt;&lt;year&gt;2000&lt;/year&gt;&lt;pub-dates&gt;&lt;date&gt;Dec 12&lt;/date&gt;&lt;/pub-dates&gt;&lt;/dates&gt;&lt;isbn&gt;0028-3878 (Print)&amp;#xD;0028-3878 (Linking)&lt;/isbn&gt;&lt;accession-num&gt;11113233&lt;/accession-num&gt;&lt;urls&gt;&lt;related-urls&gt;&lt;url&gt;https://www.ncbi.nlm.nih.gov/pubmed/11113233&lt;/url&gt;&lt;/related-urls&gt;&lt;/urls&gt;&lt;electronic-resource-num&gt;10.1212/wnl.55.11.1732&lt;/electronic-resource-num&gt;&lt;/record&gt;&lt;/Cite&gt;&lt;/EndNote&gt;</w:instrText>
      </w:r>
      <w:r w:rsidRPr="005405F9">
        <w:rPr>
          <w:rFonts w:cs="Times-Roman"/>
          <w:lang w:val="en-GB"/>
        </w:rPr>
        <w:fldChar w:fldCharType="separate"/>
      </w:r>
      <w:r w:rsidR="00D52CE2">
        <w:rPr>
          <w:rFonts w:cs="Times-Roman"/>
          <w:noProof/>
          <w:lang w:val="en-GB"/>
        </w:rPr>
        <w:t>[89]</w:t>
      </w:r>
      <w:r w:rsidRPr="005405F9">
        <w:rPr>
          <w:rFonts w:cs="Times-Roman"/>
          <w:lang w:val="en-GB"/>
        </w:rPr>
        <w:fldChar w:fldCharType="end"/>
      </w:r>
      <w:r w:rsidRPr="005405F9">
        <w:rPr>
          <w:rFonts w:cs="Times-Roman"/>
          <w:lang w:val="en-GB"/>
        </w:rPr>
        <w:t xml:space="preserve"> and pain </w:t>
      </w:r>
      <w:r w:rsidRPr="005405F9">
        <w:rPr>
          <w:rFonts w:cs="Times-Roman"/>
          <w:lang w:val="en-GB"/>
        </w:rPr>
        <w:fldChar w:fldCharType="begin"/>
      </w:r>
      <w:r w:rsidR="00D52CE2">
        <w:rPr>
          <w:rFonts w:cs="Times-Roman"/>
          <w:lang w:val="en-GB"/>
        </w:rPr>
        <w:instrText xml:space="preserve"> ADDIN EN.CITE &lt;EndNote&gt;&lt;Cite&gt;&lt;Author&gt;Kim&lt;/Author&gt;&lt;Year&gt;2008&lt;/Year&gt;&lt;RecNum&gt;451&lt;/RecNum&gt;&lt;DisplayText&gt;[90]&lt;/DisplayText&gt;&lt;record&gt;&lt;rec-number&gt;451&lt;/rec-number&gt;&lt;foreign-keys&gt;&lt;key app="EN" db-id="s9vzp9a5meaepzearpxvsa2pae5t5t0w9599" timestamp="1565687425"&gt;451&lt;/key&gt;&lt;/foreign-keys&gt;&lt;ref-type name="Journal Article"&gt;17&lt;/ref-type&gt;&lt;contributors&gt;&lt;authors&gt;&lt;author&gt;Kim, H. J.&lt;/author&gt;&lt;author&gt;Paek, S. H.&lt;/author&gt;&lt;author&gt;Kim, J. Y.&lt;/author&gt;&lt;author&gt;Lee, J. Y.&lt;/author&gt;&lt;author&gt;Lim, Y. H.&lt;/author&gt;&lt;author&gt;Kim, M. R.&lt;/author&gt;&lt;author&gt;Kim, D. G.&lt;/author&gt;&lt;author&gt;Jeon, B. S.&lt;/author&gt;&lt;/authors&gt;&lt;/contributors&gt;&lt;auth-address&gt;Department of Neurology, Inje University Ilsan Paik Hospital, Goyang-si, Gyeonggi-do, Korea.&lt;/auth-address&gt;&lt;titles&gt;&lt;title&gt;Chronic subthalamic deep brain stimulation improves pain in Parkinson disease&lt;/title&gt;&lt;secondary-title&gt;J Neurol&lt;/secondary-title&gt;&lt;/titles&gt;&lt;periodical&gt;&lt;full-title&gt;J Neurol&lt;/full-title&gt;&lt;/periodical&gt;&lt;pages&gt;1889-94&lt;/pages&gt;&lt;volume&gt;255&lt;/volume&gt;&lt;number&gt;12&lt;/number&gt;&lt;edition&gt;2009/01/23&lt;/edition&gt;&lt;keywords&gt;&lt;keyword&gt;Aged&lt;/keyword&gt;&lt;keyword&gt;Deep Brain Stimulation/*methods&lt;/keyword&gt;&lt;keyword&gt;Female&lt;/keyword&gt;&lt;keyword&gt;Follow-Up Studies&lt;/keyword&gt;&lt;keyword&gt;Humans&lt;/keyword&gt;&lt;keyword&gt;Male&lt;/keyword&gt;&lt;keyword&gt;Middle Aged&lt;/keyword&gt;&lt;keyword&gt;Pain/complications/physiopathology&lt;/keyword&gt;&lt;keyword&gt;*Pain Management&lt;/keyword&gt;&lt;keyword&gt;Pain Measurement/methods&lt;/keyword&gt;&lt;keyword&gt;Parkinson Disease/complications/physiopathology/*therapy&lt;/keyword&gt;&lt;keyword&gt;Subthalamic Nucleus/*physiology&lt;/keyword&gt;&lt;keyword&gt;Time Factors&lt;/keyword&gt;&lt;/keywords&gt;&lt;dates&gt;&lt;year&gt;2008&lt;/year&gt;&lt;pub-dates&gt;&lt;date&gt;Dec&lt;/date&gt;&lt;/pub-dates&gt;&lt;/dates&gt;&lt;isbn&gt;1432-1459 (Electronic)&amp;#xD;0340-5354 (Linking)&lt;/isbn&gt;&lt;accession-num&gt;19159059&lt;/accession-num&gt;&lt;urls&gt;&lt;related-urls&gt;&lt;url&gt;https://www.ncbi.nlm.nih.gov/pubmed/19159059&lt;/url&gt;&lt;/related-urls&gt;&lt;/urls&gt;&lt;electronic-resource-num&gt;10.1007/s00415-009-0908-0&lt;/electronic-resource-num&gt;&lt;/record&gt;&lt;/Cite&gt;&lt;/EndNote&gt;</w:instrText>
      </w:r>
      <w:r w:rsidRPr="005405F9">
        <w:rPr>
          <w:rFonts w:cs="Times-Roman"/>
          <w:lang w:val="en-GB"/>
        </w:rPr>
        <w:fldChar w:fldCharType="separate"/>
      </w:r>
      <w:r w:rsidR="00D52CE2">
        <w:rPr>
          <w:rFonts w:cs="Times-Roman"/>
          <w:noProof/>
          <w:lang w:val="en-GB"/>
        </w:rPr>
        <w:t>[90]</w:t>
      </w:r>
      <w:r w:rsidRPr="005405F9">
        <w:rPr>
          <w:rFonts w:cs="Times-Roman"/>
          <w:lang w:val="en-GB"/>
        </w:rPr>
        <w:fldChar w:fldCharType="end"/>
      </w:r>
      <w:r w:rsidRPr="005405F9">
        <w:rPr>
          <w:rFonts w:cs="Times-Roman"/>
          <w:lang w:val="en-GB"/>
        </w:rPr>
        <w:t>.</w:t>
      </w:r>
      <w:r w:rsidR="00692CBD">
        <w:rPr>
          <w:rFonts w:cs="Times-Roman"/>
          <w:lang w:val="en-GB"/>
        </w:rPr>
        <w:t xml:space="preserve"> </w:t>
      </w:r>
      <w:r w:rsidR="00692CBD" w:rsidRPr="00692CBD">
        <w:rPr>
          <w:rFonts w:cs="Times-Roman"/>
          <w:lang w:val="en-GB"/>
        </w:rPr>
        <w:t>Sudomotor dysfunction, most often hyperhidrosis, is extremely common in PD patients and has</w:t>
      </w:r>
      <w:r w:rsidR="00692CBD">
        <w:rPr>
          <w:rFonts w:cs="Times-Roman"/>
          <w:lang w:val="en-GB"/>
        </w:rPr>
        <w:t xml:space="preserve"> </w:t>
      </w:r>
      <w:r w:rsidR="00692CBD" w:rsidRPr="00692CBD">
        <w:rPr>
          <w:rFonts w:cs="Times-Roman"/>
          <w:lang w:val="en-GB"/>
        </w:rPr>
        <w:t>been shown to be alleviated by STN DBS</w:t>
      </w:r>
      <w:r w:rsidR="00692CBD">
        <w:rPr>
          <w:rFonts w:cs="Times-Roman"/>
          <w:lang w:val="en-GB"/>
        </w:rPr>
        <w:t xml:space="preserve"> </w:t>
      </w:r>
      <w:r w:rsidR="00692CBD">
        <w:rPr>
          <w:rFonts w:cs="Times-Roman"/>
          <w:lang w:val="en-GB"/>
        </w:rPr>
        <w:fldChar w:fldCharType="begin">
          <w:fldData xml:space="preserve">PEVuZE5vdGU+PENpdGU+PEF1dGhvcj5XaXRqYXM8L0F1dGhvcj48WWVhcj4yMDA3PC9ZZWFyPjxS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XaXRqYXM8L0F1dGhvcj48WWVhcj4yMDA3PC9ZZWFyPjxS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692CBD">
        <w:rPr>
          <w:rFonts w:cs="Times-Roman"/>
          <w:lang w:val="en-GB"/>
        </w:rPr>
      </w:r>
      <w:r w:rsidR="00692CBD">
        <w:rPr>
          <w:rFonts w:cs="Times-Roman"/>
          <w:lang w:val="en-GB"/>
        </w:rPr>
        <w:fldChar w:fldCharType="separate"/>
      </w:r>
      <w:r w:rsidR="00D52CE2">
        <w:rPr>
          <w:rFonts w:cs="Times-Roman"/>
          <w:noProof/>
          <w:lang w:val="en-GB"/>
        </w:rPr>
        <w:t>[91, 92]</w:t>
      </w:r>
      <w:r w:rsidR="00692CBD">
        <w:rPr>
          <w:rFonts w:cs="Times-Roman"/>
          <w:lang w:val="en-GB"/>
        </w:rPr>
        <w:fldChar w:fldCharType="end"/>
      </w:r>
      <w:r w:rsidR="00692CBD">
        <w:rPr>
          <w:rFonts w:cs="Times-Roman"/>
          <w:lang w:val="en-GB"/>
        </w:rPr>
        <w:t>.</w:t>
      </w:r>
    </w:p>
    <w:p w14:paraId="49779487" w14:textId="77777777" w:rsidR="00A9014E" w:rsidRDefault="00A9014E" w:rsidP="0000297C">
      <w:pPr>
        <w:autoSpaceDE w:val="0"/>
        <w:autoSpaceDN w:val="0"/>
        <w:adjustRightInd w:val="0"/>
        <w:spacing w:line="480" w:lineRule="auto"/>
        <w:jc w:val="both"/>
        <w:rPr>
          <w:rFonts w:cs="Times-Roman"/>
          <w:lang w:val="en-GB"/>
        </w:rPr>
      </w:pPr>
    </w:p>
    <w:p w14:paraId="1524F6E6" w14:textId="70882F22" w:rsidR="009962C6" w:rsidRPr="006908D8" w:rsidRDefault="002F3CE6" w:rsidP="006908D8">
      <w:pPr>
        <w:pStyle w:val="ListParagraph"/>
        <w:numPr>
          <w:ilvl w:val="0"/>
          <w:numId w:val="5"/>
        </w:numPr>
        <w:autoSpaceDE w:val="0"/>
        <w:autoSpaceDN w:val="0"/>
        <w:adjustRightInd w:val="0"/>
        <w:spacing w:line="480" w:lineRule="auto"/>
        <w:jc w:val="both"/>
        <w:rPr>
          <w:rFonts w:cs="Times-Roman"/>
          <w:b/>
          <w:bCs/>
          <w:lang w:val="en-GB"/>
        </w:rPr>
      </w:pPr>
      <w:r w:rsidRPr="006908D8">
        <w:rPr>
          <w:rFonts w:cs="Times-Roman"/>
          <w:b/>
          <w:bCs/>
          <w:lang w:val="en-GB"/>
        </w:rPr>
        <w:t>Complications and s</w:t>
      </w:r>
      <w:r w:rsidR="001D3785" w:rsidRPr="006908D8">
        <w:rPr>
          <w:rFonts w:cs="Times-Roman"/>
          <w:b/>
          <w:bCs/>
          <w:lang w:val="en-GB"/>
        </w:rPr>
        <w:t>ide effects</w:t>
      </w:r>
    </w:p>
    <w:p w14:paraId="2ECFCA9E" w14:textId="3F1A23B2" w:rsidR="001B76DB" w:rsidRDefault="00CA6DDE" w:rsidP="0000297C">
      <w:pPr>
        <w:spacing w:line="480" w:lineRule="auto"/>
        <w:jc w:val="both"/>
      </w:pPr>
      <w:r>
        <w:t>Patients should be informed of t</w:t>
      </w:r>
      <w:r w:rsidR="00040685">
        <w:t xml:space="preserve">he </w:t>
      </w:r>
      <w:r w:rsidR="0073551D">
        <w:t xml:space="preserve">potential </w:t>
      </w:r>
      <w:r>
        <w:t xml:space="preserve">adverse </w:t>
      </w:r>
      <w:r w:rsidR="0073551D">
        <w:t xml:space="preserve">effects of STN implantation </w:t>
      </w:r>
      <w:r>
        <w:t xml:space="preserve">that </w:t>
      </w:r>
      <w:r w:rsidR="00F2152C">
        <w:t>can be broadly divided into surgical risks and side-effects related to stimulation (short-term and long-term). Surgical complications include</w:t>
      </w:r>
      <w:r w:rsidR="0073551D">
        <w:t xml:space="preserve"> </w:t>
      </w:r>
      <w:r w:rsidR="00F2152C">
        <w:t xml:space="preserve">brain </w:t>
      </w:r>
      <w:r w:rsidR="0073551D">
        <w:t>hemorrhage, infection</w:t>
      </w:r>
      <w:r w:rsidR="00F2152C">
        <w:t>,</w:t>
      </w:r>
      <w:r w:rsidR="0073551D">
        <w:t xml:space="preserve"> seizures</w:t>
      </w:r>
      <w:r w:rsidR="00F2152C">
        <w:t xml:space="preserve"> and targeting inaccuracies</w:t>
      </w:r>
      <w:r w:rsidR="0073551D">
        <w:t>.</w:t>
      </w:r>
      <w:r w:rsidR="00F2152C">
        <w:t xml:space="preserve"> </w:t>
      </w:r>
    </w:p>
    <w:p w14:paraId="7764E305" w14:textId="7B6A977D" w:rsidR="00CA6DDE" w:rsidRDefault="00CA6DDE" w:rsidP="0000297C">
      <w:pPr>
        <w:spacing w:line="480" w:lineRule="auto"/>
        <w:jc w:val="both"/>
      </w:pPr>
      <w:r>
        <w:t>Bleeding causing death or neurological disability is, thankfully, a very rare complication</w:t>
      </w:r>
      <w:r w:rsidR="00EE01C9">
        <w:t xml:space="preserve"> but </w:t>
      </w:r>
      <w:r w:rsidR="00FA49B1">
        <w:t xml:space="preserve">is </w:t>
      </w:r>
      <w:r w:rsidR="00EE01C9">
        <w:t xml:space="preserve">dependent on </w:t>
      </w:r>
      <w:r w:rsidR="00FA49B1">
        <w:t xml:space="preserve">the patient’s </w:t>
      </w:r>
      <w:r w:rsidR="00EE01C9">
        <w:t>background</w:t>
      </w:r>
      <w:r w:rsidR="00FA49B1">
        <w:t xml:space="preserve"> comorbidity</w:t>
      </w:r>
      <w:r>
        <w:t xml:space="preserve">. Patient factors associated with increased risk include the use of anticoagulants, untreated hypertension and advancing age. Surgical factors include the use of microelectrode recording, the number of </w:t>
      </w:r>
      <w:r w:rsidR="009962C6">
        <w:t>brain’s</w:t>
      </w:r>
      <w:r>
        <w:t xml:space="preserve"> passes and sulcal or ventricular </w:t>
      </w:r>
      <w:r>
        <w:lastRenderedPageBreak/>
        <w:t>transgression. Proponents of the image-guided and image-verified approach to DBS report significantly lower rates of hemorrhage</w:t>
      </w:r>
      <w:r w:rsidR="00BE0BA9">
        <w:t xml:space="preserve"> </w:t>
      </w:r>
      <w:r w:rsidR="00BE0BA9">
        <w:fldChar w:fldCharType="begin"/>
      </w:r>
      <w:r w:rsidR="00D52CE2">
        <w:instrText xml:space="preserve"> ADDIN EN.CITE &lt;EndNote&gt;&lt;Cite&gt;&lt;Author&gt;Zrinzo&lt;/Author&gt;&lt;Year&gt;2012&lt;/Year&gt;&lt;RecNum&gt;463&lt;/RecNum&gt;&lt;DisplayText&gt;[93]&lt;/DisplayText&gt;&lt;record&gt;&lt;rec-number&gt;463&lt;/rec-number&gt;&lt;foreign-keys&gt;&lt;key app="EN" db-id="s9vzp9a5meaepzearpxvsa2pae5t5t0w9599" timestamp="1567870773"&gt;463&lt;/key&gt;&lt;/foreign-keys&gt;&lt;ref-type name="Journal Article"&gt;17&lt;/ref-type&gt;&lt;contributors&gt;&lt;authors&gt;&lt;author&gt;Zrinzo, L.&lt;/author&gt;&lt;author&gt;Foltynie, T.&lt;/author&gt;&lt;author&gt;Limousin, P.&lt;/author&gt;&lt;author&gt;Hariz, M. I.&lt;/author&gt;&lt;/authors&gt;&lt;/contributors&gt;&lt;auth-address&gt;Unit of Functional Neurosurgery, Sobell Department of Motor Neuroscience and Movement Disorders, Institute of Neurology, University College London, London, UK. l.zrinzo@ucl.ac.uk&lt;/auth-address&gt;&lt;titles&gt;&lt;title&gt;Reducing hemorrhagic complications in functional neurosurgery: a large case series and systematic literature review&lt;/title&gt;&lt;secondary-title&gt;J Neurosurg&lt;/secondary-title&gt;&lt;/titles&gt;&lt;periodical&gt;&lt;full-title&gt;J Neurosurg&lt;/full-title&gt;&lt;/periodical&gt;&lt;pages&gt;84-94&lt;/pages&gt;&lt;volume&gt;116&lt;/volume&gt;&lt;number&gt;1&lt;/number&gt;&lt;edition&gt;2011/09/13&lt;/edition&gt;&lt;keywords&gt;&lt;keyword&gt;Brain/*surgery&lt;/keyword&gt;&lt;keyword&gt;Cerebral Hemorrhage/*etiology/*prevention &amp;amp; control&lt;/keyword&gt;&lt;keyword&gt;Humans&lt;/keyword&gt;&lt;keyword&gt;Hypertension/complications/surgery&lt;/keyword&gt;&lt;keyword&gt;Neurosurgical Procedures/*adverse effects&lt;/keyword&gt;&lt;keyword&gt;Risk Factors&lt;/keyword&gt;&lt;/keywords&gt;&lt;dates&gt;&lt;year&gt;2012&lt;/year&gt;&lt;pub-dates&gt;&lt;date&gt;Jan&lt;/date&gt;&lt;/pub-dates&gt;&lt;/dates&gt;&lt;isbn&gt;1933-0693 (Electronic)&amp;#xD;0022-3085 (Linking)&lt;/isbn&gt;&lt;accession-num&gt;21905798&lt;/accession-num&gt;&lt;urls&gt;&lt;related-urls&gt;&lt;url&gt;https://www.ncbi.nlm.nih.gov/pubmed/21905798&lt;/url&gt;&lt;/related-urls&gt;&lt;/urls&gt;&lt;electronic-resource-num&gt;10.3171/2011.8.JNS101407&lt;/electronic-resource-num&gt;&lt;/record&gt;&lt;/Cite&gt;&lt;/EndNote&gt;</w:instrText>
      </w:r>
      <w:r w:rsidR="00BE0BA9">
        <w:fldChar w:fldCharType="separate"/>
      </w:r>
      <w:r w:rsidR="00D52CE2">
        <w:rPr>
          <w:noProof/>
        </w:rPr>
        <w:t>[93]</w:t>
      </w:r>
      <w:r w:rsidR="00BE0BA9">
        <w:fldChar w:fldCharType="end"/>
      </w:r>
      <w:r>
        <w:t xml:space="preserve">. </w:t>
      </w:r>
    </w:p>
    <w:p w14:paraId="2375754E" w14:textId="77777777" w:rsidR="00770538" w:rsidRDefault="00770538" w:rsidP="0000297C">
      <w:pPr>
        <w:spacing w:line="480" w:lineRule="auto"/>
        <w:jc w:val="both"/>
      </w:pPr>
    </w:p>
    <w:p w14:paraId="32E1E219" w14:textId="6BAA4170" w:rsidR="00B67BEE" w:rsidRDefault="001B76DB" w:rsidP="008C16BC">
      <w:pPr>
        <w:spacing w:line="480" w:lineRule="auto"/>
        <w:jc w:val="both"/>
      </w:pPr>
      <w:r>
        <w:t xml:space="preserve">Infections </w:t>
      </w:r>
      <w:r w:rsidR="00A11453">
        <w:t xml:space="preserve">can </w:t>
      </w:r>
      <w:r w:rsidR="002F3CE6">
        <w:t xml:space="preserve">occur after the primary surgery, either early or </w:t>
      </w:r>
      <w:r w:rsidR="00A11453">
        <w:t>in a delayed fashion</w:t>
      </w:r>
      <w:r>
        <w:t xml:space="preserve">, </w:t>
      </w:r>
      <w:r w:rsidR="00A11453">
        <w:t>or may follow</w:t>
      </w:r>
      <w:r>
        <w:t xml:space="preserve"> </w:t>
      </w:r>
      <w:r w:rsidR="00A11453">
        <w:t>skin-</w:t>
      </w:r>
      <w:r>
        <w:t xml:space="preserve">erosion </w:t>
      </w:r>
      <w:r w:rsidR="004E1E3E">
        <w:t xml:space="preserve">or </w:t>
      </w:r>
      <w:r>
        <w:t xml:space="preserve">battery changes. Post-operative local or intracranial infections usually occur within one </w:t>
      </w:r>
      <w:r w:rsidR="00A11453">
        <w:t>to 3-</w:t>
      </w:r>
      <w:r>
        <w:t>month</w:t>
      </w:r>
      <w:r w:rsidR="00A11453">
        <w:t>s</w:t>
      </w:r>
      <w:r>
        <w:t xml:space="preserve"> after surgery</w:t>
      </w:r>
      <w:r w:rsidR="00A11453">
        <w:t>,</w:t>
      </w:r>
      <w:r>
        <w:t xml:space="preserve"> commonly at the IPG level</w:t>
      </w:r>
      <w:r w:rsidR="00A11453">
        <w:t xml:space="preserve"> and</w:t>
      </w:r>
      <w:r>
        <w:t xml:space="preserve"> </w:t>
      </w:r>
      <w:r w:rsidR="002F3CE6">
        <w:t>are often</w:t>
      </w:r>
      <w:r w:rsidR="004E1E3E">
        <w:t xml:space="preserve"> </w:t>
      </w:r>
      <w:r w:rsidR="00B67BEE">
        <w:t xml:space="preserve">caused by </w:t>
      </w:r>
      <w:r>
        <w:t>Staphylococcus Aureus</w:t>
      </w:r>
      <w:r w:rsidR="00B67BEE">
        <w:t xml:space="preserve">. </w:t>
      </w:r>
      <w:r w:rsidR="002F3CE6">
        <w:t>S</w:t>
      </w:r>
      <w:r w:rsidR="00B67BEE">
        <w:t xml:space="preserve">urgical removal of the IPG </w:t>
      </w:r>
      <w:r w:rsidR="002F3CE6">
        <w:t xml:space="preserve">and cables </w:t>
      </w:r>
      <w:r w:rsidR="00B67BEE">
        <w:t>to prevent lead infection is the most efficient treatment</w:t>
      </w:r>
      <w:r w:rsidR="008C16BC">
        <w:t xml:space="preserve"> </w:t>
      </w:r>
      <w:r w:rsidR="008C16BC">
        <w:fldChar w:fldCharType="begin">
          <w:fldData xml:space="preserve">PEVuZE5vdGU+PENpdGU+PEF1dGhvcj5CamVya25lczwvQXV0aG9yPjxZZWFyPjIwMTQ8L1llYXI+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</w:fldData>
        </w:fldChar>
      </w:r>
      <w:r w:rsidR="00D52CE2">
        <w:instrText xml:space="preserve"> ADDIN EN.CITE </w:instrText>
      </w:r>
      <w:r w:rsidR="00D52CE2">
        <w:fldChar w:fldCharType="begin">
          <w:fldData xml:space="preserve">PEVuZE5vdGU+PENpdGU+PEF1dGhvcj5CamVya25lczwvQXV0aG9yPjxZZWFyPjIwMTQ8L1llYXI+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</w:fldData>
        </w:fldChar>
      </w:r>
      <w:r w:rsidR="00D52CE2">
        <w:instrText xml:space="preserve"> ADDIN EN.CITE.DATA </w:instrText>
      </w:r>
      <w:r w:rsidR="00D52CE2">
        <w:fldChar w:fldCharType="end"/>
      </w:r>
      <w:r w:rsidR="008C16BC">
        <w:fldChar w:fldCharType="separate"/>
      </w:r>
      <w:r w:rsidR="00D52CE2">
        <w:rPr>
          <w:noProof/>
        </w:rPr>
        <w:t>[94]</w:t>
      </w:r>
      <w:r w:rsidR="008C16BC">
        <w:fldChar w:fldCharType="end"/>
      </w:r>
      <w:r w:rsidR="00B67BEE">
        <w:t xml:space="preserve">. </w:t>
      </w:r>
      <w:r w:rsidR="002F3CE6">
        <w:t xml:space="preserve">New cables and IPG can be implanted after eradication of the infection a few months later. Late </w:t>
      </w:r>
      <w:r w:rsidR="008C16BC">
        <w:t xml:space="preserve">infections </w:t>
      </w:r>
      <w:r w:rsidR="002F3CE6">
        <w:t>caused</w:t>
      </w:r>
      <w:r w:rsidR="008C16BC">
        <w:t xml:space="preserve"> by</w:t>
      </w:r>
      <w:r w:rsidR="004E1E3E">
        <w:t xml:space="preserve"> </w:t>
      </w:r>
      <w:r w:rsidR="008C16BC">
        <w:t>chronic erosion of the skin or skin injury might be avoided by preventive reposition</w:t>
      </w:r>
      <w:r w:rsidR="004E1E3E">
        <w:t>ing</w:t>
      </w:r>
      <w:r w:rsidR="008C16BC">
        <w:t xml:space="preserve"> of the IPG</w:t>
      </w:r>
      <w:r w:rsidR="002F3CE6">
        <w:t xml:space="preserve"> prior to skin breakdown </w:t>
      </w:r>
      <w:r w:rsidR="002F3CE6">
        <w:fldChar w:fldCharType="begin">
          <w:fldData xml:space="preserve">PEVuZE5vdGU+PENpdGU+PEF1dGhvcj5CamVya25lczwvQXV0aG9yPjxZZWFyPjIwMTQ8L1llYXI+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</w:fldData>
        </w:fldChar>
      </w:r>
      <w:r w:rsidR="00D52CE2">
        <w:instrText xml:space="preserve"> ADDIN EN.CITE </w:instrText>
      </w:r>
      <w:r w:rsidR="00D52CE2">
        <w:fldChar w:fldCharType="begin">
          <w:fldData xml:space="preserve">PEVuZE5vdGU+PENpdGU+PEF1dGhvcj5CamVya25lczwvQXV0aG9yPjxZZWFyPjIwMTQ8L1llYXI+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</w:fldData>
        </w:fldChar>
      </w:r>
      <w:r w:rsidR="00D52CE2">
        <w:instrText xml:space="preserve"> ADDIN EN.CITE.DATA </w:instrText>
      </w:r>
      <w:r w:rsidR="00D52CE2">
        <w:fldChar w:fldCharType="end"/>
      </w:r>
      <w:r w:rsidR="002F3CE6">
        <w:fldChar w:fldCharType="separate"/>
      </w:r>
      <w:r w:rsidR="00D52CE2">
        <w:rPr>
          <w:noProof/>
        </w:rPr>
        <w:t>[94]</w:t>
      </w:r>
      <w:r w:rsidR="002F3CE6">
        <w:fldChar w:fldCharType="end"/>
      </w:r>
      <w:r w:rsidR="008C16BC">
        <w:t xml:space="preserve">. </w:t>
      </w:r>
      <w:r w:rsidR="002F3CE6">
        <w:t>T</w:t>
      </w:r>
      <w:r w:rsidR="004755D2">
        <w:t xml:space="preserve">he risk of DBS hardware infection </w:t>
      </w:r>
      <w:r w:rsidR="002F3CE6">
        <w:t>can be</w:t>
      </w:r>
      <w:r w:rsidR="004755D2">
        <w:t xml:space="preserve"> greater at the IPG replacement than at the primary procedure </w:t>
      </w:r>
      <w:r w:rsidR="004755D2">
        <w:fldChar w:fldCharType="begin">
          <w:fldData xml:space="preserve">PEVuZE5vdGU+PENpdGU+PEF1dGhvcj5QZXBwZXI8L0F1dGhvcj48WWVhcj4yMDEzPC9ZZWFyPjxS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</w:fldData>
        </w:fldChar>
      </w:r>
      <w:r w:rsidR="00D52CE2">
        <w:instrText xml:space="preserve"> ADDIN EN.CITE </w:instrText>
      </w:r>
      <w:r w:rsidR="00D52CE2">
        <w:fldChar w:fldCharType="begin">
          <w:fldData xml:space="preserve">PEVuZE5vdGU+PENpdGU+PEF1dGhvcj5QZXBwZXI8L0F1dGhvcj48WWVhcj4yMDEzPC9ZZWFyPjxS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</w:fldData>
        </w:fldChar>
      </w:r>
      <w:r w:rsidR="00D52CE2">
        <w:instrText xml:space="preserve"> ADDIN EN.CITE.DATA </w:instrText>
      </w:r>
      <w:r w:rsidR="00D52CE2">
        <w:fldChar w:fldCharType="end"/>
      </w:r>
      <w:r w:rsidR="004755D2">
        <w:fldChar w:fldCharType="separate"/>
      </w:r>
      <w:r w:rsidR="00D52CE2">
        <w:rPr>
          <w:noProof/>
        </w:rPr>
        <w:t>[95]</w:t>
      </w:r>
      <w:r w:rsidR="004755D2">
        <w:fldChar w:fldCharType="end"/>
      </w:r>
      <w:r w:rsidR="004755D2">
        <w:t xml:space="preserve">. </w:t>
      </w:r>
      <w:r w:rsidR="002F3CE6">
        <w:t xml:space="preserve">However, </w:t>
      </w:r>
      <w:r w:rsidR="004755D2" w:rsidRPr="004755D2">
        <w:t>screening for methicillin-resistant Staphylococcus aureus (MRSA) and</w:t>
      </w:r>
      <w:r w:rsidR="007D406F">
        <w:t xml:space="preserve"> </w:t>
      </w:r>
      <w:r w:rsidR="004755D2" w:rsidRPr="004755D2">
        <w:t>eradication prior to elective DBS IPG change</w:t>
      </w:r>
      <w:r w:rsidR="004755D2">
        <w:t xml:space="preserve"> as well as </w:t>
      </w:r>
      <w:r w:rsidR="004755D2" w:rsidRPr="004755D2">
        <w:t>topical vancomycin in the IPG pocket during surgery</w:t>
      </w:r>
      <w:r w:rsidR="004755D2">
        <w:t xml:space="preserve"> are effective measures to reduce the infection rate </w:t>
      </w:r>
      <w:r w:rsidR="004755D2">
        <w:fldChar w:fldCharType="begin">
          <w:fldData xml:space="preserve">PEVuZE5vdGU+PENpdGU+PEF1dGhvcj5QZXBwZXI8L0F1dGhvcj48WWVhcj4yMDE3PC9ZZWFyPjxS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</w:fldData>
        </w:fldChar>
      </w:r>
      <w:r w:rsidR="00D52CE2">
        <w:instrText xml:space="preserve"> ADDIN EN.CITE </w:instrText>
      </w:r>
      <w:r w:rsidR="00D52CE2">
        <w:fldChar w:fldCharType="begin">
          <w:fldData xml:space="preserve">PEVuZE5vdGU+PENpdGU+PEF1dGhvcj5QZXBwZXI8L0F1dGhvcj48WWVhcj4yMDE3PC9ZZWFyPjxS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</w:fldData>
        </w:fldChar>
      </w:r>
      <w:r w:rsidR="00D52CE2">
        <w:instrText xml:space="preserve"> ADDIN EN.CITE.DATA </w:instrText>
      </w:r>
      <w:r w:rsidR="00D52CE2">
        <w:fldChar w:fldCharType="end"/>
      </w:r>
      <w:r w:rsidR="004755D2">
        <w:fldChar w:fldCharType="separate"/>
      </w:r>
      <w:r w:rsidR="00D52CE2">
        <w:rPr>
          <w:noProof/>
        </w:rPr>
        <w:t>[96]</w:t>
      </w:r>
      <w:r w:rsidR="004755D2">
        <w:fldChar w:fldCharType="end"/>
      </w:r>
      <w:r w:rsidR="002F3CE6">
        <w:t>.</w:t>
      </w:r>
    </w:p>
    <w:p w14:paraId="6E2E1D1C" w14:textId="77777777" w:rsidR="008F3B31" w:rsidRDefault="008F3B31" w:rsidP="0000297C">
      <w:pPr>
        <w:spacing w:line="480" w:lineRule="auto"/>
        <w:jc w:val="both"/>
      </w:pPr>
    </w:p>
    <w:p w14:paraId="5F91E23D" w14:textId="69F2B0EA" w:rsidR="001B76DB" w:rsidRDefault="00FD5114" w:rsidP="0000297C">
      <w:pPr>
        <w:spacing w:line="480" w:lineRule="auto"/>
        <w:jc w:val="both"/>
      </w:pPr>
      <w:r>
        <w:t>Other</w:t>
      </w:r>
      <w:r w:rsidR="001B76DB">
        <w:t xml:space="preserve"> hardware</w:t>
      </w:r>
      <w:r>
        <w:t>-</w:t>
      </w:r>
      <w:r w:rsidR="001B76DB">
        <w:t>related complications includ</w:t>
      </w:r>
      <w:r w:rsidR="00BE0BA9">
        <w:t xml:space="preserve">e </w:t>
      </w:r>
      <w:r w:rsidR="001B76DB">
        <w:t>breakage or damage of the leads</w:t>
      </w:r>
      <w:r>
        <w:t>,</w:t>
      </w:r>
      <w:r w:rsidR="001B76DB">
        <w:t xml:space="preserve"> </w:t>
      </w:r>
      <w:r>
        <w:t>cables</w:t>
      </w:r>
      <w:r w:rsidR="001B76DB">
        <w:t xml:space="preserve"> or IPG.</w:t>
      </w:r>
      <w:r w:rsidR="004067CE">
        <w:t xml:space="preserve"> </w:t>
      </w:r>
      <w:r>
        <w:t>P</w:t>
      </w:r>
      <w:r w:rsidR="004067CE">
        <w:t>ost-operative lead migration (</w:t>
      </w:r>
      <w:r w:rsidR="004067CE" w:rsidRPr="004067CE">
        <w:t>defined as an unintended post-operative displacement of the DBS lead</w:t>
      </w:r>
      <w:r w:rsidR="004067CE">
        <w:t xml:space="preserve">) is </w:t>
      </w:r>
      <w:r w:rsidR="00C52998">
        <w:t xml:space="preserve">usually </w:t>
      </w:r>
      <w:r w:rsidR="004067CE">
        <w:t xml:space="preserve">related to </w:t>
      </w:r>
      <w:r w:rsidR="004067CE" w:rsidRPr="004067CE">
        <w:t>technical error</w:t>
      </w:r>
      <w:r>
        <w:t>s</w:t>
      </w:r>
      <w:r w:rsidR="004067CE" w:rsidRPr="004067CE">
        <w:t xml:space="preserve"> during implantation </w:t>
      </w:r>
      <w:r>
        <w:t>with</w:t>
      </w:r>
      <w:r w:rsidR="004067CE" w:rsidRPr="004067CE">
        <w:t xml:space="preserve"> failure of lead fixation at the burr hole site</w:t>
      </w:r>
      <w:r>
        <w:t xml:space="preserve"> or poor siting of the lead/cable connector resulting in traction on the </w:t>
      </w:r>
      <w:r w:rsidR="00CA6DDE">
        <w:t xml:space="preserve">brain </w:t>
      </w:r>
      <w:r>
        <w:t>leads</w:t>
      </w:r>
      <w:r w:rsidR="004067CE">
        <w:t xml:space="preserve"> </w:t>
      </w:r>
      <w:r w:rsidR="004067CE">
        <w:fldChar w:fldCharType="begin">
          <w:fldData xml:space="preserve">PEVuZE5vdGU+PENpdGU+PEF1dGhvcj5Nb3Jpc2hpdGE8L0F1dGhvcj48WWVhcj4yMDE3PC9ZZWFy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</w:fldData>
        </w:fldChar>
      </w:r>
      <w:r w:rsidR="00D52CE2">
        <w:instrText xml:space="preserve"> ADDIN EN.CITE </w:instrText>
      </w:r>
      <w:r w:rsidR="00D52CE2">
        <w:fldChar w:fldCharType="begin">
          <w:fldData xml:space="preserve">PEVuZE5vdGU+PENpdGU+PEF1dGhvcj5Nb3Jpc2hpdGE8L0F1dGhvcj48WWVhcj4yMDE3PC9ZZWFy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</w:fldData>
        </w:fldChar>
      </w:r>
      <w:r w:rsidR="00D52CE2">
        <w:instrText xml:space="preserve"> ADDIN EN.CITE.DATA </w:instrText>
      </w:r>
      <w:r w:rsidR="00D52CE2">
        <w:fldChar w:fldCharType="end"/>
      </w:r>
      <w:r w:rsidR="004067CE">
        <w:fldChar w:fldCharType="separate"/>
      </w:r>
      <w:r w:rsidR="00D52CE2">
        <w:rPr>
          <w:noProof/>
        </w:rPr>
        <w:t>[97]</w:t>
      </w:r>
      <w:r w:rsidR="004067CE">
        <w:fldChar w:fldCharType="end"/>
      </w:r>
      <w:r w:rsidR="001E1445">
        <w:t>.</w:t>
      </w:r>
    </w:p>
    <w:p w14:paraId="0E27AD9A" w14:textId="77777777" w:rsidR="001E1445" w:rsidRDefault="001E1445" w:rsidP="0000297C">
      <w:pPr>
        <w:spacing w:line="480" w:lineRule="auto"/>
        <w:jc w:val="both"/>
      </w:pPr>
    </w:p>
    <w:p w14:paraId="55C8A893" w14:textId="156E8DE1" w:rsidR="001E1445" w:rsidRDefault="00F2152C" w:rsidP="0000297C">
      <w:pPr>
        <w:spacing w:line="480" w:lineRule="auto"/>
        <w:jc w:val="both"/>
      </w:pPr>
      <w:r>
        <w:t xml:space="preserve">Side-effects from stimulation include </w:t>
      </w:r>
      <w:r w:rsidR="007C2307">
        <w:t xml:space="preserve">dysarthria, cognitive decline, </w:t>
      </w:r>
      <w:r>
        <w:t xml:space="preserve">motor and </w:t>
      </w:r>
      <w:r w:rsidR="00E97A8B">
        <w:t xml:space="preserve">sensory </w:t>
      </w:r>
      <w:r>
        <w:t xml:space="preserve">disturbances, worsening of balance </w:t>
      </w:r>
      <w:r w:rsidR="00E97A8B">
        <w:t xml:space="preserve">and </w:t>
      </w:r>
      <w:r w:rsidR="007C2307">
        <w:t>psychiatric disorders</w:t>
      </w:r>
      <w:r>
        <w:t>.</w:t>
      </w:r>
    </w:p>
    <w:p w14:paraId="60353782" w14:textId="77777777" w:rsidR="00770538" w:rsidRDefault="00770538" w:rsidP="0000297C">
      <w:pPr>
        <w:spacing w:line="480" w:lineRule="auto"/>
        <w:jc w:val="both"/>
      </w:pPr>
    </w:p>
    <w:p w14:paraId="6E7A3A92" w14:textId="2B6F38C7" w:rsidR="00E36252" w:rsidRDefault="00F2152C" w:rsidP="001B772A">
      <w:pPr>
        <w:spacing w:line="480" w:lineRule="auto"/>
        <w:jc w:val="both"/>
      </w:pPr>
      <w:r>
        <w:t>Dysarthria</w:t>
      </w:r>
      <w:r w:rsidR="004067CE">
        <w:t xml:space="preserve"> is</w:t>
      </w:r>
      <w:r w:rsidR="004E67F5">
        <w:t xml:space="preserve"> one of the </w:t>
      </w:r>
      <w:r w:rsidR="00CA6DDE">
        <w:t xml:space="preserve">commonest </w:t>
      </w:r>
      <w:r w:rsidR="004E67F5">
        <w:t xml:space="preserve">side effects of bilateral </w:t>
      </w:r>
      <w:r>
        <w:t xml:space="preserve">STN </w:t>
      </w:r>
      <w:r w:rsidR="004E67F5">
        <w:t>DBS</w:t>
      </w:r>
      <w:r>
        <w:t xml:space="preserve">; </w:t>
      </w:r>
      <w:r w:rsidR="001B772A">
        <w:t>10-15%</w:t>
      </w:r>
      <w:r w:rsidR="004E67F5">
        <w:t xml:space="preserve"> </w:t>
      </w:r>
      <w:r w:rsidR="001B772A">
        <w:t xml:space="preserve">of patients can develop some form of deterioration in speech intelligibility 1 year after surgery. DBS active contact location has been associated with speech disturbance resulting in medial disturbance (cerebellar) or lateral speech disturbance (capsular), the onset of which are at times acute but can also be significantly delayed </w:t>
      </w:r>
      <w:r w:rsidR="00CA6DDE">
        <w:t>by several months</w:t>
      </w:r>
      <w:r w:rsidR="001B772A">
        <w:t xml:space="preserve"> </w:t>
      </w:r>
      <w:r w:rsidR="004E67F5">
        <w:fldChar w:fldCharType="begin">
          <w:fldData xml:space="preserve">PEVuZE5vdGU+PENpdGU+PEF1dGhvcj5Ccm9uc3RlaW48L0F1dGhvcj48WWVhcj4yMDExPC9ZZWFy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==
</w:fldData>
        </w:fldChar>
      </w:r>
      <w:r w:rsidR="00D52CE2">
        <w:instrText xml:space="preserve"> ADDIN EN.CITE </w:instrText>
      </w:r>
      <w:r w:rsidR="00D52CE2">
        <w:fldChar w:fldCharType="begin">
          <w:fldData xml:space="preserve">PEVuZE5vdGU+PENpdGU+PEF1dGhvcj5Ccm9uc3RlaW48L0F1dGhvcj48WWVhcj4yMDExPC9ZZWFy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==
</w:fldData>
        </w:fldChar>
      </w:r>
      <w:r w:rsidR="00D52CE2">
        <w:instrText xml:space="preserve"> ADDIN EN.CITE.DATA </w:instrText>
      </w:r>
      <w:r w:rsidR="00D52CE2">
        <w:fldChar w:fldCharType="end"/>
      </w:r>
      <w:r w:rsidR="004E67F5">
        <w:fldChar w:fldCharType="separate"/>
      </w:r>
      <w:r w:rsidR="00D52CE2">
        <w:rPr>
          <w:noProof/>
        </w:rPr>
        <w:t>[98-101]</w:t>
      </w:r>
      <w:r w:rsidR="004E67F5">
        <w:fldChar w:fldCharType="end"/>
      </w:r>
      <w:r w:rsidR="00E36252">
        <w:t>.</w:t>
      </w:r>
    </w:p>
    <w:p w14:paraId="26BB2BA7" w14:textId="77777777" w:rsidR="009962C6" w:rsidRDefault="009962C6" w:rsidP="001B772A">
      <w:pPr>
        <w:spacing w:line="480" w:lineRule="auto"/>
        <w:jc w:val="both"/>
      </w:pPr>
    </w:p>
    <w:p w14:paraId="67A1258D" w14:textId="7D9D6237" w:rsidR="00EE01C9" w:rsidRDefault="001B772A" w:rsidP="001B772A">
      <w:pPr>
        <w:spacing w:line="480" w:lineRule="auto"/>
        <w:jc w:val="both"/>
      </w:pPr>
      <w:r>
        <w:t xml:space="preserve">On the other hand, psychiatric </w:t>
      </w:r>
      <w:r w:rsidR="00916312">
        <w:t xml:space="preserve">disorders of STN </w:t>
      </w:r>
      <w:r w:rsidR="00770538">
        <w:t xml:space="preserve">DBS </w:t>
      </w:r>
      <w:r>
        <w:t xml:space="preserve">are generally acute and can be triggered by the implantation effect even before commencing stimulation as a result of oedema around the DBS lead. These can </w:t>
      </w:r>
      <w:r w:rsidR="00916312">
        <w:t xml:space="preserve">include paranoia, </w:t>
      </w:r>
      <w:r w:rsidR="00CA16C0">
        <w:t xml:space="preserve">mania, </w:t>
      </w:r>
      <w:r w:rsidR="00916312">
        <w:t xml:space="preserve">severe depression, acute </w:t>
      </w:r>
      <w:r>
        <w:t xml:space="preserve">psychosis and </w:t>
      </w:r>
      <w:r w:rsidR="00916312">
        <w:t>apathy</w:t>
      </w:r>
      <w:r w:rsidR="00770538">
        <w:t xml:space="preserve"> but are often self-limiting</w:t>
      </w:r>
      <w:r w:rsidR="00CA16C0">
        <w:t xml:space="preserve"> </w:t>
      </w:r>
      <w:r w:rsidR="00CA16C0">
        <w:fldChar w:fldCharType="begin">
          <w:fldData xml:space="preserve">PEVuZE5vdGU+PENpdGU+PEF1dGhvcj5TY2h1cGJhY2g8L0F1dGhvcj48WWVhcj4yMDA2PC9ZZWFy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</w:fldData>
        </w:fldChar>
      </w:r>
      <w:r w:rsidR="00D52CE2">
        <w:instrText xml:space="preserve"> ADDIN EN.CITE </w:instrText>
      </w:r>
      <w:r w:rsidR="00D52CE2">
        <w:fldChar w:fldCharType="begin">
          <w:fldData xml:space="preserve">PEVuZE5vdGU+PENpdGU+PEF1dGhvcj5TY2h1cGJhY2g8L0F1dGhvcj48WWVhcj4yMDA2PC9ZZWFy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</w:fldData>
        </w:fldChar>
      </w:r>
      <w:r w:rsidR="00D52CE2">
        <w:instrText xml:space="preserve"> ADDIN EN.CITE.DATA </w:instrText>
      </w:r>
      <w:r w:rsidR="00D52CE2">
        <w:fldChar w:fldCharType="end"/>
      </w:r>
      <w:r w:rsidR="00CA16C0">
        <w:fldChar w:fldCharType="separate"/>
      </w:r>
      <w:r w:rsidR="00D52CE2">
        <w:rPr>
          <w:noProof/>
        </w:rPr>
        <w:t>[102-106]</w:t>
      </w:r>
      <w:r w:rsidR="00CA16C0">
        <w:fldChar w:fldCharType="end"/>
      </w:r>
      <w:r w:rsidR="00CA16C0">
        <w:t>.</w:t>
      </w:r>
      <w:r w:rsidR="00770538">
        <w:t xml:space="preserve"> </w:t>
      </w:r>
    </w:p>
    <w:p w14:paraId="1BA269ED" w14:textId="19CDD3FD" w:rsidR="00202C56" w:rsidRDefault="00DF2B5B" w:rsidP="00202C56">
      <w:pPr>
        <w:spacing w:line="480" w:lineRule="auto"/>
        <w:jc w:val="both"/>
      </w:pPr>
      <w:r>
        <w:t xml:space="preserve">Several </w:t>
      </w:r>
      <w:r w:rsidR="000A584C" w:rsidRPr="000A584C">
        <w:t xml:space="preserve">studies have reported the </w:t>
      </w:r>
      <w:bookmarkStart w:id="3" w:name="_Hlk30926444"/>
      <w:r w:rsidR="000A584C" w:rsidRPr="000A584C">
        <w:t xml:space="preserve">aggravation of </w:t>
      </w:r>
      <w:r>
        <w:t>impulsive control disorders (ICD)</w:t>
      </w:r>
      <w:r w:rsidR="000A584C" w:rsidRPr="000A584C">
        <w:t xml:space="preserve"> </w:t>
      </w:r>
      <w:r>
        <w:t xml:space="preserve">and the </w:t>
      </w:r>
      <w:r w:rsidR="000A584C" w:rsidRPr="000A584C">
        <w:t>development of de novo ICDs after DBS</w:t>
      </w:r>
      <w:r>
        <w:t xml:space="preserve"> </w:t>
      </w:r>
      <w:bookmarkEnd w:id="3"/>
      <w:r>
        <w:fldChar w:fldCharType="begin">
          <w:fldData xml:space="preserve">PEVuZE5vdGU+PENpdGU+PEF1dGhvcj5HZWU8L0F1dGhvcj48WWVhcj4yMDE1PC9ZZWFyPjxSZWNO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</w:fldData>
        </w:fldChar>
      </w:r>
      <w:r w:rsidR="00D52CE2">
        <w:instrText xml:space="preserve"> ADDIN EN.CITE </w:instrText>
      </w:r>
      <w:r w:rsidR="00D52CE2">
        <w:fldChar w:fldCharType="begin">
          <w:fldData xml:space="preserve">PEVuZE5vdGU+PENpdGU+PEF1dGhvcj5HZWU8L0F1dGhvcj48WWVhcj4yMDE1PC9ZZWFyPjxSZWNO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</w:fldData>
        </w:fldChar>
      </w:r>
      <w:r w:rsidR="00D52CE2">
        <w:instrText xml:space="preserve"> ADDIN EN.CITE.DATA </w:instrText>
      </w:r>
      <w:r w:rsidR="00D52CE2">
        <w:fldChar w:fldCharType="end"/>
      </w:r>
      <w:r>
        <w:fldChar w:fldCharType="separate"/>
      </w:r>
      <w:r w:rsidR="00D52CE2">
        <w:rPr>
          <w:noProof/>
        </w:rPr>
        <w:t>[107-110]</w:t>
      </w:r>
      <w:r>
        <w:fldChar w:fldCharType="end"/>
      </w:r>
      <w:r w:rsidR="004E5A68">
        <w:t>.</w:t>
      </w:r>
      <w:r w:rsidR="004E5A68" w:rsidRPr="004E5A68">
        <w:t xml:space="preserve"> </w:t>
      </w:r>
      <w:r w:rsidR="004E5A68">
        <w:t>Amami et al. observed patients for 3 years after DBS, and their de novo ICDs were transient</w:t>
      </w:r>
      <w:r w:rsidR="00202C56">
        <w:t xml:space="preserve"> </w:t>
      </w:r>
      <w:r w:rsidR="00202C56">
        <w:fldChar w:fldCharType="begin">
          <w:fldData xml:space="preserve">PEVuZE5vdGU+PENpdGU+PEF1dGhvcj5BbWFtaTwvQXV0aG9yPjxZZWFyPjIwMTU8L1llYXI+PFJl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</w:fldData>
        </w:fldChar>
      </w:r>
      <w:r w:rsidR="00D52CE2">
        <w:instrText xml:space="preserve"> ADDIN EN.CITE </w:instrText>
      </w:r>
      <w:r w:rsidR="00D52CE2">
        <w:fldChar w:fldCharType="begin">
          <w:fldData xml:space="preserve">PEVuZE5vdGU+PENpdGU+PEF1dGhvcj5BbWFtaTwvQXV0aG9yPjxZZWFyPjIwMTU8L1llYXI+PFJl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</w:fldData>
        </w:fldChar>
      </w:r>
      <w:r w:rsidR="00D52CE2">
        <w:instrText xml:space="preserve"> ADDIN EN.CITE.DATA </w:instrText>
      </w:r>
      <w:r w:rsidR="00D52CE2">
        <w:fldChar w:fldCharType="end"/>
      </w:r>
      <w:r w:rsidR="00202C56">
        <w:fldChar w:fldCharType="separate"/>
      </w:r>
      <w:r w:rsidR="00D52CE2">
        <w:rPr>
          <w:noProof/>
        </w:rPr>
        <w:t>[111]</w:t>
      </w:r>
      <w:r w:rsidR="00202C56">
        <w:fldChar w:fldCharType="end"/>
      </w:r>
      <w:r w:rsidR="00202C56">
        <w:t>. Merola et al. observed 150 patients for 4 years on average after DBS for</w:t>
      </w:r>
    </w:p>
    <w:p w14:paraId="0E45CEA3" w14:textId="40690B0E" w:rsidR="004E5A68" w:rsidRDefault="00202C56" w:rsidP="001B772A">
      <w:pPr>
        <w:spacing w:line="480" w:lineRule="auto"/>
        <w:jc w:val="both"/>
      </w:pPr>
      <w:r>
        <w:t xml:space="preserve">which there were 11 de novo ICDs </w:t>
      </w:r>
      <w:r>
        <w:fldChar w:fldCharType="begin">
          <w:fldData xml:space="preserve">PEVuZE5vdGU+PENpdGU+PEF1dGhvcj5NZXJvbGE8L0F1dGhvcj48WWVhcj4yMDE3PC9ZZWFyPjxS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=
</w:fldData>
        </w:fldChar>
      </w:r>
      <w:r w:rsidR="00D52CE2">
        <w:instrText xml:space="preserve"> ADDIN EN.CITE </w:instrText>
      </w:r>
      <w:r w:rsidR="00D52CE2">
        <w:fldChar w:fldCharType="begin">
          <w:fldData xml:space="preserve">PEVuZE5vdGU+PENpdGU+PEF1dGhvcj5NZXJvbGE8L0F1dGhvcj48WWVhcj4yMDE3PC9ZZWFyPjxS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=
</w:fldData>
        </w:fldChar>
      </w:r>
      <w:r w:rsidR="00D52CE2">
        <w:instrText xml:space="preserve"> ADDIN EN.CITE.DATA </w:instrText>
      </w:r>
      <w:r w:rsidR="00D52CE2">
        <w:fldChar w:fldCharType="end"/>
      </w:r>
      <w:r>
        <w:fldChar w:fldCharType="separate"/>
      </w:r>
      <w:r w:rsidR="00D52CE2">
        <w:rPr>
          <w:noProof/>
        </w:rPr>
        <w:t>[112]</w:t>
      </w:r>
      <w:r>
        <w:fldChar w:fldCharType="end"/>
      </w:r>
      <w:r>
        <w:t xml:space="preserve">. Overall, it </w:t>
      </w:r>
      <w:r w:rsidR="00FA49B1">
        <w:t xml:space="preserve">still </w:t>
      </w:r>
      <w:r>
        <w:t>remains unclear how DBS affects the change in ICDs over a longer period of time and which factors are associated with the de novo ICDs after the surgery.</w:t>
      </w:r>
      <w:r w:rsidR="00A16DFD" w:rsidRPr="00A16DFD">
        <w:t xml:space="preserve"> </w:t>
      </w:r>
      <w:r w:rsidR="00A16DFD">
        <w:t>In common clinical practice emergence of ICDs post -DBS can usually be addressed by reduction in medication. Whereas</w:t>
      </w:r>
      <w:r w:rsidR="007D406F">
        <w:t xml:space="preserve"> </w:t>
      </w:r>
      <w:r w:rsidR="00A16DFD">
        <w:t>pre-op ICD provoked by medication is actually a positive indication for DBS rather than a contra-indication.</w:t>
      </w:r>
    </w:p>
    <w:p w14:paraId="7511FA02" w14:textId="18D9E99C" w:rsidR="00EB0488" w:rsidRDefault="00B43377" w:rsidP="001B772A">
      <w:pPr>
        <w:spacing w:line="480" w:lineRule="auto"/>
        <w:jc w:val="both"/>
      </w:pPr>
      <w:r>
        <w:t xml:space="preserve">In this regard, </w:t>
      </w:r>
      <w:r w:rsidRPr="00B43377">
        <w:t xml:space="preserve">clinicians in the DBS team </w:t>
      </w:r>
      <w:r w:rsidR="00EB0488">
        <w:t>can deal with these side effects</w:t>
      </w:r>
      <w:r w:rsidRPr="00B43377">
        <w:t xml:space="preserve"> balanc</w:t>
      </w:r>
      <w:r w:rsidR="00EB0488">
        <w:t>ing</w:t>
      </w:r>
      <w:r w:rsidRPr="00B43377">
        <w:t xml:space="preserve"> titration of stimulation and withdrawal of </w:t>
      </w:r>
      <w:r w:rsidR="00EB0488">
        <w:t xml:space="preserve">dopaminergic </w:t>
      </w:r>
      <w:r w:rsidRPr="00B43377">
        <w:t>medication</w:t>
      </w:r>
      <w:r w:rsidR="00EB0488">
        <w:t xml:space="preserve"> </w:t>
      </w:r>
      <w:r w:rsidR="00EB0488">
        <w:fldChar w:fldCharType="begin"/>
      </w:r>
      <w:r w:rsidR="00D52CE2">
        <w:instrText xml:space="preserve"> ADDIN EN.CITE &lt;EndNote&gt;&lt;Cite&gt;&lt;Author&gt;Mosley&lt;/Author&gt;&lt;Year&gt;2015&lt;/Year&gt;&lt;RecNum&gt;464&lt;/RecNum&gt;&lt;DisplayText&gt;[113]&lt;/DisplayText&gt;&lt;record&gt;&lt;rec-number&gt;464&lt;/rec-number&gt;&lt;foreign-keys&gt;&lt;key app="EN" db-id="s9vzp9a5meaepzearpxvsa2pae5t5t0w9599" timestamp="1567875260"&gt;464&lt;/key&gt;&lt;/foreign-keys&gt;&lt;ref-type name="Journal Article"&gt;17&lt;/ref-type&gt;&lt;contributors&gt;&lt;authors&gt;&lt;author&gt;Mosley, P. E.&lt;/author&gt;&lt;author&gt;Marsh, R.&lt;/author&gt;&lt;/authors&gt;&lt;/contributors&gt;&lt;auth-address&gt;From the The University of Queensland, UQ Centre for Clinical Research, Herston, Queensland, Australia; Dept. of Psychiatry, Royal Brisbane &amp;amp; Women&amp;apos;s Hospital, Herston, Queensland, Australia; and Neurosciences Queensland, St Andrew&amp;apos;s War Memorial Hospital, Spring Hill, Queensland, Australia.&lt;/auth-address&gt;&lt;titles&gt;&lt;title&gt;The psychiatric and neuropsychiatric symptoms after subthalamic stimulation for Parkinson&amp;apos;s disease&lt;/title&gt;&lt;secondary-title&gt;J Neuropsychiatry Clin Neurosci&lt;/secondary-title&gt;&lt;/titles&gt;&lt;periodical&gt;&lt;full-title&gt;J Neuropsychiatry Clin Neurosci&lt;/full-title&gt;&lt;/periodical&gt;&lt;pages&gt;19-26&lt;/pages&gt;&lt;volume&gt;27&lt;/volume&gt;&lt;number&gt;1&lt;/number&gt;&lt;edition&gt;2015/02/27&lt;/edition&gt;&lt;keywords&gt;&lt;keyword&gt;Behavioral Symptoms/*etiology&lt;/keyword&gt;&lt;keyword&gt;Cognition Disorders/*etiology&lt;/keyword&gt;&lt;keyword&gt;Deep Brain Stimulation/*adverse effects&lt;/keyword&gt;&lt;keyword&gt;Humans&lt;/keyword&gt;&lt;keyword&gt;Neuropsychological Tests&lt;/keyword&gt;&lt;keyword&gt;Parkinson Disease/therapy&lt;/keyword&gt;&lt;keyword&gt;Subthalamic Nucleus/*physiology&lt;/keyword&gt;&lt;/keywords&gt;&lt;dates&gt;&lt;year&gt;2015&lt;/year&gt;&lt;pub-dates&gt;&lt;date&gt;Winter&lt;/date&gt;&lt;/pub-dates&gt;&lt;/dates&gt;&lt;isbn&gt;1545-7222 (Electronic)&amp;#xD;0895-0172 (Linking)&lt;/isbn&gt;&lt;accession-num&gt;25716484&lt;/accession-num&gt;&lt;urls&gt;&lt;related-urls&gt;&lt;url&gt;https://www.ncbi.nlm.nih.gov/pubmed/25716484&lt;/url&gt;&lt;/related-urls&gt;&lt;/urls&gt;&lt;electronic-resource-num&gt;10.1176/appi.neuropsych.14040069&lt;/electronic-resource-num&gt;&lt;/record&gt;&lt;/Cite&gt;&lt;/EndNote&gt;</w:instrText>
      </w:r>
      <w:r w:rsidR="00EB0488">
        <w:fldChar w:fldCharType="separate"/>
      </w:r>
      <w:r w:rsidR="00D52CE2">
        <w:rPr>
          <w:noProof/>
        </w:rPr>
        <w:t>[113]</w:t>
      </w:r>
      <w:r w:rsidR="00EB0488">
        <w:fldChar w:fldCharType="end"/>
      </w:r>
      <w:r w:rsidR="00EB0488">
        <w:t>. In parallel, p</w:t>
      </w:r>
      <w:r w:rsidR="00EB0488" w:rsidRPr="00EB0488">
        <w:t>harmacological treatment with an atypical antipsychotic</w:t>
      </w:r>
      <w:r w:rsidR="00EB0488">
        <w:t xml:space="preserve"> might be </w:t>
      </w:r>
      <w:r w:rsidR="00EB0488">
        <w:lastRenderedPageBreak/>
        <w:t xml:space="preserve">necessary for a short-term period after the surgery. </w:t>
      </w:r>
      <w:r w:rsidR="00EB0488" w:rsidRPr="00EB0488">
        <w:t>Due to their rapid dissociation from the D2 receptor, quetiapine and clozapine are the antipsychotics of choice in PD being least likely to induce extrapyramidal symptoms</w:t>
      </w:r>
      <w:r w:rsidR="00EB0488">
        <w:t xml:space="preserve"> </w:t>
      </w:r>
      <w:r w:rsidR="00EB0488">
        <w:fldChar w:fldCharType="begin">
          <w:fldData xml:space="preserve">PEVuZE5vdGU+PENpdGU+PEF1dGhvcj5TZXBwaTwvQXV0aG9yPjxZZWFyPjIwMTE8L1llYXI+PFJl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</w:fldData>
        </w:fldChar>
      </w:r>
      <w:r w:rsidR="00D52CE2">
        <w:instrText xml:space="preserve"> ADDIN EN.CITE </w:instrText>
      </w:r>
      <w:r w:rsidR="00D52CE2">
        <w:fldChar w:fldCharType="begin">
          <w:fldData xml:space="preserve">PEVuZE5vdGU+PENpdGU+PEF1dGhvcj5TZXBwaTwvQXV0aG9yPjxZZWFyPjIwMTE8L1llYXI+PFJl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</w:fldData>
        </w:fldChar>
      </w:r>
      <w:r w:rsidR="00D52CE2">
        <w:instrText xml:space="preserve"> ADDIN EN.CITE.DATA </w:instrText>
      </w:r>
      <w:r w:rsidR="00D52CE2">
        <w:fldChar w:fldCharType="end"/>
      </w:r>
      <w:r w:rsidR="00EB0488">
        <w:fldChar w:fldCharType="separate"/>
      </w:r>
      <w:r w:rsidR="00D52CE2">
        <w:rPr>
          <w:noProof/>
        </w:rPr>
        <w:t>[114]</w:t>
      </w:r>
      <w:r w:rsidR="00EB0488">
        <w:fldChar w:fldCharType="end"/>
      </w:r>
      <w:r w:rsidR="00EB0488" w:rsidRPr="00EB0488">
        <w:t>.</w:t>
      </w:r>
      <w:r w:rsidR="00EB0488">
        <w:t xml:space="preserve"> However, the e</w:t>
      </w:r>
      <w:r w:rsidR="00EB0488" w:rsidRPr="00EB0488">
        <w:t>fﬁcacy of either drug for</w:t>
      </w:r>
      <w:r w:rsidR="00EB0488">
        <w:t xml:space="preserve"> </w:t>
      </w:r>
      <w:r w:rsidR="00EB0488" w:rsidRPr="00EB0488">
        <w:t>the</w:t>
      </w:r>
      <w:r w:rsidR="00EB0488">
        <w:t xml:space="preserve"> specific </w:t>
      </w:r>
      <w:r w:rsidR="00EB0488" w:rsidRPr="00EB0488">
        <w:t>treatment</w:t>
      </w:r>
      <w:r w:rsidR="00EB0488">
        <w:t xml:space="preserve"> </w:t>
      </w:r>
      <w:r w:rsidR="00EB0488" w:rsidRPr="00EB0488">
        <w:t>of</w:t>
      </w:r>
      <w:r w:rsidR="00EB0488">
        <w:t xml:space="preserve"> </w:t>
      </w:r>
      <w:r w:rsidR="00EB0488" w:rsidRPr="00EB0488">
        <w:t>post-DBS</w:t>
      </w:r>
      <w:r w:rsidR="00EB0488">
        <w:t xml:space="preserve"> </w:t>
      </w:r>
      <w:r w:rsidR="00EB0488" w:rsidRPr="00EB0488">
        <w:t>neuropsychiatric</w:t>
      </w:r>
      <w:r w:rsidR="00EB0488">
        <w:t xml:space="preserve"> </w:t>
      </w:r>
      <w:r w:rsidR="00EB0488" w:rsidRPr="00EB0488">
        <w:t>symptoms</w:t>
      </w:r>
      <w:r w:rsidR="00EB0488">
        <w:t xml:space="preserve"> </w:t>
      </w:r>
      <w:r w:rsidR="00EB0488" w:rsidRPr="00EB0488">
        <w:t>has not been examined.</w:t>
      </w:r>
    </w:p>
    <w:p w14:paraId="0104355A" w14:textId="77777777" w:rsidR="00EB0488" w:rsidRDefault="00EB0488" w:rsidP="001B772A">
      <w:pPr>
        <w:spacing w:line="480" w:lineRule="auto"/>
        <w:jc w:val="both"/>
      </w:pPr>
    </w:p>
    <w:p w14:paraId="10F405DB" w14:textId="4465E9C0" w:rsidR="001E1445" w:rsidRDefault="004E1E3E" w:rsidP="001B772A">
      <w:pPr>
        <w:spacing w:line="480" w:lineRule="auto"/>
        <w:jc w:val="both"/>
      </w:pPr>
      <w:r>
        <w:t xml:space="preserve">Increasing </w:t>
      </w:r>
      <w:r w:rsidR="001E1445">
        <w:t xml:space="preserve">weight and obesity after DBS in PD has been showed </w:t>
      </w:r>
      <w:r w:rsidR="00E36252">
        <w:t xml:space="preserve">in long term follow up assessment </w:t>
      </w:r>
      <w:r w:rsidR="00E36252">
        <w:fldChar w:fldCharType="begin">
          <w:fldData xml:space="preserve">PEVuZE5vdGU+PENpdGU+PEF1dGhvcj5CYW5uaWVyPC9BdXRob3I+PFllYXI+MjAwOTwvWWVhcj48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</w:fldData>
        </w:fldChar>
      </w:r>
      <w:r w:rsidR="00D52CE2">
        <w:instrText xml:space="preserve"> ADDIN EN.CITE </w:instrText>
      </w:r>
      <w:r w:rsidR="00D52CE2">
        <w:fldChar w:fldCharType="begin">
          <w:fldData xml:space="preserve">PEVuZE5vdGU+PENpdGU+PEF1dGhvcj5CYW5uaWVyPC9BdXRob3I+PFllYXI+MjAwOTwvWWVhcj48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</w:fldData>
        </w:fldChar>
      </w:r>
      <w:r w:rsidR="00D52CE2">
        <w:instrText xml:space="preserve"> ADDIN EN.CITE.DATA </w:instrText>
      </w:r>
      <w:r w:rsidR="00D52CE2">
        <w:fldChar w:fldCharType="end"/>
      </w:r>
      <w:r w:rsidR="00E36252">
        <w:fldChar w:fldCharType="separate"/>
      </w:r>
      <w:r w:rsidR="00D52CE2">
        <w:rPr>
          <w:noProof/>
        </w:rPr>
        <w:t>[115]</w:t>
      </w:r>
      <w:r w:rsidR="00E36252">
        <w:fldChar w:fldCharType="end"/>
      </w:r>
      <w:r w:rsidR="001E1445">
        <w:t xml:space="preserve">. </w:t>
      </w:r>
      <w:r w:rsidR="00E36252">
        <w:t xml:space="preserve">This potential SE should encourage clinicians to provide </w:t>
      </w:r>
      <w:r w:rsidR="001E1445" w:rsidRPr="001E1445">
        <w:t>diet management with a physical training schedule appropriate for patients</w:t>
      </w:r>
      <w:r w:rsidR="00E36252">
        <w:t>.</w:t>
      </w:r>
    </w:p>
    <w:p w14:paraId="45DD47CD" w14:textId="5A0A180D" w:rsidR="003A3C66" w:rsidRDefault="003A3C66" w:rsidP="004E67F5">
      <w:pPr>
        <w:spacing w:line="480" w:lineRule="auto"/>
        <w:jc w:val="both"/>
      </w:pPr>
    </w:p>
    <w:p w14:paraId="50499CEA" w14:textId="3C490A7C" w:rsidR="001D3785" w:rsidRDefault="001D3785" w:rsidP="003D0AB1">
      <w:pPr>
        <w:spacing w:line="480" w:lineRule="auto"/>
        <w:jc w:val="both"/>
        <w:outlineLvl w:val="0"/>
        <w:rPr>
          <w:b/>
          <w:bCs/>
        </w:rPr>
      </w:pPr>
      <w:r w:rsidRPr="001D3785">
        <w:rPr>
          <w:b/>
          <w:bCs/>
        </w:rPr>
        <w:t>Long-term outcome</w:t>
      </w:r>
    </w:p>
    <w:p w14:paraId="5924166E" w14:textId="77777777" w:rsidR="00A02FC0" w:rsidRPr="001D3785" w:rsidRDefault="00A02FC0" w:rsidP="004E67F5">
      <w:pPr>
        <w:spacing w:line="480" w:lineRule="auto"/>
        <w:jc w:val="both"/>
        <w:rPr>
          <w:b/>
          <w:bCs/>
        </w:rPr>
      </w:pPr>
    </w:p>
    <w:p w14:paraId="2637C0FD" w14:textId="7AE3D11F" w:rsidR="00417373" w:rsidRDefault="007C2307" w:rsidP="0000297C">
      <w:pPr>
        <w:autoSpaceDE w:val="0"/>
        <w:autoSpaceDN w:val="0"/>
        <w:adjustRightInd w:val="0"/>
        <w:spacing w:line="480" w:lineRule="auto"/>
        <w:jc w:val="both"/>
      </w:pPr>
      <w:r w:rsidRPr="003959C3">
        <w:t xml:space="preserve">The </w:t>
      </w:r>
      <w:r w:rsidR="003959C3" w:rsidRPr="003959C3">
        <w:t>long-term</w:t>
      </w:r>
      <w:r w:rsidRPr="003959C3">
        <w:t xml:space="preserve"> </w:t>
      </w:r>
      <w:r w:rsidR="006C39CD">
        <w:t xml:space="preserve">motor </w:t>
      </w:r>
      <w:r w:rsidR="00770538">
        <w:t>benefits of STN DBS</w:t>
      </w:r>
      <w:r w:rsidR="006C39CD">
        <w:t xml:space="preserve"> </w:t>
      </w:r>
      <w:r w:rsidR="00770538">
        <w:t xml:space="preserve">are maintained </w:t>
      </w:r>
      <w:r w:rsidR="006C39CD">
        <w:t xml:space="preserve">10 years </w:t>
      </w:r>
      <w:r w:rsidR="00770538">
        <w:t>and beyond</w:t>
      </w:r>
      <w:r w:rsidR="00417373">
        <w:t xml:space="preserve">, </w:t>
      </w:r>
      <w:r w:rsidR="00417373" w:rsidRPr="00417373">
        <w:t>although the magnitude of improvement tends to decline over time</w:t>
      </w:r>
      <w:r w:rsidR="00417373">
        <w:t xml:space="preserve"> </w:t>
      </w:r>
      <w:r w:rsidR="00417373">
        <w:fldChar w:fldCharType="begin"/>
      </w:r>
      <w:r w:rsidR="00D52CE2">
        <w:instrText xml:space="preserve"> ADDIN EN.CITE &lt;EndNote&gt;&lt;Cite&gt;&lt;Author&gt;Limousin&lt;/Author&gt;&lt;Year&gt;2019&lt;/Year&gt;&lt;RecNum&gt;478&lt;/RecNum&gt;&lt;DisplayText&gt;[116]&lt;/DisplayText&gt;&lt;record&gt;&lt;rec-number&gt;478&lt;/rec-number&gt;&lt;foreign-keys&gt;&lt;key app="EN" db-id="s9vzp9a5meaepzearpxvsa2pae5t5t0w9599" timestamp="1571595889"&gt;478&lt;/key&gt;&lt;/foreign-keys&gt;&lt;ref-type name="Journal Article"&gt;17&lt;/ref-type&gt;&lt;contributors&gt;&lt;authors&gt;&lt;author&gt;Limousin, P.&lt;/author&gt;&lt;author&gt;Foltynie, T.&lt;/author&gt;&lt;/authors&gt;&lt;/contributors&gt;&lt;auth-address&gt;Department of Clinical and Movement Neurosciences, University College London, Queen Square Institute of Neurology, London, UK. p.limousin@ucl.ac.uk.&amp;#xD;National Hospital for Neurology and Neurosurgery, Queen Square, London, UK. p.limousin@ucl.ac.uk.&amp;#xD;Department of Clinical and Movement Neurosciences, University College London, Queen Square Institute of Neurology, London, UK.&amp;#xD;National Hospital for Neurology and Neurosurgery, Queen Square, London, UK.&lt;/auth-address&gt;&lt;titles&gt;&lt;title&gt;Long-term outcomes of deep brain stimulation in Parkinson disease&lt;/title&gt;&lt;secondary-title&gt;Nat Rev Neurol&lt;/secondary-title&gt;&lt;/titles&gt;&lt;periodical&gt;&lt;full-title&gt;Nat Rev Neurol&lt;/full-title&gt;&lt;/periodical&gt;&lt;pages&gt;234-242&lt;/pages&gt;&lt;volume&gt;15&lt;/volume&gt;&lt;number&gt;4&lt;/number&gt;&lt;edition&gt;2019/02/20&lt;/edition&gt;&lt;dates&gt;&lt;year&gt;2019&lt;/year&gt;&lt;pub-dates&gt;&lt;date&gt;Apr&lt;/date&gt;&lt;/pub-dates&gt;&lt;/dates&gt;&lt;isbn&gt;1759-4766 (Electronic)&amp;#xD;1759-4758 (Linking)&lt;/isbn&gt;&lt;accession-num&gt;30778210&lt;/accession-num&gt;&lt;urls&gt;&lt;related-urls&gt;&lt;url&gt;https://www.ncbi.nlm.nih.gov/pubmed/30778210&lt;/url&gt;&lt;/related-urls&gt;&lt;/urls&gt;&lt;electronic-resource-num&gt;10.1038/s41582-019-0145-9&lt;/electronic-resource-num&gt;&lt;/record&gt;&lt;/Cite&gt;&lt;/EndNote&gt;</w:instrText>
      </w:r>
      <w:r w:rsidR="00417373">
        <w:fldChar w:fldCharType="separate"/>
      </w:r>
      <w:r w:rsidR="00D52CE2">
        <w:rPr>
          <w:noProof/>
        </w:rPr>
        <w:t>[116]</w:t>
      </w:r>
      <w:r w:rsidR="00417373">
        <w:fldChar w:fldCharType="end"/>
      </w:r>
      <w:r w:rsidR="00417373" w:rsidRPr="00417373">
        <w:t xml:space="preserve">. Functional scores </w:t>
      </w:r>
      <w:r w:rsidR="00417373">
        <w:t>in</w:t>
      </w:r>
      <w:r w:rsidR="00417373" w:rsidRPr="00417373">
        <w:t xml:space="preserve"> on-medication </w:t>
      </w:r>
      <w:r w:rsidR="00417373">
        <w:t>state</w:t>
      </w:r>
      <w:r w:rsidR="00417373" w:rsidRPr="00417373">
        <w:t xml:space="preserve"> worsen more quickly than those recorded in off periods</w:t>
      </w:r>
      <w:r w:rsidR="007D406F">
        <w:t xml:space="preserve"> </w:t>
      </w:r>
      <w:r w:rsidR="00417373" w:rsidRPr="00417373">
        <w:t>consistent with the degeneration of non-dopaminergic pathways. Dyskinesia, motor fluctuations and activities of daily living in off periods remain improved at 5 years</w:t>
      </w:r>
      <w:r w:rsidR="00417373">
        <w:t xml:space="preserve"> </w:t>
      </w:r>
      <w:r w:rsidR="00417373">
        <w:fldChar w:fldCharType="begin"/>
      </w:r>
      <w:r w:rsidR="00D52CE2">
        <w:instrText xml:space="preserve"> ADDIN EN.CITE &lt;EndNote&gt;&lt;Cite&gt;&lt;Author&gt;Limousin&lt;/Author&gt;&lt;Year&gt;2019&lt;/Year&gt;&lt;RecNum&gt;478&lt;/RecNum&gt;&lt;DisplayText&gt;[116]&lt;/DisplayText&gt;&lt;record&gt;&lt;rec-number&gt;478&lt;/rec-number&gt;&lt;foreign-keys&gt;&lt;key app="EN" db-id="s9vzp9a5meaepzearpxvsa2pae5t5t0w9599" timestamp="1571595889"&gt;478&lt;/key&gt;&lt;/foreign-keys&gt;&lt;ref-type name="Journal Article"&gt;17&lt;/ref-type&gt;&lt;contributors&gt;&lt;authors&gt;&lt;author&gt;Limousin, P.&lt;/author&gt;&lt;author&gt;Foltynie, T.&lt;/author&gt;&lt;/authors&gt;&lt;/contributors&gt;&lt;auth-address&gt;Department of Clinical and Movement Neurosciences, University College London, Queen Square Institute of Neurology, London, UK. p.limousin@ucl.ac.uk.&amp;#xD;National Hospital for Neurology and Neurosurgery, Queen Square, London, UK. p.limousin@ucl.ac.uk.&amp;#xD;Department of Clinical and Movement Neurosciences, University College London, Queen Square Institute of Neurology, London, UK.&amp;#xD;National Hospital for Neurology and Neurosurgery, Queen Square, London, UK.&lt;/auth-address&gt;&lt;titles&gt;&lt;title&gt;Long-term outcomes of deep brain stimulation in Parkinson disease&lt;/title&gt;&lt;secondary-title&gt;Nat Rev Neurol&lt;/secondary-title&gt;&lt;/titles&gt;&lt;periodical&gt;&lt;full-title&gt;Nat Rev Neurol&lt;/full-title&gt;&lt;/periodical&gt;&lt;pages&gt;234-242&lt;/pages&gt;&lt;volume&gt;15&lt;/volume&gt;&lt;number&gt;4&lt;/number&gt;&lt;edition&gt;2019/02/20&lt;/edition&gt;&lt;dates&gt;&lt;year&gt;2019&lt;/year&gt;&lt;pub-dates&gt;&lt;date&gt;Apr&lt;/date&gt;&lt;/pub-dates&gt;&lt;/dates&gt;&lt;isbn&gt;1759-4766 (Electronic)&amp;#xD;1759-4758 (Linking)&lt;/isbn&gt;&lt;accession-num&gt;30778210&lt;/accession-num&gt;&lt;urls&gt;&lt;related-urls&gt;&lt;url&gt;https://www.ncbi.nlm.nih.gov/pubmed/30778210&lt;/url&gt;&lt;/related-urls&gt;&lt;/urls&gt;&lt;electronic-resource-num&gt;10.1038/s41582-019-0145-9&lt;/electronic-resource-num&gt;&lt;/record&gt;&lt;/Cite&gt;&lt;/EndNote&gt;</w:instrText>
      </w:r>
      <w:r w:rsidR="00417373">
        <w:fldChar w:fldCharType="separate"/>
      </w:r>
      <w:r w:rsidR="00D52CE2">
        <w:rPr>
          <w:noProof/>
        </w:rPr>
        <w:t>[116]</w:t>
      </w:r>
      <w:r w:rsidR="00417373">
        <w:fldChar w:fldCharType="end"/>
      </w:r>
      <w:r w:rsidR="00417373">
        <w:t>.</w:t>
      </w:r>
    </w:p>
    <w:p w14:paraId="28721809" w14:textId="10DA8F18" w:rsidR="007C2307" w:rsidRDefault="00770538" w:rsidP="0000297C">
      <w:pPr>
        <w:autoSpaceDE w:val="0"/>
        <w:autoSpaceDN w:val="0"/>
        <w:adjustRightInd w:val="0"/>
        <w:spacing w:line="480" w:lineRule="auto"/>
        <w:jc w:val="both"/>
        <w:rPr>
          <w:rFonts w:cs="Times-Roman"/>
          <w:lang w:val="en-GB"/>
        </w:rPr>
      </w:pPr>
      <w:r>
        <w:t xml:space="preserve">However, </w:t>
      </w:r>
      <w:r w:rsidR="006C39CD">
        <w:t>there is a progressive deterioration in speech intelligibility, axial</w:t>
      </w:r>
      <w:r w:rsidR="006C39CD">
        <w:rPr>
          <w:rFonts w:cs="Times-Roman"/>
          <w:lang w:val="en-GB"/>
        </w:rPr>
        <w:t xml:space="preserve"> motor symptoms and cognition</w:t>
      </w:r>
      <w:r w:rsidR="003A3C66">
        <w:rPr>
          <w:rFonts w:cs="Times-Roman"/>
          <w:lang w:val="en-GB"/>
        </w:rPr>
        <w:t xml:space="preserve"> </w:t>
      </w:r>
      <w:r w:rsidR="003A3C66">
        <w:rPr>
          <w:rFonts w:cs="Times-Roman"/>
          <w:lang w:val="en-GB"/>
        </w:rPr>
        <w:fldChar w:fldCharType="begin">
          <w:fldData xml:space="preserve">PEVuZE5vdGU+PENpdGU+PEF1dGhvcj5LcmFjazwvQXV0aG9yPjxZZWFyPjIwMDM8L1llYXI+PFJl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LcmFjazwvQXV0aG9yPjxZZWFyPjIwMDM8L1llYXI+PFJl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3A3C66">
        <w:rPr>
          <w:rFonts w:cs="Times-Roman"/>
          <w:lang w:val="en-GB"/>
        </w:rPr>
      </w:r>
      <w:r w:rsidR="003A3C66">
        <w:rPr>
          <w:rFonts w:cs="Times-Roman"/>
          <w:lang w:val="en-GB"/>
        </w:rPr>
        <w:fldChar w:fldCharType="separate"/>
      </w:r>
      <w:r w:rsidR="00D52CE2">
        <w:rPr>
          <w:rFonts w:cs="Times-Roman"/>
          <w:noProof/>
          <w:lang w:val="en-GB"/>
        </w:rPr>
        <w:t>[26, 117, 118]</w:t>
      </w:r>
      <w:r w:rsidR="003A3C66">
        <w:rPr>
          <w:rFonts w:cs="Times-Roman"/>
          <w:lang w:val="en-GB"/>
        </w:rPr>
        <w:fldChar w:fldCharType="end"/>
      </w:r>
      <w:r w:rsidR="003959C3">
        <w:rPr>
          <w:rFonts w:cs="Times-Roman"/>
          <w:lang w:val="en-GB"/>
        </w:rPr>
        <w:t xml:space="preserve">. </w:t>
      </w:r>
      <w:r w:rsidR="003959C3" w:rsidRPr="003959C3">
        <w:rPr>
          <w:rFonts w:cs="Times-Roman"/>
          <w:lang w:val="en-GB"/>
        </w:rPr>
        <w:t xml:space="preserve">These </w:t>
      </w:r>
      <w:r w:rsidR="004E1E3E">
        <w:rPr>
          <w:rFonts w:cs="Times-Roman"/>
          <w:lang w:val="en-GB"/>
        </w:rPr>
        <w:t>a</w:t>
      </w:r>
      <w:r w:rsidR="003959C3" w:rsidRPr="003959C3">
        <w:rPr>
          <w:rFonts w:cs="Times-Roman"/>
          <w:lang w:val="en-GB"/>
        </w:rPr>
        <w:t>re mainly attributed to progress</w:t>
      </w:r>
      <w:r w:rsidR="00144247">
        <w:rPr>
          <w:rFonts w:cs="Times-Roman"/>
          <w:lang w:val="en-GB"/>
        </w:rPr>
        <w:t xml:space="preserve"> </w:t>
      </w:r>
      <w:r w:rsidR="003959C3" w:rsidRPr="003959C3">
        <w:rPr>
          <w:rFonts w:cs="Times-Roman"/>
          <w:lang w:val="en-GB"/>
        </w:rPr>
        <w:t>of the disease with appearance of non-dopaminergic</w:t>
      </w:r>
      <w:r w:rsidR="00144247">
        <w:rPr>
          <w:rFonts w:cs="Times-Roman"/>
          <w:lang w:val="en-GB"/>
        </w:rPr>
        <w:t xml:space="preserve"> </w:t>
      </w:r>
      <w:r w:rsidR="003959C3" w:rsidRPr="003959C3">
        <w:rPr>
          <w:rFonts w:cs="Times-Roman"/>
          <w:lang w:val="en-GB"/>
        </w:rPr>
        <w:t xml:space="preserve">features, while DBS still </w:t>
      </w:r>
      <w:r w:rsidRPr="003959C3">
        <w:rPr>
          <w:rFonts w:cs="Times-Roman"/>
          <w:lang w:val="en-GB"/>
        </w:rPr>
        <w:t>provid</w:t>
      </w:r>
      <w:r>
        <w:rPr>
          <w:rFonts w:cs="Times-Roman"/>
          <w:lang w:val="en-GB"/>
        </w:rPr>
        <w:t>es</w:t>
      </w:r>
      <w:r w:rsidR="003959C3" w:rsidRPr="003959C3">
        <w:rPr>
          <w:rFonts w:cs="Times-Roman"/>
          <w:lang w:val="en-GB"/>
        </w:rPr>
        <w:t xml:space="preserve"> good control for</w:t>
      </w:r>
      <w:r w:rsidR="00144247">
        <w:rPr>
          <w:rFonts w:cs="Times-Roman"/>
          <w:lang w:val="en-GB"/>
        </w:rPr>
        <w:t xml:space="preserve"> </w:t>
      </w:r>
      <w:r w:rsidR="003959C3" w:rsidRPr="003959C3">
        <w:rPr>
          <w:rFonts w:cs="Times-Roman"/>
          <w:lang w:val="en-GB"/>
        </w:rPr>
        <w:t xml:space="preserve">other </w:t>
      </w:r>
      <w:r w:rsidR="0026578B">
        <w:rPr>
          <w:rFonts w:cs="Times-Roman"/>
          <w:lang w:val="en-GB"/>
        </w:rPr>
        <w:t xml:space="preserve">motor </w:t>
      </w:r>
      <w:r w:rsidR="003959C3" w:rsidRPr="003959C3">
        <w:rPr>
          <w:rFonts w:cs="Times-Roman"/>
          <w:lang w:val="en-GB"/>
        </w:rPr>
        <w:t>symptoms</w:t>
      </w:r>
      <w:r w:rsidR="00144247">
        <w:rPr>
          <w:rFonts w:cs="Times-Roman"/>
          <w:lang w:val="en-GB"/>
        </w:rPr>
        <w:t>.</w:t>
      </w:r>
      <w:r w:rsidR="00A65465">
        <w:rPr>
          <w:rFonts w:cs="Times-Roman"/>
          <w:lang w:val="en-GB"/>
        </w:rPr>
        <w:t xml:space="preserve"> </w:t>
      </w:r>
      <w:r w:rsidR="0026578B">
        <w:rPr>
          <w:rFonts w:cs="Times-Roman"/>
          <w:lang w:val="en-GB"/>
        </w:rPr>
        <w:t xml:space="preserve">Furthermore, by </w:t>
      </w:r>
      <w:r>
        <w:rPr>
          <w:rFonts w:cs="Times-Roman"/>
          <w:lang w:val="en-GB"/>
        </w:rPr>
        <w:t xml:space="preserve">allowing </w:t>
      </w:r>
      <w:r w:rsidR="0026578B">
        <w:rPr>
          <w:rFonts w:cs="Times-Roman"/>
          <w:lang w:val="en-GB"/>
        </w:rPr>
        <w:t>reduc</w:t>
      </w:r>
      <w:r>
        <w:rPr>
          <w:rFonts w:cs="Times-Roman"/>
          <w:lang w:val="en-GB"/>
        </w:rPr>
        <w:t xml:space="preserve">tion in </w:t>
      </w:r>
      <w:r w:rsidR="0026578B">
        <w:rPr>
          <w:rFonts w:cs="Times-Roman"/>
          <w:lang w:val="en-GB"/>
        </w:rPr>
        <w:t xml:space="preserve">dopamine replacement therapy dosage, DBS </w:t>
      </w:r>
      <w:r>
        <w:rPr>
          <w:rFonts w:cs="Times-Roman"/>
          <w:lang w:val="en-GB"/>
        </w:rPr>
        <w:t>reduces</w:t>
      </w:r>
      <w:r w:rsidR="0026578B">
        <w:rPr>
          <w:rFonts w:cs="Times-Roman"/>
          <w:lang w:val="en-GB"/>
        </w:rPr>
        <w:t xml:space="preserve"> medication induced side-effects.</w:t>
      </w:r>
    </w:p>
    <w:p w14:paraId="047EA8BA" w14:textId="77777777" w:rsidR="00770538" w:rsidRDefault="00770538" w:rsidP="0000297C">
      <w:pPr>
        <w:autoSpaceDE w:val="0"/>
        <w:autoSpaceDN w:val="0"/>
        <w:adjustRightInd w:val="0"/>
        <w:spacing w:line="480" w:lineRule="auto"/>
        <w:jc w:val="both"/>
        <w:rPr>
          <w:rFonts w:cs="Times-Roman"/>
          <w:lang w:val="en-GB"/>
        </w:rPr>
      </w:pPr>
    </w:p>
    <w:p w14:paraId="73B51521" w14:textId="2BB056E0" w:rsidR="00297975" w:rsidRDefault="00297975" w:rsidP="00BE5A73">
      <w:pPr>
        <w:autoSpaceDE w:val="0"/>
        <w:autoSpaceDN w:val="0"/>
        <w:adjustRightInd w:val="0"/>
        <w:spacing w:line="480" w:lineRule="auto"/>
        <w:jc w:val="both"/>
        <w:rPr>
          <w:rFonts w:cs="Times-Roman"/>
          <w:lang w:val="en-GB"/>
        </w:rPr>
      </w:pPr>
      <w:r>
        <w:rPr>
          <w:rFonts w:cs="Times-Roman"/>
          <w:lang w:val="en-GB"/>
        </w:rPr>
        <w:t xml:space="preserve">Axial symptoms and gait decline </w:t>
      </w:r>
      <w:r w:rsidR="00BE5A73">
        <w:rPr>
          <w:rFonts w:cs="Times-Roman"/>
          <w:lang w:val="en-GB"/>
        </w:rPr>
        <w:t xml:space="preserve">after DBS are </w:t>
      </w:r>
      <w:r w:rsidR="00770538">
        <w:rPr>
          <w:rFonts w:cs="Times-Roman"/>
          <w:lang w:val="en-GB"/>
        </w:rPr>
        <w:t xml:space="preserve">challenging </w:t>
      </w:r>
      <w:r w:rsidR="00BE5A73">
        <w:rPr>
          <w:rFonts w:cs="Times-Roman"/>
          <w:lang w:val="en-GB"/>
        </w:rPr>
        <w:t xml:space="preserve">to treat. </w:t>
      </w:r>
      <w:r w:rsidR="00770538">
        <w:rPr>
          <w:rFonts w:cs="Times-Roman"/>
          <w:lang w:val="en-GB"/>
        </w:rPr>
        <w:t>Testing whether</w:t>
      </w:r>
      <w:r w:rsidR="00BE5A73">
        <w:rPr>
          <w:rFonts w:cs="Times-Roman"/>
          <w:lang w:val="en-GB"/>
        </w:rPr>
        <w:t xml:space="preserve"> there was</w:t>
      </w:r>
      <w:r w:rsidR="00BE5A73" w:rsidRPr="00BE5A73">
        <w:rPr>
          <w:rFonts w:cs="Times-Roman"/>
          <w:lang w:val="en-GB"/>
        </w:rPr>
        <w:t xml:space="preserve"> </w:t>
      </w:r>
      <w:r w:rsidR="00BE5A73">
        <w:rPr>
          <w:rFonts w:cs="Times-Roman"/>
          <w:lang w:val="en-GB"/>
        </w:rPr>
        <w:t>a</w:t>
      </w:r>
      <w:r w:rsidR="00BE5A73" w:rsidRPr="00BE5A73">
        <w:rPr>
          <w:rFonts w:cs="Times-Roman"/>
          <w:lang w:val="en-GB"/>
        </w:rPr>
        <w:t xml:space="preserve"> relationship between gait performance and STN-DBS frequency in</w:t>
      </w:r>
      <w:r w:rsidR="00BE5A73">
        <w:rPr>
          <w:rFonts w:cs="Times-Roman"/>
          <w:lang w:val="en-GB"/>
        </w:rPr>
        <w:t xml:space="preserve"> </w:t>
      </w:r>
      <w:r w:rsidR="00BE5A73" w:rsidRPr="00BE5A73">
        <w:rPr>
          <w:rFonts w:cs="Times-Roman"/>
          <w:lang w:val="en-GB"/>
        </w:rPr>
        <w:t>chronically stimulated patients with PD</w:t>
      </w:r>
      <w:r w:rsidR="00770538">
        <w:rPr>
          <w:rFonts w:cs="Times-Roman"/>
          <w:lang w:val="en-GB"/>
        </w:rPr>
        <w:t xml:space="preserve"> revealed </w:t>
      </w:r>
      <w:r w:rsidR="00BE5A73">
        <w:rPr>
          <w:rFonts w:cs="Times-Roman"/>
          <w:lang w:val="en-GB"/>
        </w:rPr>
        <w:t>that o</w:t>
      </w:r>
      <w:r w:rsidR="00BE5A73" w:rsidRPr="00BE5A73">
        <w:rPr>
          <w:rFonts w:cs="Times-Roman"/>
          <w:lang w:val="en-GB"/>
        </w:rPr>
        <w:t>ptimal frequency</w:t>
      </w:r>
      <w:r w:rsidR="00BE5A73">
        <w:rPr>
          <w:rFonts w:cs="Times-Roman"/>
          <w:lang w:val="en-GB"/>
        </w:rPr>
        <w:t xml:space="preserve"> </w:t>
      </w:r>
      <w:r w:rsidR="00BE5A73" w:rsidRPr="00BE5A73">
        <w:rPr>
          <w:rFonts w:cs="Times-Roman"/>
          <w:lang w:val="en-GB"/>
        </w:rPr>
        <w:t xml:space="preserve">varied between patients (between 60 and 140Hz). </w:t>
      </w:r>
      <w:r w:rsidR="00BE5A73">
        <w:rPr>
          <w:rFonts w:cs="Times-Roman"/>
          <w:lang w:val="en-GB"/>
        </w:rPr>
        <w:t>Moreover, c</w:t>
      </w:r>
      <w:r w:rsidR="00BE5A73" w:rsidRPr="00BE5A73">
        <w:rPr>
          <w:rFonts w:cs="Times-Roman"/>
          <w:lang w:val="en-GB"/>
        </w:rPr>
        <w:t>ontact site in the right STN and</w:t>
      </w:r>
      <w:r w:rsidR="00BE5A73">
        <w:rPr>
          <w:rFonts w:cs="Times-Roman"/>
          <w:lang w:val="en-GB"/>
        </w:rPr>
        <w:t xml:space="preserve"> </w:t>
      </w:r>
      <w:r w:rsidR="00BE5A73" w:rsidRPr="00BE5A73">
        <w:rPr>
          <w:rFonts w:cs="Times-Roman"/>
          <w:lang w:val="en-GB"/>
        </w:rPr>
        <w:t xml:space="preserve">severity of axial symptoms were independent predictors of optimal frequency (P </w:t>
      </w:r>
      <w:r w:rsidR="00BE5A73">
        <w:rPr>
          <w:rFonts w:cs="Times-Roman"/>
          <w:lang w:val="en-GB"/>
        </w:rPr>
        <w:t xml:space="preserve">= </w:t>
      </w:r>
      <w:r w:rsidR="00BE5A73" w:rsidRPr="00BE5A73">
        <w:rPr>
          <w:rFonts w:cs="Times-Roman"/>
          <w:lang w:val="en-GB"/>
        </w:rPr>
        <w:t>0.009)</w:t>
      </w:r>
      <w:r w:rsidR="007D406F">
        <w:rPr>
          <w:rFonts w:cs="Times-Roman"/>
          <w:lang w:val="en-GB"/>
        </w:rPr>
        <w:t xml:space="preserve"> </w:t>
      </w:r>
      <w:r w:rsidR="00BE5A73" w:rsidRPr="00BE5A73">
        <w:rPr>
          <w:rFonts w:cs="Times-Roman"/>
          <w:lang w:val="en-GB"/>
        </w:rPr>
        <w:t>with lower frequencies associated with more dorsal contacts and worse axial</w:t>
      </w:r>
      <w:r w:rsidR="00BE5A73">
        <w:rPr>
          <w:rFonts w:cs="Times-Roman"/>
          <w:lang w:val="en-GB"/>
        </w:rPr>
        <w:t xml:space="preserve"> </w:t>
      </w:r>
      <w:r w:rsidR="00BE5A73" w:rsidRPr="00BE5A73">
        <w:rPr>
          <w:rFonts w:cs="Times-Roman"/>
          <w:lang w:val="en-GB"/>
        </w:rPr>
        <w:t>symptoms</w:t>
      </w:r>
      <w:r w:rsidR="00BE5A73">
        <w:rPr>
          <w:rFonts w:cs="Times-Roman"/>
          <w:lang w:val="en-GB"/>
        </w:rPr>
        <w:t xml:space="preserve"> </w:t>
      </w:r>
      <w:r w:rsidR="00BE5A73">
        <w:rPr>
          <w:rFonts w:cs="Times-Roman"/>
          <w:lang w:val="en-GB"/>
        </w:rPr>
        <w:fldChar w:fldCharType="begin">
          <w:fldData xml:space="preserve">PEVuZE5vdGU+PENpdGU+PEF1dGhvcj5EaSBHaXVsaW88L0F1dGhvcj48WWVhcj4yMDE5PC9ZZWFy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</w:fldData>
        </w:fldChar>
      </w:r>
      <w:r w:rsidR="00D52CE2">
        <w:rPr>
          <w:rFonts w:cs="Times-Roman"/>
          <w:lang w:val="en-GB"/>
        </w:rPr>
        <w:instrText xml:space="preserve"> ADDIN EN.CITE </w:instrText>
      </w:r>
      <w:r w:rsidR="00D52CE2">
        <w:rPr>
          <w:rFonts w:cs="Times-Roman"/>
          <w:lang w:val="en-GB"/>
        </w:rPr>
        <w:fldChar w:fldCharType="begin">
          <w:fldData xml:space="preserve">PEVuZE5vdGU+PENpdGU+PEF1dGhvcj5EaSBHaXVsaW88L0F1dGhvcj48WWVhcj4yMDE5PC9ZZWFy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</w:fldData>
        </w:fldChar>
      </w:r>
      <w:r w:rsidR="00D52CE2">
        <w:rPr>
          <w:rFonts w:cs="Times-Roman"/>
          <w:lang w:val="en-GB"/>
        </w:rPr>
        <w:instrText xml:space="preserve"> ADDIN EN.CITE.DATA </w:instrText>
      </w:r>
      <w:r w:rsidR="00D52CE2">
        <w:rPr>
          <w:rFonts w:cs="Times-Roman"/>
          <w:lang w:val="en-GB"/>
        </w:rPr>
      </w:r>
      <w:r w:rsidR="00D52CE2">
        <w:rPr>
          <w:rFonts w:cs="Times-Roman"/>
          <w:lang w:val="en-GB"/>
        </w:rPr>
        <w:fldChar w:fldCharType="end"/>
      </w:r>
      <w:r w:rsidR="00BE5A73">
        <w:rPr>
          <w:rFonts w:cs="Times-Roman"/>
          <w:lang w:val="en-GB"/>
        </w:rPr>
      </w:r>
      <w:r w:rsidR="00BE5A73">
        <w:rPr>
          <w:rFonts w:cs="Times-Roman"/>
          <w:lang w:val="en-GB"/>
        </w:rPr>
        <w:fldChar w:fldCharType="separate"/>
      </w:r>
      <w:r w:rsidR="00D52CE2">
        <w:rPr>
          <w:rFonts w:cs="Times-Roman"/>
          <w:noProof/>
          <w:lang w:val="en-GB"/>
        </w:rPr>
        <w:t>[119]</w:t>
      </w:r>
      <w:r w:rsidR="00BE5A73">
        <w:rPr>
          <w:rFonts w:cs="Times-Roman"/>
          <w:lang w:val="en-GB"/>
        </w:rPr>
        <w:fldChar w:fldCharType="end"/>
      </w:r>
      <w:r w:rsidR="00BE5A73" w:rsidRPr="00BE5A73">
        <w:rPr>
          <w:rFonts w:cs="Times-Roman"/>
          <w:lang w:val="en-GB"/>
        </w:rPr>
        <w:t>.</w:t>
      </w:r>
      <w:r w:rsidR="00B410C4" w:rsidRPr="00B410C4">
        <w:t xml:space="preserve"> </w:t>
      </w:r>
      <w:r w:rsidR="00B410C4">
        <w:t xml:space="preserve">However, Karachi et al have recently demonstrated that freezing of gait severity post-surgery is related to preoperative severity whatever its dopa-sensitivity; and falls are related to lower postoperative cognitive performance and atrophy of cortico-subcortical brain areas </w:t>
      </w:r>
      <w:r w:rsidR="00B410C4">
        <w:fldChar w:fldCharType="begin">
          <w:fldData xml:space="preserve">PEVuZE5vdGU+PENpdGU+PEF1dGhvcj5LYXJhY2hpPC9BdXRob3I+PFllYXI+MjAxOTwvWWVhcj48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</w:fldData>
        </w:fldChar>
      </w:r>
      <w:r w:rsidR="00B410C4">
        <w:instrText xml:space="preserve"> ADDIN EN.CITE </w:instrText>
      </w:r>
      <w:r w:rsidR="00B410C4">
        <w:fldChar w:fldCharType="begin">
          <w:fldData xml:space="preserve">PEVuZE5vdGU+PENpdGU+PEF1dGhvcj5LYXJhY2hpPC9BdXRob3I+PFllYXI+MjAxOTwvWWVhcj48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</w:fldData>
        </w:fldChar>
      </w:r>
      <w:r w:rsidR="00B410C4">
        <w:instrText xml:space="preserve"> ADDIN EN.CITE.DATA </w:instrText>
      </w:r>
      <w:r w:rsidR="00B410C4">
        <w:fldChar w:fldCharType="end"/>
      </w:r>
      <w:r w:rsidR="00B410C4">
        <w:fldChar w:fldCharType="separate"/>
      </w:r>
      <w:r w:rsidR="00B410C4">
        <w:rPr>
          <w:noProof/>
        </w:rPr>
        <w:t>[120]</w:t>
      </w:r>
      <w:r w:rsidR="00B410C4">
        <w:fldChar w:fldCharType="end"/>
      </w:r>
      <w:r w:rsidR="00B410C4">
        <w:t>.</w:t>
      </w:r>
    </w:p>
    <w:p w14:paraId="385EB678" w14:textId="77777777" w:rsidR="00EB0488" w:rsidRDefault="00EB0488" w:rsidP="00E97A8B">
      <w:pPr>
        <w:spacing w:line="480" w:lineRule="auto"/>
        <w:jc w:val="both"/>
        <w:rPr>
          <w:highlight w:val="yellow"/>
          <w:lang w:val="en-GB"/>
        </w:rPr>
      </w:pPr>
    </w:p>
    <w:p w14:paraId="16646EEC" w14:textId="2282E139" w:rsidR="005B68C5" w:rsidRPr="006908D8" w:rsidRDefault="001D3785" w:rsidP="006908D8">
      <w:pPr>
        <w:pStyle w:val="ListParagraph"/>
        <w:numPr>
          <w:ilvl w:val="0"/>
          <w:numId w:val="5"/>
        </w:numPr>
        <w:spacing w:line="480" w:lineRule="auto"/>
        <w:jc w:val="both"/>
        <w:rPr>
          <w:b/>
        </w:rPr>
      </w:pPr>
      <w:r w:rsidRPr="006908D8">
        <w:rPr>
          <w:b/>
        </w:rPr>
        <w:t>Future directions in stimulation technology</w:t>
      </w:r>
    </w:p>
    <w:p w14:paraId="1BEC311C" w14:textId="77777777" w:rsidR="00547208" w:rsidRDefault="00547208" w:rsidP="00E97A8B">
      <w:pPr>
        <w:spacing w:line="480" w:lineRule="auto"/>
        <w:jc w:val="both"/>
        <w:rPr>
          <w:b/>
        </w:rPr>
      </w:pPr>
    </w:p>
    <w:p w14:paraId="7C6CDF6E" w14:textId="7D54877A" w:rsidR="001D3785" w:rsidRDefault="00EE50F0" w:rsidP="001D3785">
      <w:pPr>
        <w:autoSpaceDE w:val="0"/>
        <w:autoSpaceDN w:val="0"/>
        <w:adjustRightInd w:val="0"/>
        <w:spacing w:line="480" w:lineRule="auto"/>
        <w:jc w:val="both"/>
        <w:rPr>
          <w:rFonts w:cs="Times-Roman"/>
          <w:lang w:val="en-GB"/>
        </w:rPr>
      </w:pPr>
      <w:r>
        <w:rPr>
          <w:rFonts w:cs="Times-Roman"/>
        </w:rPr>
        <w:t>There is ongoing interest in a</w:t>
      </w:r>
      <w:r w:rsidR="00A02FC0">
        <w:rPr>
          <w:rFonts w:cs="Times-Roman"/>
        </w:rPr>
        <w:t xml:space="preserve">n experimental DBS technology </w:t>
      </w:r>
      <w:r>
        <w:rPr>
          <w:rFonts w:cs="Times-Roman"/>
        </w:rPr>
        <w:t>known as</w:t>
      </w:r>
      <w:r w:rsidR="00A02FC0">
        <w:rPr>
          <w:rFonts w:cs="Times-Roman"/>
        </w:rPr>
        <w:t xml:space="preserve"> </w:t>
      </w:r>
      <w:r w:rsidR="00A02FC0" w:rsidRPr="000D0272">
        <w:rPr>
          <w:rFonts w:cs="Times-Roman"/>
          <w:i/>
          <w:iCs/>
          <w:lang w:val="en-GB"/>
        </w:rPr>
        <w:t>a</w:t>
      </w:r>
      <w:r w:rsidR="00547208" w:rsidRPr="000D0272">
        <w:rPr>
          <w:rFonts w:cs="Times-Roman"/>
          <w:i/>
          <w:iCs/>
          <w:lang w:val="en-GB"/>
        </w:rPr>
        <w:t>daptive DBS</w:t>
      </w:r>
      <w:r w:rsidR="00547208">
        <w:rPr>
          <w:rFonts w:cs="Times-Roman"/>
          <w:lang w:val="en-GB"/>
        </w:rPr>
        <w:t xml:space="preserve"> (</w:t>
      </w:r>
      <w:r w:rsidR="001D3785" w:rsidRPr="00617BF6">
        <w:rPr>
          <w:rFonts w:cs="Times-Roman"/>
          <w:lang w:val="en-GB"/>
        </w:rPr>
        <w:t>aDBS</w:t>
      </w:r>
      <w:r w:rsidR="00547208">
        <w:rPr>
          <w:rFonts w:cs="Times-Roman"/>
          <w:lang w:val="en-GB"/>
        </w:rPr>
        <w:t>)</w:t>
      </w:r>
      <w:r>
        <w:rPr>
          <w:rFonts w:cs="Times-Roman"/>
          <w:lang w:val="en-GB"/>
        </w:rPr>
        <w:t xml:space="preserve">. </w:t>
      </w:r>
      <w:r w:rsidR="001D3785">
        <w:rPr>
          <w:rFonts w:cs="Times-Roman"/>
          <w:lang w:val="en-GB"/>
        </w:rPr>
        <w:t xml:space="preserve">the system is programmed to stimulate only when necessary and not continuously. </w:t>
      </w:r>
      <w:r w:rsidR="001D3785" w:rsidRPr="00A74BBD">
        <w:rPr>
          <w:rFonts w:cs="Times-Roman"/>
          <w:lang w:val="en-GB"/>
        </w:rPr>
        <w:t xml:space="preserve">aDBS </w:t>
      </w:r>
      <w:r w:rsidR="001D3785">
        <w:rPr>
          <w:rFonts w:cs="Times-Roman"/>
          <w:lang w:val="en-GB"/>
        </w:rPr>
        <w:t xml:space="preserve">works </w:t>
      </w:r>
      <w:r w:rsidR="009339E1">
        <w:rPr>
          <w:rFonts w:cs="Times-Roman"/>
          <w:lang w:val="en-GB"/>
        </w:rPr>
        <w:t xml:space="preserve">by </w:t>
      </w:r>
      <w:r w:rsidR="001D3785">
        <w:rPr>
          <w:rFonts w:cs="Times-Roman"/>
          <w:lang w:val="en-GB"/>
        </w:rPr>
        <w:t>being</w:t>
      </w:r>
      <w:r w:rsidR="001D3785" w:rsidRPr="00A74BBD">
        <w:rPr>
          <w:rFonts w:cs="Times-Roman"/>
          <w:lang w:val="en-GB"/>
        </w:rPr>
        <w:t xml:space="preserve"> subject to feedback control</w:t>
      </w:r>
      <w:r w:rsidR="001D3785">
        <w:rPr>
          <w:rFonts w:cs="Times-Roman"/>
          <w:lang w:val="en-GB"/>
        </w:rPr>
        <w:t xml:space="preserve"> </w:t>
      </w:r>
      <w:r w:rsidR="001D3785" w:rsidRPr="00A74BBD">
        <w:rPr>
          <w:rFonts w:cs="Times-Roman"/>
          <w:lang w:val="en-GB"/>
        </w:rPr>
        <w:t xml:space="preserve">and adjustments </w:t>
      </w:r>
      <w:r w:rsidR="009339E1">
        <w:rPr>
          <w:rFonts w:cs="Times-Roman"/>
          <w:lang w:val="en-GB"/>
        </w:rPr>
        <w:t xml:space="preserve">are </w:t>
      </w:r>
      <w:r w:rsidR="001D3785" w:rsidRPr="00A74BBD">
        <w:rPr>
          <w:rFonts w:cs="Times-Roman"/>
          <w:lang w:val="en-GB"/>
        </w:rPr>
        <w:t>automatized</w:t>
      </w:r>
      <w:r w:rsidR="00B41678">
        <w:rPr>
          <w:rFonts w:cs="Times-Roman"/>
          <w:lang w:val="en-GB"/>
        </w:rPr>
        <w:t xml:space="preserve"> </w:t>
      </w:r>
      <w:r w:rsidR="0073723B">
        <w:rPr>
          <w:rFonts w:cs="Times-Roman"/>
          <w:lang w:val="en-GB"/>
        </w:rPr>
        <w:t>(</w:t>
      </w:r>
      <w:r w:rsidR="00B41678">
        <w:rPr>
          <w:rFonts w:cs="Times-Roman"/>
          <w:lang w:val="en-GB"/>
        </w:rPr>
        <w:t>Fig.</w:t>
      </w:r>
      <w:r w:rsidR="00C114B4">
        <w:rPr>
          <w:rFonts w:cs="Times-Roman"/>
          <w:lang w:val="en-GB"/>
        </w:rPr>
        <w:t>3</w:t>
      </w:r>
      <w:r w:rsidR="0073723B">
        <w:rPr>
          <w:rFonts w:cs="Times-Roman"/>
          <w:lang w:val="en-GB"/>
        </w:rPr>
        <w:t>)</w:t>
      </w:r>
      <w:r w:rsidR="001D3785">
        <w:rPr>
          <w:rFonts w:cs="Times-Roman"/>
          <w:lang w:val="en-GB"/>
        </w:rPr>
        <w:t xml:space="preserve"> </w:t>
      </w:r>
      <w:r w:rsidR="001D3785">
        <w:rPr>
          <w:rFonts w:cs="Times-Roman"/>
          <w:lang w:val="en-GB"/>
        </w:rPr>
        <w:fldChar w:fldCharType="begin"/>
      </w:r>
      <w:r w:rsidR="00B410C4">
        <w:rPr>
          <w:rFonts w:cs="Times-Roman"/>
          <w:lang w:val="en-GB"/>
        </w:rPr>
        <w:instrText xml:space="preserve"> ADDIN EN.CITE &lt;EndNote&gt;&lt;Cite&gt;&lt;Author&gt;Beudel&lt;/Author&gt;&lt;Year&gt;2016&lt;/Year&gt;&lt;RecNum&gt;119&lt;/RecNum&gt;&lt;DisplayText&gt;[121]&lt;/DisplayText&gt;&lt;record&gt;&lt;rec-number&gt;119&lt;/rec-number&gt;&lt;foreign-keys&gt;&lt;key app="EN" db-id="s9vzp9a5meaepzearpxvsa2pae5t5t0w9599" timestamp="1563040798"&gt;119&lt;/key&gt;&lt;/foreign-keys&gt;&lt;ref-type name="Journal Article"&gt;17&lt;/ref-type&gt;&lt;contributors&gt;&lt;authors&gt;&lt;author&gt;Beudel, M.&lt;/author&gt;&lt;author&gt;Brown, P.&lt;/author&gt;&lt;/authors&gt;&lt;/contributors&gt;&lt;auth-address&gt;Department of Neurology, University Medical Centre Groningen, University of Groningen, Groningen, The Netherlands.&amp;#xD;Nuffield Department of Clinical Neurosciences, John Radcliffe Hospital, University of Oxford, OX3 9DU, UK; The Medical Research Council Brain Network Dynamics Unit at the University of Oxford, OX1 3TH, UK. Electronic address: peter.brown@ndcn.ox.ac.uk.&lt;/auth-address&gt;&lt;titles&gt;&lt;title&gt;Adaptive deep brain stimulation in Parkinson&amp;apos;s disease&lt;/title&gt;&lt;secondary-title&gt;Parkinsonism Relat Disord&lt;/secondary-title&gt;&lt;/titles&gt;&lt;periodical&gt;&lt;full-title&gt;Parkinsonism Relat Disord&lt;/full-title&gt;&lt;/periodical&gt;&lt;pages&gt;S123-6&lt;/pages&gt;&lt;volume&gt;22 Suppl 1&lt;/volume&gt;&lt;edition&gt;2015/09/29&lt;/edition&gt;&lt;keywords&gt;&lt;keyword&gt;Animals&lt;/keyword&gt;&lt;keyword&gt;Brain-Computer Interfaces/trends&lt;/keyword&gt;&lt;keyword&gt;Deep Brain Stimulation/*methods/trends&lt;/keyword&gt;&lt;keyword&gt;Humans&lt;/keyword&gt;&lt;keyword&gt;Hypokinesia/diagnosis/therapy&lt;/keyword&gt;&lt;keyword&gt;Parkinson Disease/*diagnosis/*therapy&lt;/keyword&gt;&lt;keyword&gt;Subthalamic Nucleus/*pathology&lt;/keyword&gt;&lt;keyword&gt;Tremor/diagnosis/therapy&lt;/keyword&gt;&lt;keyword&gt;Brain-computer interface&lt;/keyword&gt;&lt;keyword&gt;Deep brain stimulation&lt;/keyword&gt;&lt;keyword&gt;Parkinson&amp;apos;s disease&lt;/keyword&gt;&lt;/keywords&gt;&lt;dates&gt;&lt;year&gt;2016&lt;/year&gt;&lt;pub-dates&gt;&lt;date&gt;Jan&lt;/date&gt;&lt;/pub-dates&gt;&lt;/dates&gt;&lt;isbn&gt;1873-5126 (Electronic)&amp;#xD;1353-8020 (Linking)&lt;/isbn&gt;&lt;accession-num&gt;26411502&lt;/accession-num&gt;&lt;urls&gt;&lt;related-urls&gt;&lt;url&gt;https://www.ncbi.nlm.nih.gov/pubmed/26411502&lt;/url&gt;&lt;/related-urls&gt;&lt;/urls&gt;&lt;custom2&gt;PMC4671979&lt;/custom2&gt;&lt;electronic-resource-num&gt;10.1016/j.parkreldis.2015.09.028&lt;/electronic-resource-num&gt;&lt;/record&gt;&lt;/Cite&gt;&lt;/EndNote&gt;</w:instrText>
      </w:r>
      <w:r w:rsidR="001D3785">
        <w:rPr>
          <w:rFonts w:cs="Times-Roman"/>
          <w:lang w:val="en-GB"/>
        </w:rPr>
        <w:fldChar w:fldCharType="separate"/>
      </w:r>
      <w:r w:rsidR="00B410C4">
        <w:rPr>
          <w:rFonts w:cs="Times-Roman"/>
          <w:noProof/>
          <w:lang w:val="en-GB"/>
        </w:rPr>
        <w:t>[121]</w:t>
      </w:r>
      <w:r w:rsidR="001D3785">
        <w:rPr>
          <w:rFonts w:cs="Times-Roman"/>
          <w:lang w:val="en-GB"/>
        </w:rPr>
        <w:fldChar w:fldCharType="end"/>
      </w:r>
      <w:r w:rsidR="001D3785">
        <w:rPr>
          <w:rFonts w:cs="Times-Roman"/>
          <w:lang w:val="en-GB"/>
        </w:rPr>
        <w:t>. The</w:t>
      </w:r>
      <w:r w:rsidR="001D3785" w:rsidRPr="00A74BBD">
        <w:rPr>
          <w:rFonts w:cs="Times-Roman"/>
          <w:lang w:val="en-GB"/>
        </w:rPr>
        <w:t xml:space="preserve"> application of high frequency aDBS</w:t>
      </w:r>
      <w:r w:rsidR="001D3785">
        <w:rPr>
          <w:rFonts w:cs="Times-Roman"/>
          <w:lang w:val="en-GB"/>
        </w:rPr>
        <w:t xml:space="preserve"> might be managed in two different ways</w:t>
      </w:r>
      <w:r w:rsidR="001D3785" w:rsidRPr="00A74BBD">
        <w:rPr>
          <w:rFonts w:cs="Times-Roman"/>
          <w:lang w:val="en-GB"/>
        </w:rPr>
        <w:t>: a binary approach with</w:t>
      </w:r>
      <w:r w:rsidR="001D3785">
        <w:rPr>
          <w:rFonts w:cs="Times-Roman"/>
          <w:lang w:val="en-GB"/>
        </w:rPr>
        <w:t xml:space="preserve"> </w:t>
      </w:r>
      <w:r w:rsidR="001D3785" w:rsidRPr="00A74BBD">
        <w:rPr>
          <w:rFonts w:cs="Times-Roman"/>
          <w:lang w:val="en-GB"/>
        </w:rPr>
        <w:t>effective stimulation either on or off and a scalar approach with</w:t>
      </w:r>
      <w:r w:rsidR="001D3785">
        <w:rPr>
          <w:rFonts w:cs="Times-Roman"/>
          <w:lang w:val="en-GB"/>
        </w:rPr>
        <w:t xml:space="preserve"> the </w:t>
      </w:r>
      <w:r w:rsidR="001D3785" w:rsidRPr="00A74BBD">
        <w:rPr>
          <w:rFonts w:cs="Times-Roman"/>
          <w:lang w:val="en-GB"/>
        </w:rPr>
        <w:t>stimulation voltage being varied up to and including therapeutic</w:t>
      </w:r>
      <w:r w:rsidR="001D3785">
        <w:rPr>
          <w:rFonts w:cs="Times-Roman"/>
          <w:lang w:val="en-GB"/>
        </w:rPr>
        <w:t xml:space="preserve"> </w:t>
      </w:r>
      <w:r w:rsidR="001D3785" w:rsidRPr="00A74BBD">
        <w:rPr>
          <w:rFonts w:cs="Times-Roman"/>
          <w:lang w:val="en-GB"/>
        </w:rPr>
        <w:t>values</w:t>
      </w:r>
      <w:r w:rsidR="001D3785">
        <w:rPr>
          <w:rFonts w:cs="Times-Roman"/>
          <w:lang w:val="en-GB"/>
        </w:rPr>
        <w:t xml:space="preserve"> </w:t>
      </w:r>
      <w:r w:rsidR="001D3785">
        <w:rPr>
          <w:rFonts w:cs="Times-Roman"/>
          <w:lang w:val="en-GB"/>
        </w:rPr>
        <w:fldChar w:fldCharType="begin"/>
      </w:r>
      <w:r w:rsidR="00B410C4">
        <w:rPr>
          <w:rFonts w:cs="Times-Roman"/>
          <w:lang w:val="en-GB"/>
        </w:rPr>
        <w:instrText xml:space="preserve"> ADDIN EN.CITE &lt;EndNote&gt;&lt;Cite&gt;&lt;Author&gt;Beudel&lt;/Author&gt;&lt;Year&gt;2016&lt;/Year&gt;&lt;RecNum&gt;119&lt;/RecNum&gt;&lt;DisplayText&gt;[121]&lt;/DisplayText&gt;&lt;record&gt;&lt;rec-number&gt;119&lt;/rec-number&gt;&lt;foreign-keys&gt;&lt;key app="EN" db-id="s9vzp9a5meaepzearpxvsa2pae5t5t0w9599" timestamp="1563040798"&gt;119&lt;/key&gt;&lt;/foreign-keys&gt;&lt;ref-type name="Journal Article"&gt;17&lt;/ref-type&gt;&lt;contributors&gt;&lt;authors&gt;&lt;author&gt;Beudel, M.&lt;/author&gt;&lt;author&gt;Brown, P.&lt;/author&gt;&lt;/authors&gt;&lt;/contributors&gt;&lt;auth-address&gt;Department of Neurology, University Medical Centre Groningen, University of Groningen, Groningen, The Netherlands.&amp;#xD;Nuffield Department of Clinical Neurosciences, John Radcliffe Hospital, University of Oxford, OX3 9DU, UK; The Medical Research Council Brain Network Dynamics Unit at the University of Oxford, OX1 3TH, UK. Electronic address: peter.brown@ndcn.ox.ac.uk.&lt;/auth-address&gt;&lt;titles&gt;&lt;title&gt;Adaptive deep brain stimulation in Parkinson&amp;apos;s disease&lt;/title&gt;&lt;secondary-title&gt;Parkinsonism Relat Disord&lt;/secondary-title&gt;&lt;/titles&gt;&lt;periodical&gt;&lt;full-title&gt;Parkinsonism Relat Disord&lt;/full-title&gt;&lt;/periodical&gt;&lt;pages&gt;S123-6&lt;/pages&gt;&lt;volume&gt;22 Suppl 1&lt;/volume&gt;&lt;edition&gt;2015/09/29&lt;/edition&gt;&lt;keywords&gt;&lt;keyword&gt;Animals&lt;/keyword&gt;&lt;keyword&gt;Brain-Computer Interfaces/trends&lt;/keyword&gt;&lt;keyword&gt;Deep Brain Stimulation/*methods/trends&lt;/keyword&gt;&lt;keyword&gt;Humans&lt;/keyword&gt;&lt;keyword&gt;Hypokinesia/diagnosis/therapy&lt;/keyword&gt;&lt;keyword&gt;Parkinson Disease/*diagnosis/*therapy&lt;/keyword&gt;&lt;keyword&gt;Subthalamic Nucleus/*pathology&lt;/keyword&gt;&lt;keyword&gt;Tremor/diagnosis/therapy&lt;/keyword&gt;&lt;keyword&gt;Brain-computer interface&lt;/keyword&gt;&lt;keyword&gt;Deep brain stimulation&lt;/keyword&gt;&lt;keyword&gt;Parkinson&amp;apos;s disease&lt;/keyword&gt;&lt;/keywords&gt;&lt;dates&gt;&lt;year&gt;2016&lt;/year&gt;&lt;pub-dates&gt;&lt;date&gt;Jan&lt;/date&gt;&lt;/pub-dates&gt;&lt;/dates&gt;&lt;isbn&gt;1873-5126 (Electronic)&amp;#xD;1353-8020 (Linking)&lt;/isbn&gt;&lt;accession-num&gt;26411502&lt;/accession-num&gt;&lt;urls&gt;&lt;related-urls&gt;&lt;url&gt;https://www.ncbi.nlm.nih.gov/pubmed/26411502&lt;/url&gt;&lt;/related-urls&gt;&lt;/urls&gt;&lt;custom2&gt;PMC4671979&lt;/custom2&gt;&lt;electronic-resource-num&gt;10.1016/j.parkreldis.2015.09.028&lt;/electronic-resource-num&gt;&lt;/record&gt;&lt;/Cite&gt;&lt;/EndNote&gt;</w:instrText>
      </w:r>
      <w:r w:rsidR="001D3785">
        <w:rPr>
          <w:rFonts w:cs="Times-Roman"/>
          <w:lang w:val="en-GB"/>
        </w:rPr>
        <w:fldChar w:fldCharType="separate"/>
      </w:r>
      <w:r w:rsidR="00B410C4">
        <w:rPr>
          <w:rFonts w:cs="Times-Roman"/>
          <w:noProof/>
          <w:lang w:val="en-GB"/>
        </w:rPr>
        <w:t>[121]</w:t>
      </w:r>
      <w:r w:rsidR="001D3785">
        <w:rPr>
          <w:rFonts w:cs="Times-Roman"/>
          <w:lang w:val="en-GB"/>
        </w:rPr>
        <w:fldChar w:fldCharType="end"/>
      </w:r>
      <w:r w:rsidR="001D3785" w:rsidRPr="00A74BBD">
        <w:rPr>
          <w:rFonts w:cs="Times-Roman"/>
          <w:lang w:val="en-GB"/>
        </w:rPr>
        <w:t>.</w:t>
      </w:r>
      <w:r w:rsidR="001D3785">
        <w:rPr>
          <w:rFonts w:cs="Times-Roman"/>
          <w:lang w:val="en-GB"/>
        </w:rPr>
        <w:t xml:space="preserve"> This</w:t>
      </w:r>
      <w:r w:rsidR="001D3785" w:rsidRPr="00A74BBD">
        <w:rPr>
          <w:rFonts w:cs="Times-Roman"/>
          <w:lang w:val="en-GB"/>
        </w:rPr>
        <w:t xml:space="preserve"> alternative approach to stimulation</w:t>
      </w:r>
      <w:r w:rsidR="001D3785">
        <w:rPr>
          <w:rFonts w:cs="Times-Roman"/>
          <w:lang w:val="en-GB"/>
        </w:rPr>
        <w:t xml:space="preserve"> is linked to the pathological beta </w:t>
      </w:r>
      <w:r w:rsidR="009339E1">
        <w:rPr>
          <w:rFonts w:cs="Times-Roman"/>
          <w:lang w:val="en-GB"/>
        </w:rPr>
        <w:t xml:space="preserve">synchronised oscillatory </w:t>
      </w:r>
      <w:r w:rsidR="001D3785">
        <w:rPr>
          <w:rFonts w:cs="Times-Roman"/>
          <w:lang w:val="en-GB"/>
        </w:rPr>
        <w:t xml:space="preserve">activity </w:t>
      </w:r>
      <w:r w:rsidR="001D3785" w:rsidRPr="00572B8D">
        <w:rPr>
          <w:rFonts w:cs="Times-Roman"/>
          <w:lang w:val="en-GB"/>
        </w:rPr>
        <w:t>(13</w:t>
      </w:r>
      <w:r w:rsidR="001D3785">
        <w:rPr>
          <w:rFonts w:cs="Times-Roman"/>
          <w:lang w:val="en-GB"/>
        </w:rPr>
        <w:t>-</w:t>
      </w:r>
      <w:r w:rsidR="001D3785" w:rsidRPr="00572B8D">
        <w:rPr>
          <w:rFonts w:cs="Times-Roman"/>
          <w:lang w:val="en-GB"/>
        </w:rPr>
        <w:t>35 Hz)</w:t>
      </w:r>
      <w:r w:rsidR="001D3785">
        <w:rPr>
          <w:rFonts w:cs="Times-Roman"/>
          <w:lang w:val="en-GB"/>
        </w:rPr>
        <w:t xml:space="preserve">, which is a well-recognised electrophysiological biomarker in Parkinson’s Disease </w:t>
      </w:r>
      <w:r w:rsidR="001D3785">
        <w:rPr>
          <w:rFonts w:cs="Times-Roman"/>
          <w:lang w:val="en-GB"/>
        </w:rPr>
        <w:fldChar w:fldCharType="begin"/>
      </w:r>
      <w:r w:rsidR="00B410C4">
        <w:rPr>
          <w:rFonts w:cs="Times-Roman"/>
          <w:lang w:val="en-GB"/>
        </w:rPr>
        <w:instrText xml:space="preserve"> ADDIN EN.CITE &lt;EndNote&gt;&lt;Cite&gt;&lt;Author&gt;Hammond&lt;/Author&gt;&lt;Year&gt;2007&lt;/Year&gt;&lt;RecNum&gt;120&lt;/RecNum&gt;&lt;DisplayText&gt;[122]&lt;/DisplayText&gt;&lt;record&gt;&lt;rec-number&gt;120&lt;/rec-number&gt;&lt;foreign-keys&gt;&lt;key app="EN" db-id="s9vzp9a5meaepzearpxvsa2pae5t5t0w9599" timestamp="1563041501"&gt;120&lt;/key&gt;&lt;/foreign-keys&gt;&lt;ref-type name="Journal Article"&gt;17&lt;/ref-type&gt;&lt;contributors&gt;&lt;authors&gt;&lt;author&gt;Hammond, C.&lt;/author&gt;&lt;author&gt;Bergman, H.&lt;/author&gt;&lt;author&gt;Brown, P.&lt;/author&gt;&lt;/authors&gt;&lt;/contributors&gt;&lt;auth-address&gt;Institut de Neurobiologie de la Mediterranee, U29 Inserm, Universite Aix-Marseille II and UMR CNRS 5543, Universite Bordeaux 2, France.&lt;/auth-address&gt;&lt;titles&gt;&lt;title&gt;Pathological synchronization in Parkinson&amp;apos;s disease: networks, models and treatments&lt;/title&gt;&lt;secondary-title&gt;Trends Neurosci&lt;/secondary-title&gt;&lt;/titles&gt;&lt;periodical&gt;&lt;full-title&gt;Trends Neurosci&lt;/full-title&gt;&lt;/periodical&gt;&lt;pages&gt;357-64&lt;/pages&gt;&lt;volume&gt;30&lt;/volume&gt;&lt;number&gt;7&lt;/number&gt;&lt;edition&gt;2007/05/29&lt;/edition&gt;&lt;keywords&gt;&lt;keyword&gt;Animals&lt;/keyword&gt;&lt;keyword&gt;Basal Ganglia/physiopathology&lt;/keyword&gt;&lt;keyword&gt;Biological Clocks/*physiology&lt;/keyword&gt;&lt;keyword&gt;Disease Models, Animal&lt;/keyword&gt;&lt;keyword&gt;Humans&lt;/keyword&gt;&lt;keyword&gt;*Models, Neurological&lt;/keyword&gt;&lt;keyword&gt;Nerve Net/*physiopathology&lt;/keyword&gt;&lt;keyword&gt;*Parkinson Disease/pathology/physiopathology/therapy&lt;/keyword&gt;&lt;/keywords&gt;&lt;dates&gt;&lt;year&gt;2007&lt;/year&gt;&lt;pub-dates&gt;&lt;date&gt;Jul&lt;/date&gt;&lt;/pub-dates&gt;&lt;/dates&gt;&lt;isbn&gt;0166-2236 (Print)&amp;#xD;0166-2236 (Linking)&lt;/isbn&gt;&lt;accession-num&gt;17532060&lt;/accession-num&gt;&lt;urls&gt;&lt;related-urls&gt;&lt;url&gt;https://www.ncbi.nlm.nih.gov/pubmed/17532060&lt;/url&gt;&lt;/related-urls&gt;&lt;/urls&gt;&lt;electronic-resource-num&gt;10.1016/j.tins.2007.05.004&lt;/electronic-resource-num&gt;&lt;/record&gt;&lt;/Cite&gt;&lt;/EndNote&gt;</w:instrText>
      </w:r>
      <w:r w:rsidR="001D3785">
        <w:rPr>
          <w:rFonts w:cs="Times-Roman"/>
          <w:lang w:val="en-GB"/>
        </w:rPr>
        <w:fldChar w:fldCharType="separate"/>
      </w:r>
      <w:r w:rsidR="00B410C4">
        <w:rPr>
          <w:rFonts w:cs="Times-Roman"/>
          <w:noProof/>
          <w:lang w:val="en-GB"/>
        </w:rPr>
        <w:t>[122]</w:t>
      </w:r>
      <w:r w:rsidR="001D3785">
        <w:rPr>
          <w:rFonts w:cs="Times-Roman"/>
          <w:lang w:val="en-GB"/>
        </w:rPr>
        <w:fldChar w:fldCharType="end"/>
      </w:r>
      <w:r w:rsidR="001D3785">
        <w:rPr>
          <w:rFonts w:cs="Times-Roman"/>
          <w:lang w:val="en-GB"/>
        </w:rPr>
        <w:t>. This approach is a p</w:t>
      </w:r>
      <w:r w:rsidR="001D3785" w:rsidRPr="00572B8D">
        <w:rPr>
          <w:rFonts w:cs="Times-Roman"/>
          <w:lang w:val="en-GB"/>
        </w:rPr>
        <w:t>hase-dependent modulation</w:t>
      </w:r>
      <w:r w:rsidR="001D3785">
        <w:rPr>
          <w:rFonts w:cs="Times-Roman"/>
          <w:lang w:val="en-GB"/>
        </w:rPr>
        <w:t xml:space="preserve"> based on closed-</w:t>
      </w:r>
      <w:r w:rsidR="001D3785">
        <w:rPr>
          <w:rFonts w:cs="Times-Roman"/>
          <w:lang w:val="en-GB"/>
        </w:rPr>
        <w:lastRenderedPageBreak/>
        <w:t>loop paradigms, which allow</w:t>
      </w:r>
      <w:r w:rsidR="009B1996">
        <w:rPr>
          <w:rFonts w:cs="Times-Roman"/>
          <w:lang w:val="en-GB"/>
        </w:rPr>
        <w:t>s</w:t>
      </w:r>
      <w:r w:rsidR="001D3785" w:rsidRPr="00572B8D">
        <w:rPr>
          <w:rFonts w:cs="Times-Roman"/>
          <w:lang w:val="en-GB"/>
        </w:rPr>
        <w:t xml:space="preserve"> to optimize</w:t>
      </w:r>
      <w:r w:rsidR="001D3785">
        <w:rPr>
          <w:rFonts w:cs="Times-Roman"/>
          <w:lang w:val="en-GB"/>
        </w:rPr>
        <w:t xml:space="preserve"> the</w:t>
      </w:r>
      <w:r w:rsidR="001D3785" w:rsidRPr="00572B8D">
        <w:rPr>
          <w:rFonts w:cs="Times-Roman"/>
          <w:lang w:val="en-GB"/>
        </w:rPr>
        <w:t xml:space="preserve"> stimulation protocols for perturbation of pathological oscillatory activity. In this </w:t>
      </w:r>
      <w:r w:rsidR="001D3785">
        <w:rPr>
          <w:rFonts w:cs="Times-Roman"/>
          <w:lang w:val="en-GB"/>
        </w:rPr>
        <w:t>regard</w:t>
      </w:r>
      <w:r w:rsidR="001D3785" w:rsidRPr="00572B8D">
        <w:rPr>
          <w:rFonts w:cs="Times-Roman"/>
          <w:lang w:val="en-GB"/>
        </w:rPr>
        <w:t xml:space="preserve">, spiking activity of motor cortex neurons and beta activity of local field potentials in the subthalamic nucleus have both been used independently of each other as neuronal signals to trigger deep brain stimulation for alleviating </w:t>
      </w:r>
      <w:r w:rsidR="001D3785">
        <w:rPr>
          <w:rFonts w:cs="Times-Roman"/>
          <w:lang w:val="en-GB"/>
        </w:rPr>
        <w:t xml:space="preserve">motor symptoms </w:t>
      </w:r>
      <w:r w:rsidR="001D3785">
        <w:rPr>
          <w:rFonts w:cs="Times-Roman"/>
          <w:lang w:val="en-GB"/>
        </w:rPr>
        <w:fldChar w:fldCharType="begin"/>
      </w:r>
      <w:r w:rsidR="00B410C4">
        <w:rPr>
          <w:rFonts w:cs="Times-Roman"/>
          <w:lang w:val="en-GB"/>
        </w:rPr>
        <w:instrText xml:space="preserve"> ADDIN EN.CITE &lt;EndNote&gt;&lt;Cite&gt;&lt;Author&gt;Azodi-Avval&lt;/Author&gt;&lt;Year&gt;2015&lt;/Year&gt;&lt;RecNum&gt;121&lt;/RecNum&gt;&lt;DisplayText&gt;[123]&lt;/DisplayText&gt;&lt;record&gt;&lt;rec-number&gt;121&lt;/rec-number&gt;&lt;foreign-keys&gt;&lt;key app="EN" db-id="s9vzp9a5meaepzearpxvsa2pae5t5t0w9599" timestamp="1563041749"&gt;121&lt;/key&gt;&lt;/foreign-keys&gt;&lt;ref-type name="Journal Article"&gt;17&lt;/ref-type&gt;&lt;contributors&gt;&lt;authors&gt;&lt;author&gt;Azodi-Avval, R.&lt;/author&gt;&lt;author&gt;Gharabaghi, A.&lt;/author&gt;&lt;/authors&gt;&lt;/contributors&gt;&lt;auth-address&gt;Division of Functional and Restorative Neurosurgery and Division of Translational Neurosurgery, Department of Neurosurgery, Eberhard Karls University Tuebingen, Germany ; Neuroprosthetics Research Group, Werner Reichardt Centre for Integrative Neuroscience, Eberhard Karls University Tuebingen, Germany.&lt;/auth-address&gt;&lt;titles&gt;&lt;title&gt;Phase-dependent modulation as a novel approach for therapeutic brain stimulation&lt;/title&gt;&lt;secondary-title&gt;Front Comput Neurosci&lt;/secondary-title&gt;&lt;/titles&gt;&lt;periodical&gt;&lt;full-title&gt;Front Comput Neurosci&lt;/full-title&gt;&lt;/periodical&gt;&lt;pages&gt;26&lt;/pages&gt;&lt;volume&gt;9&lt;/volume&gt;&lt;edition&gt;2015/03/15&lt;/edition&gt;&lt;keywords&gt;&lt;keyword&gt;Parkinson&amp;apos;s disease&lt;/keyword&gt;&lt;keyword&gt;biophysical model&lt;/keyword&gt;&lt;keyword&gt;brain state-dependent stimulation&lt;/keyword&gt;&lt;keyword&gt;closed-loop stimulation&lt;/keyword&gt;&lt;keyword&gt;coupled neuronal oscillators&lt;/keyword&gt;&lt;keyword&gt;deep brain stimulation&lt;/keyword&gt;&lt;keyword&gt;phase response curve&lt;/keyword&gt;&lt;/keywords&gt;&lt;dates&gt;&lt;year&gt;2015&lt;/year&gt;&lt;/dates&gt;&lt;isbn&gt;1662-5188 (Print)&amp;#xD;1662-5188 (Linking)&lt;/isbn&gt;&lt;accession-num&gt;25767446&lt;/accession-num&gt;&lt;urls&gt;&lt;related-urls&gt;&lt;url&gt;https://www.ncbi.nlm.nih.gov/pubmed/25767446&lt;/url&gt;&lt;/related-urls&gt;&lt;/urls&gt;&lt;custom2&gt;PMC4341563&lt;/custom2&gt;&lt;electronic-resource-num&gt;10.3389/fncom.2015.00026&lt;/electronic-resource-num&gt;&lt;/record&gt;&lt;/Cite&gt;&lt;/EndNote&gt;</w:instrText>
      </w:r>
      <w:r w:rsidR="001D3785">
        <w:rPr>
          <w:rFonts w:cs="Times-Roman"/>
          <w:lang w:val="en-GB"/>
        </w:rPr>
        <w:fldChar w:fldCharType="separate"/>
      </w:r>
      <w:r w:rsidR="00B410C4">
        <w:rPr>
          <w:rFonts w:cs="Times-Roman"/>
          <w:noProof/>
          <w:lang w:val="en-GB"/>
        </w:rPr>
        <w:t>[123]</w:t>
      </w:r>
      <w:r w:rsidR="001D3785">
        <w:rPr>
          <w:rFonts w:cs="Times-Roman"/>
          <w:lang w:val="en-GB"/>
        </w:rPr>
        <w:fldChar w:fldCharType="end"/>
      </w:r>
      <w:r w:rsidR="001D3785">
        <w:rPr>
          <w:rFonts w:cs="Times-Roman"/>
          <w:lang w:val="en-GB"/>
        </w:rPr>
        <w:t>.</w:t>
      </w:r>
      <w:r w:rsidR="00F00D38">
        <w:rPr>
          <w:rFonts w:cs="Times-Roman"/>
          <w:lang w:val="en-GB"/>
        </w:rPr>
        <w:t xml:space="preserve"> Recently, Swann et al. tested an innovative aDBS algorithm </w:t>
      </w:r>
      <w:r w:rsidR="00F00D38" w:rsidRPr="00F00D38">
        <w:rPr>
          <w:rFonts w:cs="Times-Roman"/>
          <w:lang w:val="en-GB"/>
        </w:rPr>
        <w:t>us</w:t>
      </w:r>
      <w:r w:rsidR="00F00D38">
        <w:rPr>
          <w:rFonts w:cs="Times-Roman"/>
          <w:lang w:val="en-GB"/>
        </w:rPr>
        <w:t>ing</w:t>
      </w:r>
      <w:r w:rsidR="00F00D38" w:rsidRPr="00F00D38">
        <w:rPr>
          <w:rFonts w:cs="Times-Roman"/>
          <w:lang w:val="en-GB"/>
        </w:rPr>
        <w:t xml:space="preserve"> a cortical narrowband gamma (60-90 Hz) oscillation related to dyskinesia to decrease stimulation voltage when gamma oscillatory activity is high (indicating dyskinesia) and increase stimulation voltage when it is low</w:t>
      </w:r>
      <w:r w:rsidR="00F00D38">
        <w:rPr>
          <w:rFonts w:cs="Times-Roman"/>
          <w:lang w:val="en-GB"/>
        </w:rPr>
        <w:t xml:space="preserve"> </w:t>
      </w:r>
      <w:r w:rsidR="00F00D38">
        <w:rPr>
          <w:rFonts w:cs="Times-Roman"/>
          <w:lang w:val="en-GB"/>
        </w:rPr>
        <w:fldChar w:fldCharType="begin"/>
      </w:r>
      <w:r w:rsidR="00B410C4">
        <w:rPr>
          <w:rFonts w:cs="Times-Roman"/>
          <w:lang w:val="en-GB"/>
        </w:rPr>
        <w:instrText xml:space="preserve"> ADDIN EN.CITE &lt;EndNote&gt;&lt;Cite&gt;&lt;Author&gt;Swann&lt;/Author&gt;&lt;Year&gt;2018&lt;/Year&gt;&lt;RecNum&gt;490&lt;/RecNum&gt;&lt;DisplayText&gt;[124]&lt;/DisplayText&gt;&lt;record&gt;&lt;rec-number&gt;490&lt;/rec-number&gt;&lt;foreign-keys&gt;&lt;key app="EN" db-id="s9vzp9a5meaepzearpxvsa2pae5t5t0w9599" timestamp="1572102690"&gt;490&lt;/key&gt;&lt;/foreign-keys&gt;&lt;ref-type name="Journal Article"&gt;17&lt;/ref-type&gt;&lt;contributors&gt;&lt;authors&gt;&lt;author&gt;Swann, N. C.&lt;/author&gt;&lt;author&gt;de Hemptinne, C.&lt;/author&gt;&lt;author&gt;Thompson, M. C.&lt;/author&gt;&lt;author&gt;Miocinovic, S.&lt;/author&gt;&lt;author&gt;Miller, A. M.&lt;/author&gt;&lt;author&gt;Gilron, R.&lt;/author&gt;&lt;author&gt;Ostrem, J. L.&lt;/author&gt;&lt;author&gt;Chizeck, H. J.&lt;/author&gt;&lt;author&gt;Starr, P. A.&lt;/author&gt;&lt;/authors&gt;&lt;/contributors&gt;&lt;auth-address&gt;Departments of Neurological Surgery, University of California, San Franciso, CA, United States of America. Department of Human Physiology, University of Oregon, Eugene, OR, United States of America.&lt;/auth-address&gt;&lt;titles&gt;&lt;title&gt;Adaptive deep brain stimulation for Parkinson&amp;apos;s disease using motor cortex sensing&lt;/title&gt;&lt;secondary-title&gt;J Neural Eng&lt;/secondary-title&gt;&lt;/titles&gt;&lt;periodical&gt;&lt;full-title&gt;J Neural Eng&lt;/full-title&gt;&lt;/periodical&gt;&lt;pages&gt;046006&lt;/pages&gt;&lt;volume&gt;15&lt;/volume&gt;&lt;number&gt;4&lt;/number&gt;&lt;edition&gt;2018/05/10&lt;/edition&gt;&lt;keywords&gt;&lt;keyword&gt;Adaptation, Physiological/*physiology&lt;/keyword&gt;&lt;keyword&gt;Aged&lt;/keyword&gt;&lt;keyword&gt;Deep Brain Stimulation/*methods&lt;/keyword&gt;&lt;keyword&gt;Humans&lt;/keyword&gt;&lt;keyword&gt;Male&lt;/keyword&gt;&lt;keyword&gt;Middle Aged&lt;/keyword&gt;&lt;keyword&gt;Motor Cortex/*physiology&lt;/keyword&gt;&lt;keyword&gt;Parkinson Disease/diagnosis/*physiopathology/*therapy&lt;/keyword&gt;&lt;keyword&gt;Subthalamic Nucleus/*physiology&lt;/keyword&gt;&lt;keyword&gt;Treatment Outcome&lt;/keyword&gt;&lt;/keywords&gt;&lt;dates&gt;&lt;year&gt;2018&lt;/year&gt;&lt;pub-dates&gt;&lt;date&gt;Aug&lt;/date&gt;&lt;/pub-dates&gt;&lt;/dates&gt;&lt;isbn&gt;1741-2552 (Electronic)&amp;#xD;1741-2552 (Linking)&lt;/isbn&gt;&lt;accession-num&gt;29741160&lt;/accession-num&gt;&lt;urls&gt;&lt;related-urls&gt;&lt;url&gt;https://www.ncbi.nlm.nih.gov/pubmed/29741160&lt;/url&gt;&lt;/related-urls&gt;&lt;/urls&gt;&lt;custom2&gt;PMC6021210&lt;/custom2&gt;&lt;electronic-resource-num&gt;10.1088/1741-2552/aabc9b&lt;/electronic-resource-num&gt;&lt;/record&gt;&lt;/Cite&gt;&lt;/EndNote&gt;</w:instrText>
      </w:r>
      <w:r w:rsidR="00F00D38">
        <w:rPr>
          <w:rFonts w:cs="Times-Roman"/>
          <w:lang w:val="en-GB"/>
        </w:rPr>
        <w:fldChar w:fldCharType="separate"/>
      </w:r>
      <w:r w:rsidR="00B410C4">
        <w:rPr>
          <w:rFonts w:cs="Times-Roman"/>
          <w:noProof/>
          <w:lang w:val="en-GB"/>
        </w:rPr>
        <w:t>[124]</w:t>
      </w:r>
      <w:r w:rsidR="00F00D38">
        <w:rPr>
          <w:rFonts w:cs="Times-Roman"/>
          <w:lang w:val="en-GB"/>
        </w:rPr>
        <w:fldChar w:fldCharType="end"/>
      </w:r>
      <w:r w:rsidR="00F00D38">
        <w:rPr>
          <w:rFonts w:cs="Times-Roman"/>
          <w:lang w:val="en-GB"/>
        </w:rPr>
        <w:t xml:space="preserve">. This study showed promising results with the double benefit of a significant saving of energy without worsening clinical symptoms </w:t>
      </w:r>
      <w:r w:rsidR="00F00D38">
        <w:rPr>
          <w:rFonts w:cs="Times-Roman"/>
          <w:lang w:val="en-GB"/>
        </w:rPr>
        <w:fldChar w:fldCharType="begin">
          <w:fldData xml:space="preserve">PEVuZE5vdGU+PENpdGU+PEF1dGhvcj5Td2FubjwvQXV0aG9yPjxZZWFyPjIwMTg8L1llYXI+PFJl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</w:fldData>
        </w:fldChar>
      </w:r>
      <w:r w:rsidR="00B410C4">
        <w:rPr>
          <w:rFonts w:cs="Times-Roman"/>
          <w:lang w:val="en-GB"/>
        </w:rPr>
        <w:instrText xml:space="preserve"> ADDIN EN.CITE </w:instrText>
      </w:r>
      <w:r w:rsidR="00B410C4">
        <w:rPr>
          <w:rFonts w:cs="Times-Roman"/>
          <w:lang w:val="en-GB"/>
        </w:rPr>
        <w:fldChar w:fldCharType="begin">
          <w:fldData xml:space="preserve">PEVuZE5vdGU+PENpdGU+PEF1dGhvcj5Td2FubjwvQXV0aG9yPjxZZWFyPjIwMTg8L1llYXI+PFJl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</w:fldData>
        </w:fldChar>
      </w:r>
      <w:r w:rsidR="00B410C4">
        <w:rPr>
          <w:rFonts w:cs="Times-Roman"/>
          <w:lang w:val="en-GB"/>
        </w:rPr>
        <w:instrText xml:space="preserve"> ADDIN EN.CITE.DATA </w:instrText>
      </w:r>
      <w:r w:rsidR="00B410C4">
        <w:rPr>
          <w:rFonts w:cs="Times-Roman"/>
          <w:lang w:val="en-GB"/>
        </w:rPr>
      </w:r>
      <w:r w:rsidR="00B410C4">
        <w:rPr>
          <w:rFonts w:cs="Times-Roman"/>
          <w:lang w:val="en-GB"/>
        </w:rPr>
        <w:fldChar w:fldCharType="end"/>
      </w:r>
      <w:r w:rsidR="00F00D38">
        <w:rPr>
          <w:rFonts w:cs="Times-Roman"/>
          <w:lang w:val="en-GB"/>
        </w:rPr>
      </w:r>
      <w:r w:rsidR="00F00D38">
        <w:rPr>
          <w:rFonts w:cs="Times-Roman"/>
          <w:lang w:val="en-GB"/>
        </w:rPr>
        <w:fldChar w:fldCharType="separate"/>
      </w:r>
      <w:r w:rsidR="00B410C4">
        <w:rPr>
          <w:rFonts w:cs="Times-Roman"/>
          <w:noProof/>
          <w:lang w:val="en-GB"/>
        </w:rPr>
        <w:t>[125]</w:t>
      </w:r>
      <w:r w:rsidR="00F00D38">
        <w:rPr>
          <w:rFonts w:cs="Times-Roman"/>
          <w:lang w:val="en-GB"/>
        </w:rPr>
        <w:fldChar w:fldCharType="end"/>
      </w:r>
    </w:p>
    <w:p w14:paraId="7A535FF0" w14:textId="77777777" w:rsidR="00C13D0B" w:rsidRDefault="00C13D0B" w:rsidP="00C13D0B">
      <w:pPr>
        <w:spacing w:line="480" w:lineRule="auto"/>
        <w:jc w:val="both"/>
        <w:rPr>
          <w:lang w:val="en-GB"/>
        </w:rPr>
      </w:pPr>
    </w:p>
    <w:p w14:paraId="4917A3CA" w14:textId="127C77C3" w:rsidR="00DD0E6E" w:rsidRDefault="00A27322" w:rsidP="006062A0">
      <w:pPr>
        <w:spacing w:line="480" w:lineRule="auto"/>
        <w:jc w:val="both"/>
        <w:rPr>
          <w:lang w:val="en-GB"/>
        </w:rPr>
      </w:pPr>
      <w:bookmarkStart w:id="4" w:name="_Hlk25090128"/>
      <w:r>
        <w:rPr>
          <w:lang w:val="en-GB"/>
        </w:rPr>
        <w:t>STN-</w:t>
      </w:r>
      <w:r w:rsidR="006062A0" w:rsidRPr="006062A0">
        <w:rPr>
          <w:lang w:val="en-GB"/>
        </w:rPr>
        <w:t xml:space="preserve">DBS </w:t>
      </w:r>
      <w:r>
        <w:rPr>
          <w:lang w:val="en-GB"/>
        </w:rPr>
        <w:t>for PD is likely to work by</w:t>
      </w:r>
      <w:r w:rsidR="006062A0" w:rsidRPr="006062A0">
        <w:rPr>
          <w:lang w:val="en-GB"/>
        </w:rPr>
        <w:t xml:space="preserve"> modulating</w:t>
      </w:r>
      <w:r w:rsidR="006062A0">
        <w:rPr>
          <w:lang w:val="en-GB"/>
        </w:rPr>
        <w:t xml:space="preserve"> </w:t>
      </w:r>
      <w:r>
        <w:rPr>
          <w:lang w:val="en-GB"/>
        </w:rPr>
        <w:t>a wide cortico-subcortical network with the</w:t>
      </w:r>
      <w:r w:rsidR="006062A0">
        <w:rPr>
          <w:lang w:val="en-GB"/>
        </w:rPr>
        <w:t xml:space="preserve"> STN</w:t>
      </w:r>
      <w:r>
        <w:rPr>
          <w:lang w:val="en-GB"/>
        </w:rPr>
        <w:t xml:space="preserve"> at its centre</w:t>
      </w:r>
      <w:r w:rsidR="006062A0">
        <w:rPr>
          <w:lang w:val="en-GB"/>
        </w:rPr>
        <w:t xml:space="preserve">. </w:t>
      </w:r>
      <w:r w:rsidR="00C13D0B" w:rsidRPr="00C13D0B">
        <w:rPr>
          <w:lang w:val="en-GB"/>
        </w:rPr>
        <w:t xml:space="preserve">Advancements in neuroimaging techniques </w:t>
      </w:r>
      <w:r>
        <w:rPr>
          <w:lang w:val="en-GB"/>
        </w:rPr>
        <w:t>have been instrumental</w:t>
      </w:r>
      <w:r w:rsidR="006062A0">
        <w:rPr>
          <w:lang w:val="en-GB"/>
        </w:rPr>
        <w:t xml:space="preserve"> </w:t>
      </w:r>
      <w:r>
        <w:rPr>
          <w:lang w:val="en-GB"/>
        </w:rPr>
        <w:t>in</w:t>
      </w:r>
      <w:r w:rsidR="006062A0">
        <w:rPr>
          <w:lang w:val="en-GB"/>
        </w:rPr>
        <w:t xml:space="preserve"> </w:t>
      </w:r>
      <w:r>
        <w:rPr>
          <w:lang w:val="en-GB"/>
        </w:rPr>
        <w:t>defining</w:t>
      </w:r>
      <w:r w:rsidR="00C13D0B" w:rsidRPr="00C13D0B">
        <w:rPr>
          <w:lang w:val="en-GB"/>
        </w:rPr>
        <w:t xml:space="preserve"> these structures</w:t>
      </w:r>
      <w:r>
        <w:rPr>
          <w:lang w:val="en-GB"/>
        </w:rPr>
        <w:t xml:space="preserve"> in order to refine the therapy to </w:t>
      </w:r>
      <w:r w:rsidR="00C13D0B" w:rsidRPr="00C13D0B">
        <w:rPr>
          <w:lang w:val="en-GB"/>
        </w:rPr>
        <w:t>optimi</w:t>
      </w:r>
      <w:r>
        <w:rPr>
          <w:lang w:val="en-GB"/>
        </w:rPr>
        <w:t>se</w:t>
      </w:r>
      <w:r w:rsidR="00C13D0B" w:rsidRPr="00C13D0B">
        <w:rPr>
          <w:lang w:val="en-GB"/>
        </w:rPr>
        <w:t xml:space="preserve"> </w:t>
      </w:r>
      <w:r>
        <w:rPr>
          <w:lang w:val="en-GB"/>
        </w:rPr>
        <w:t>efficacy</w:t>
      </w:r>
      <w:r w:rsidR="006062A0">
        <w:rPr>
          <w:lang w:val="en-GB"/>
        </w:rPr>
        <w:t xml:space="preserve"> and </w:t>
      </w:r>
      <w:r>
        <w:rPr>
          <w:lang w:val="en-GB"/>
        </w:rPr>
        <w:t xml:space="preserve">minimise </w:t>
      </w:r>
      <w:r w:rsidR="006062A0">
        <w:rPr>
          <w:lang w:val="en-GB"/>
        </w:rPr>
        <w:t xml:space="preserve">side effects </w:t>
      </w:r>
      <w:bookmarkEnd w:id="4"/>
      <w:r w:rsidR="006062A0">
        <w:rPr>
          <w:lang w:val="en-GB"/>
        </w:rPr>
        <w:fldChar w:fldCharType="begin">
          <w:fldData xml:space="preserve">PEVuZE5vdGU+PENpdGU+PEF1dGhvcj5IYW1hbmk8L0F1dGhvcj48WWVhcj4yMDE3PC9ZZWFyPjxS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
</w:fldData>
        </w:fldChar>
      </w:r>
      <w:r w:rsidR="00B410C4">
        <w:rPr>
          <w:lang w:val="en-GB"/>
        </w:rPr>
        <w:instrText xml:space="preserve"> ADDIN EN.CITE </w:instrText>
      </w:r>
      <w:r w:rsidR="00B410C4">
        <w:rPr>
          <w:lang w:val="en-GB"/>
        </w:rPr>
        <w:fldChar w:fldCharType="begin">
          <w:fldData xml:space="preserve">PEVuZE5vdGU+PENpdGU+PEF1dGhvcj5IYW1hbmk8L0F1dGhvcj48WWVhcj4yMDE3PC9ZZWFyPjxS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
</w:fldData>
        </w:fldChar>
      </w:r>
      <w:r w:rsidR="00B410C4">
        <w:rPr>
          <w:lang w:val="en-GB"/>
        </w:rPr>
        <w:instrText xml:space="preserve"> ADDIN EN.CITE.DATA </w:instrText>
      </w:r>
      <w:r w:rsidR="00B410C4">
        <w:rPr>
          <w:lang w:val="en-GB"/>
        </w:rPr>
      </w:r>
      <w:r w:rsidR="00B410C4">
        <w:rPr>
          <w:lang w:val="en-GB"/>
        </w:rPr>
        <w:fldChar w:fldCharType="end"/>
      </w:r>
      <w:r w:rsidR="006062A0">
        <w:rPr>
          <w:lang w:val="en-GB"/>
        </w:rPr>
      </w:r>
      <w:r w:rsidR="006062A0">
        <w:rPr>
          <w:lang w:val="en-GB"/>
        </w:rPr>
        <w:fldChar w:fldCharType="separate"/>
      </w:r>
      <w:r w:rsidR="00B410C4">
        <w:rPr>
          <w:noProof/>
          <w:lang w:val="en-GB"/>
        </w:rPr>
        <w:t>[59, 126]</w:t>
      </w:r>
      <w:r w:rsidR="006062A0">
        <w:rPr>
          <w:lang w:val="en-GB"/>
        </w:rPr>
        <w:fldChar w:fldCharType="end"/>
      </w:r>
      <w:r w:rsidR="006062A0">
        <w:rPr>
          <w:lang w:val="en-GB"/>
        </w:rPr>
        <w:t>.</w:t>
      </w:r>
      <w:r w:rsidR="00F00D38">
        <w:rPr>
          <w:lang w:val="en-GB"/>
        </w:rPr>
        <w:t xml:space="preserve"> </w:t>
      </w:r>
    </w:p>
    <w:p w14:paraId="57FE397E" w14:textId="77777777" w:rsidR="00AD7013" w:rsidRPr="00C13D0B" w:rsidRDefault="00AD7013" w:rsidP="006062A0">
      <w:pPr>
        <w:spacing w:line="480" w:lineRule="auto"/>
        <w:jc w:val="both"/>
        <w:rPr>
          <w:lang w:val="en-GB"/>
        </w:rPr>
      </w:pPr>
    </w:p>
    <w:p w14:paraId="777BDFE1" w14:textId="001986FA" w:rsidR="00C13D0B" w:rsidRDefault="009B1996" w:rsidP="00C13D0B">
      <w:pPr>
        <w:spacing w:line="480" w:lineRule="auto"/>
        <w:jc w:val="both"/>
        <w:rPr>
          <w:lang w:val="en-GB"/>
        </w:rPr>
      </w:pPr>
      <w:r>
        <w:rPr>
          <w:lang w:val="en-GB"/>
        </w:rPr>
        <w:t>C</w:t>
      </w:r>
      <w:r w:rsidR="00111476">
        <w:rPr>
          <w:lang w:val="en-GB"/>
        </w:rPr>
        <w:t xml:space="preserve">urrent research </w:t>
      </w:r>
      <w:r>
        <w:rPr>
          <w:lang w:val="en-GB"/>
        </w:rPr>
        <w:t>i</w:t>
      </w:r>
      <w:r w:rsidR="00D10D34">
        <w:rPr>
          <w:lang w:val="en-GB"/>
        </w:rPr>
        <w:t xml:space="preserve">n DBS is particularly focused on identifying the </w:t>
      </w:r>
      <w:r w:rsidR="00D10D34" w:rsidRPr="00D10D34">
        <w:rPr>
          <w:lang w:val="en-GB"/>
        </w:rPr>
        <w:t>pattern of cortical connectivity that predicts</w:t>
      </w:r>
      <w:r w:rsidR="00D10D34">
        <w:rPr>
          <w:lang w:val="en-GB"/>
        </w:rPr>
        <w:t xml:space="preserve"> the maximum</w:t>
      </w:r>
      <w:r w:rsidR="00D10D34" w:rsidRPr="00D10D34">
        <w:rPr>
          <w:lang w:val="en-GB"/>
        </w:rPr>
        <w:t xml:space="preserve"> response to treatment</w:t>
      </w:r>
      <w:r w:rsidR="00D10D34">
        <w:rPr>
          <w:lang w:val="en-GB"/>
        </w:rPr>
        <w:t xml:space="preserve"> </w:t>
      </w:r>
      <w:r w:rsidR="00D10D34">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 </w:instrText>
      </w:r>
      <w:r w:rsidR="00AD2458">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DATA </w:instrText>
      </w:r>
      <w:r w:rsidR="00AD2458">
        <w:rPr>
          <w:lang w:val="en-GB"/>
        </w:rPr>
      </w:r>
      <w:r w:rsidR="00AD2458">
        <w:rPr>
          <w:lang w:val="en-GB"/>
        </w:rPr>
        <w:fldChar w:fldCharType="end"/>
      </w:r>
      <w:r w:rsidR="00D10D34">
        <w:rPr>
          <w:lang w:val="en-GB"/>
        </w:rPr>
      </w:r>
      <w:r w:rsidR="00D10D34">
        <w:rPr>
          <w:lang w:val="en-GB"/>
        </w:rPr>
        <w:fldChar w:fldCharType="separate"/>
      </w:r>
      <w:r w:rsidR="00AD2458">
        <w:rPr>
          <w:noProof/>
          <w:lang w:val="en-GB"/>
        </w:rPr>
        <w:t>[59]</w:t>
      </w:r>
      <w:r w:rsidR="00D10D34">
        <w:rPr>
          <w:lang w:val="en-GB"/>
        </w:rPr>
        <w:fldChar w:fldCharType="end"/>
      </w:r>
      <w:r w:rsidR="00D10D34">
        <w:rPr>
          <w:lang w:val="en-GB"/>
        </w:rPr>
        <w:t xml:space="preserve">.  </w:t>
      </w:r>
      <w:r w:rsidR="00D10D34" w:rsidRPr="00D10D34">
        <w:rPr>
          <w:lang w:val="en-GB"/>
        </w:rPr>
        <w:t>STN-DBS is</w:t>
      </w:r>
      <w:r w:rsidR="00D10D34">
        <w:rPr>
          <w:lang w:val="en-GB"/>
        </w:rPr>
        <w:t xml:space="preserve"> proposed to work</w:t>
      </w:r>
      <w:r w:rsidR="00A27322">
        <w:rPr>
          <w:lang w:val="en-GB"/>
        </w:rPr>
        <w:t xml:space="preserve"> by</w:t>
      </w:r>
      <w:r w:rsidR="00D10D34">
        <w:rPr>
          <w:lang w:val="en-GB"/>
        </w:rPr>
        <w:t xml:space="preserve"> </w:t>
      </w:r>
      <w:r w:rsidR="00D10D34" w:rsidRPr="00D10D34">
        <w:rPr>
          <w:lang w:val="en-GB"/>
        </w:rPr>
        <w:t>interrupting</w:t>
      </w:r>
      <w:r w:rsidR="00D10D34">
        <w:rPr>
          <w:lang w:val="en-GB"/>
        </w:rPr>
        <w:t xml:space="preserve"> </w:t>
      </w:r>
      <w:r w:rsidR="00D10D34" w:rsidRPr="00D10D34">
        <w:rPr>
          <w:lang w:val="en-GB"/>
        </w:rPr>
        <w:t xml:space="preserve">synchronised oscillations between STN and </w:t>
      </w:r>
      <w:r w:rsidR="006D4539">
        <w:rPr>
          <w:lang w:val="en-GB"/>
        </w:rPr>
        <w:t xml:space="preserve">the </w:t>
      </w:r>
      <w:r w:rsidR="00D10D34" w:rsidRPr="00D10D34">
        <w:rPr>
          <w:lang w:val="en-GB"/>
        </w:rPr>
        <w:t>cortex</w:t>
      </w:r>
      <w:r w:rsidR="00D10D34">
        <w:rPr>
          <w:lang w:val="en-GB"/>
        </w:rPr>
        <w:t xml:space="preserve"> through </w:t>
      </w:r>
      <w:r w:rsidR="006D4539" w:rsidRPr="00D10D34">
        <w:rPr>
          <w:lang w:val="en-GB"/>
        </w:rPr>
        <w:t>modulat</w:t>
      </w:r>
      <w:r w:rsidR="006D4539">
        <w:rPr>
          <w:lang w:val="en-GB"/>
        </w:rPr>
        <w:t>ing</w:t>
      </w:r>
      <w:r w:rsidR="006D4539" w:rsidRPr="00D10D34">
        <w:rPr>
          <w:lang w:val="en-GB"/>
        </w:rPr>
        <w:t xml:space="preserve"> </w:t>
      </w:r>
      <w:r w:rsidR="006D4539">
        <w:rPr>
          <w:lang w:val="en-GB"/>
        </w:rPr>
        <w:t>the</w:t>
      </w:r>
      <w:r w:rsidR="006D4539" w:rsidRPr="00D10D34">
        <w:rPr>
          <w:lang w:val="en-GB"/>
        </w:rPr>
        <w:t xml:space="preserve"> </w:t>
      </w:r>
      <w:r w:rsidR="00D10D34" w:rsidRPr="00D10D34">
        <w:rPr>
          <w:lang w:val="en-GB"/>
        </w:rPr>
        <w:t>hyper</w:t>
      </w:r>
      <w:r w:rsidR="00D10D34">
        <w:rPr>
          <w:lang w:val="en-GB"/>
        </w:rPr>
        <w:t>-</w:t>
      </w:r>
      <w:r w:rsidR="00D10D34" w:rsidRPr="00D10D34">
        <w:rPr>
          <w:lang w:val="en-GB"/>
        </w:rPr>
        <w:t>direct pathways</w:t>
      </w:r>
      <w:r w:rsidR="00D10D34">
        <w:rPr>
          <w:lang w:val="en-GB"/>
        </w:rPr>
        <w:t xml:space="preserve"> </w:t>
      </w:r>
      <w:r w:rsidR="00D10D34">
        <w:rPr>
          <w:lang w:val="en-GB"/>
        </w:rPr>
        <w:fldChar w:fldCharType="begin">
          <w:fldData xml:space="preserve">PEVuZE5vdGU+PENpdGU+PEF1dGhvcj5Ccm93bjwvQXV0aG9yPjxZZWFyPjIwMDE8L1llYXI+PFJl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</w:fldData>
        </w:fldChar>
      </w:r>
      <w:r w:rsidR="00B410C4">
        <w:rPr>
          <w:lang w:val="en-GB"/>
        </w:rPr>
        <w:instrText xml:space="preserve"> ADDIN EN.CITE </w:instrText>
      </w:r>
      <w:r w:rsidR="00B410C4">
        <w:rPr>
          <w:lang w:val="en-GB"/>
        </w:rPr>
        <w:fldChar w:fldCharType="begin">
          <w:fldData xml:space="preserve">PEVuZE5vdGU+PENpdGU+PEF1dGhvcj5Ccm93bjwvQXV0aG9yPjxZZWFyPjIwMDE8L1llYXI+PFJl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</w:fldData>
        </w:fldChar>
      </w:r>
      <w:r w:rsidR="00B410C4">
        <w:rPr>
          <w:lang w:val="en-GB"/>
        </w:rPr>
        <w:instrText xml:space="preserve"> ADDIN EN.CITE.DATA </w:instrText>
      </w:r>
      <w:r w:rsidR="00B410C4">
        <w:rPr>
          <w:lang w:val="en-GB"/>
        </w:rPr>
      </w:r>
      <w:r w:rsidR="00B410C4">
        <w:rPr>
          <w:lang w:val="en-GB"/>
        </w:rPr>
        <w:fldChar w:fldCharType="end"/>
      </w:r>
      <w:r w:rsidR="00D10D34">
        <w:rPr>
          <w:lang w:val="en-GB"/>
        </w:rPr>
      </w:r>
      <w:r w:rsidR="00D10D34">
        <w:rPr>
          <w:lang w:val="en-GB"/>
        </w:rPr>
        <w:fldChar w:fldCharType="separate"/>
      </w:r>
      <w:r w:rsidR="00B410C4">
        <w:rPr>
          <w:noProof/>
          <w:lang w:val="en-GB"/>
        </w:rPr>
        <w:t>[127, 128]</w:t>
      </w:r>
      <w:r w:rsidR="00D10D34">
        <w:rPr>
          <w:lang w:val="en-GB"/>
        </w:rPr>
        <w:fldChar w:fldCharType="end"/>
      </w:r>
      <w:r w:rsidR="00D10D34">
        <w:rPr>
          <w:lang w:val="en-GB"/>
        </w:rPr>
        <w:t xml:space="preserve">. </w:t>
      </w:r>
      <w:r w:rsidR="00780001">
        <w:rPr>
          <w:lang w:val="en-GB"/>
        </w:rPr>
        <w:t xml:space="preserve">Akram et al. explored </w:t>
      </w:r>
      <w:r w:rsidR="00780001" w:rsidRPr="00780001">
        <w:rPr>
          <w:lang w:val="en-GB"/>
        </w:rPr>
        <w:t>the cortical connectivity or</w:t>
      </w:r>
      <w:r w:rsidR="00780001">
        <w:rPr>
          <w:lang w:val="en-GB"/>
        </w:rPr>
        <w:t xml:space="preserve"> “</w:t>
      </w:r>
      <w:r w:rsidR="00780001" w:rsidRPr="00780001">
        <w:rPr>
          <w:lang w:val="en-GB"/>
        </w:rPr>
        <w:t>fingerprint</w:t>
      </w:r>
      <w:r w:rsidR="00780001">
        <w:rPr>
          <w:lang w:val="en-GB"/>
        </w:rPr>
        <w:t>”</w:t>
      </w:r>
      <w:r w:rsidR="00780001" w:rsidRPr="00780001">
        <w:rPr>
          <w:lang w:val="en-GB"/>
        </w:rPr>
        <w:t xml:space="preserve"> of stimulation volumes</w:t>
      </w:r>
      <w:r w:rsidR="00780001">
        <w:rPr>
          <w:lang w:val="en-GB"/>
        </w:rPr>
        <w:t xml:space="preserve"> </w:t>
      </w:r>
      <w:r w:rsidR="00780001" w:rsidRPr="00780001">
        <w:rPr>
          <w:lang w:val="en-GB"/>
        </w:rPr>
        <w:t>through these hyperdirect pathways</w:t>
      </w:r>
      <w:r w:rsidR="00780001">
        <w:rPr>
          <w:lang w:val="en-GB"/>
        </w:rPr>
        <w:t xml:space="preserve"> </w:t>
      </w:r>
      <w:r w:rsidR="00780001">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 </w:instrText>
      </w:r>
      <w:r w:rsidR="00AD2458">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DATA </w:instrText>
      </w:r>
      <w:r w:rsidR="00AD2458">
        <w:rPr>
          <w:lang w:val="en-GB"/>
        </w:rPr>
      </w:r>
      <w:r w:rsidR="00AD2458">
        <w:rPr>
          <w:lang w:val="en-GB"/>
        </w:rPr>
        <w:fldChar w:fldCharType="end"/>
      </w:r>
      <w:r w:rsidR="00780001">
        <w:rPr>
          <w:lang w:val="en-GB"/>
        </w:rPr>
      </w:r>
      <w:r w:rsidR="00780001">
        <w:rPr>
          <w:lang w:val="en-GB"/>
        </w:rPr>
        <w:fldChar w:fldCharType="separate"/>
      </w:r>
      <w:r w:rsidR="00AD2458">
        <w:rPr>
          <w:noProof/>
          <w:lang w:val="en-GB"/>
        </w:rPr>
        <w:t>[59]</w:t>
      </w:r>
      <w:r w:rsidR="00780001">
        <w:rPr>
          <w:lang w:val="en-GB"/>
        </w:rPr>
        <w:fldChar w:fldCharType="end"/>
      </w:r>
      <w:r w:rsidR="00780001">
        <w:rPr>
          <w:lang w:val="en-GB"/>
        </w:rPr>
        <w:t>. Specifically</w:t>
      </w:r>
      <w:r w:rsidR="007D406F">
        <w:rPr>
          <w:lang w:val="en-GB"/>
        </w:rPr>
        <w:t>,</w:t>
      </w:r>
      <w:r w:rsidR="00780001">
        <w:rPr>
          <w:lang w:val="en-GB"/>
        </w:rPr>
        <w:t xml:space="preserve"> </w:t>
      </w:r>
      <w:r w:rsidR="006D4539">
        <w:rPr>
          <w:lang w:val="en-GB"/>
        </w:rPr>
        <w:t>by</w:t>
      </w:r>
      <w:r w:rsidR="00780001">
        <w:rPr>
          <w:lang w:val="en-GB"/>
        </w:rPr>
        <w:t xml:space="preserve"> </w:t>
      </w:r>
      <w:r w:rsidR="00780001" w:rsidRPr="00780001">
        <w:rPr>
          <w:lang w:val="en-GB"/>
        </w:rPr>
        <w:t>us</w:t>
      </w:r>
      <w:r w:rsidR="006D4539">
        <w:rPr>
          <w:lang w:val="en-GB"/>
        </w:rPr>
        <w:t>ing</w:t>
      </w:r>
      <w:r w:rsidR="00780001" w:rsidRPr="00780001">
        <w:rPr>
          <w:lang w:val="en-GB"/>
        </w:rPr>
        <w:t xml:space="preserve"> probabilistic tractography from modelled </w:t>
      </w:r>
      <w:r w:rsidR="00780001">
        <w:rPr>
          <w:lang w:val="en-GB"/>
        </w:rPr>
        <w:t>volume of tissue activated (VTA)</w:t>
      </w:r>
      <w:r w:rsidR="00780001" w:rsidRPr="00780001">
        <w:rPr>
          <w:lang w:val="en-GB"/>
        </w:rPr>
        <w:t xml:space="preserve"> of all DBS</w:t>
      </w:r>
      <w:r w:rsidR="00780001">
        <w:rPr>
          <w:lang w:val="en-GB"/>
        </w:rPr>
        <w:t xml:space="preserve"> </w:t>
      </w:r>
      <w:r w:rsidR="00780001" w:rsidRPr="00780001">
        <w:rPr>
          <w:lang w:val="en-GB"/>
        </w:rPr>
        <w:t>contacts to predefined cortical areas excluding tracts passing through</w:t>
      </w:r>
      <w:r w:rsidR="00780001">
        <w:rPr>
          <w:lang w:val="en-GB"/>
        </w:rPr>
        <w:t xml:space="preserve"> </w:t>
      </w:r>
      <w:r w:rsidR="00780001" w:rsidRPr="00780001">
        <w:rPr>
          <w:lang w:val="en-GB"/>
        </w:rPr>
        <w:t xml:space="preserve">the thalamus and </w:t>
      </w:r>
      <w:r w:rsidR="00780001" w:rsidRPr="00780001">
        <w:rPr>
          <w:lang w:val="en-GB"/>
        </w:rPr>
        <w:lastRenderedPageBreak/>
        <w:t>striatum and only including tracts passing through</w:t>
      </w:r>
      <w:r w:rsidR="00780001">
        <w:rPr>
          <w:lang w:val="en-GB"/>
        </w:rPr>
        <w:t xml:space="preserve"> </w:t>
      </w:r>
      <w:r w:rsidR="00780001" w:rsidRPr="00780001">
        <w:rPr>
          <w:lang w:val="en-GB"/>
        </w:rPr>
        <w:t>the internal capsule (hyperdirect pathway)</w:t>
      </w:r>
      <w:r w:rsidR="00780001">
        <w:rPr>
          <w:lang w:val="en-GB"/>
        </w:rPr>
        <w:t xml:space="preserve">. This methodological approach led to </w:t>
      </w:r>
      <w:r>
        <w:rPr>
          <w:lang w:val="en-GB"/>
        </w:rPr>
        <w:t xml:space="preserve">the </w:t>
      </w:r>
      <w:r w:rsidR="00780001">
        <w:rPr>
          <w:lang w:val="en-GB"/>
        </w:rPr>
        <w:t>develop</w:t>
      </w:r>
      <w:r>
        <w:rPr>
          <w:lang w:val="en-GB"/>
        </w:rPr>
        <w:t>ment of</w:t>
      </w:r>
      <w:r w:rsidR="00780001">
        <w:rPr>
          <w:lang w:val="en-GB"/>
        </w:rPr>
        <w:t xml:space="preserve"> </w:t>
      </w:r>
      <w:r w:rsidR="00780001" w:rsidRPr="00780001">
        <w:rPr>
          <w:lang w:val="en-GB"/>
        </w:rPr>
        <w:t>a DBS-cortical connectivity matrix using the output from</w:t>
      </w:r>
      <w:r w:rsidR="00780001">
        <w:rPr>
          <w:lang w:val="en-GB"/>
        </w:rPr>
        <w:t xml:space="preserve"> </w:t>
      </w:r>
      <w:r w:rsidR="00780001" w:rsidRPr="00780001">
        <w:rPr>
          <w:lang w:val="en-GB"/>
        </w:rPr>
        <w:t>the previous step, to test the predictive significance of cortical</w:t>
      </w:r>
      <w:r w:rsidR="00780001">
        <w:rPr>
          <w:lang w:val="en-GB"/>
        </w:rPr>
        <w:t xml:space="preserve"> </w:t>
      </w:r>
      <w:r w:rsidR="00780001" w:rsidRPr="00780001">
        <w:rPr>
          <w:lang w:val="en-GB"/>
        </w:rPr>
        <w:t>connectivity</w:t>
      </w:r>
      <w:r w:rsidR="00794582">
        <w:rPr>
          <w:lang w:val="en-GB"/>
        </w:rPr>
        <w:t xml:space="preserve"> (Fig.4)</w:t>
      </w:r>
      <w:r w:rsidR="00780001">
        <w:rPr>
          <w:lang w:val="en-GB"/>
        </w:rPr>
        <w:t xml:space="preserve"> </w:t>
      </w:r>
      <w:r w:rsidR="00780001">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 </w:instrText>
      </w:r>
      <w:r w:rsidR="00AD2458">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DATA </w:instrText>
      </w:r>
      <w:r w:rsidR="00AD2458">
        <w:rPr>
          <w:lang w:val="en-GB"/>
        </w:rPr>
      </w:r>
      <w:r w:rsidR="00AD2458">
        <w:rPr>
          <w:lang w:val="en-GB"/>
        </w:rPr>
        <w:fldChar w:fldCharType="end"/>
      </w:r>
      <w:r w:rsidR="00780001">
        <w:rPr>
          <w:lang w:val="en-GB"/>
        </w:rPr>
      </w:r>
      <w:r w:rsidR="00780001">
        <w:rPr>
          <w:lang w:val="en-GB"/>
        </w:rPr>
        <w:fldChar w:fldCharType="separate"/>
      </w:r>
      <w:r w:rsidR="00AD2458">
        <w:rPr>
          <w:noProof/>
          <w:lang w:val="en-GB"/>
        </w:rPr>
        <w:t>[59]</w:t>
      </w:r>
      <w:r w:rsidR="00780001">
        <w:rPr>
          <w:lang w:val="en-GB"/>
        </w:rPr>
        <w:fldChar w:fldCharType="end"/>
      </w:r>
      <w:r w:rsidR="00780001">
        <w:rPr>
          <w:lang w:val="en-GB"/>
        </w:rPr>
        <w:t xml:space="preserve">. Consequently, studies on DBS-connectivity represent the future innovative DBS approach to identify the most effective target for different motor symptoms. Indeed, </w:t>
      </w:r>
      <w:r w:rsidR="00780001" w:rsidRPr="00780001">
        <w:rPr>
          <w:lang w:val="en-GB"/>
        </w:rPr>
        <w:t>DBS-cortical connectivity along the hyperdirect</w:t>
      </w:r>
      <w:r w:rsidR="00780001">
        <w:rPr>
          <w:lang w:val="en-GB"/>
        </w:rPr>
        <w:t xml:space="preserve"> </w:t>
      </w:r>
      <w:r w:rsidR="00780001" w:rsidRPr="00780001">
        <w:rPr>
          <w:lang w:val="en-GB"/>
        </w:rPr>
        <w:t xml:space="preserve">pathways to M1 </w:t>
      </w:r>
      <w:r w:rsidR="00AD7013">
        <w:rPr>
          <w:lang w:val="en-GB"/>
        </w:rPr>
        <w:t>i</w:t>
      </w:r>
      <w:r w:rsidR="00780001">
        <w:rPr>
          <w:lang w:val="en-GB"/>
        </w:rPr>
        <w:t>s</w:t>
      </w:r>
      <w:r w:rsidR="00780001" w:rsidRPr="00780001">
        <w:rPr>
          <w:lang w:val="en-GB"/>
        </w:rPr>
        <w:t xml:space="preserve"> predictive of maximum improvement in tremor, to</w:t>
      </w:r>
      <w:r w:rsidR="00780001">
        <w:rPr>
          <w:lang w:val="en-GB"/>
        </w:rPr>
        <w:t xml:space="preserve"> </w:t>
      </w:r>
      <w:r w:rsidR="00780001" w:rsidRPr="00780001">
        <w:rPr>
          <w:lang w:val="en-GB"/>
        </w:rPr>
        <w:t xml:space="preserve">SMA </w:t>
      </w:r>
      <w:r w:rsidR="00780001">
        <w:rPr>
          <w:lang w:val="en-GB"/>
        </w:rPr>
        <w:t>was</w:t>
      </w:r>
      <w:r w:rsidR="00780001" w:rsidRPr="00780001">
        <w:rPr>
          <w:lang w:val="en-GB"/>
        </w:rPr>
        <w:t xml:space="preserve"> predictive of maximum improvement in bradykinesia and to both</w:t>
      </w:r>
      <w:r w:rsidR="00780001">
        <w:rPr>
          <w:lang w:val="en-GB"/>
        </w:rPr>
        <w:t xml:space="preserve"> </w:t>
      </w:r>
      <w:r w:rsidR="00780001" w:rsidRPr="00780001">
        <w:rPr>
          <w:lang w:val="en-GB"/>
        </w:rPr>
        <w:t xml:space="preserve">SMA and PFC </w:t>
      </w:r>
      <w:r w:rsidR="00780001">
        <w:rPr>
          <w:lang w:val="en-GB"/>
        </w:rPr>
        <w:t xml:space="preserve">was predictive </w:t>
      </w:r>
      <w:r w:rsidR="00780001" w:rsidRPr="00780001">
        <w:rPr>
          <w:lang w:val="en-GB"/>
        </w:rPr>
        <w:t>of maximum improvement in rigidity</w:t>
      </w:r>
      <w:r w:rsidR="00780001">
        <w:rPr>
          <w:lang w:val="en-GB"/>
        </w:rPr>
        <w:t xml:space="preserve"> </w:t>
      </w:r>
      <w:r w:rsidR="00780001">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 </w:instrText>
      </w:r>
      <w:r w:rsidR="00AD2458">
        <w:rPr>
          <w:lang w:val="en-GB"/>
        </w:rPr>
        <w:fldChar w:fldCharType="begin">
          <w:fldData xml:space="preserve">PEVuZE5vdGU+PENpdGU+PEF1dGhvcj5Ba3JhbTwvQXV0aG9yPjxZZWFyPjIwMTc8L1llYXI+PFJl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</w:fldData>
        </w:fldChar>
      </w:r>
      <w:r w:rsidR="00AD2458">
        <w:rPr>
          <w:lang w:val="en-GB"/>
        </w:rPr>
        <w:instrText xml:space="preserve"> ADDIN EN.CITE.DATA </w:instrText>
      </w:r>
      <w:r w:rsidR="00AD2458">
        <w:rPr>
          <w:lang w:val="en-GB"/>
        </w:rPr>
      </w:r>
      <w:r w:rsidR="00AD2458">
        <w:rPr>
          <w:lang w:val="en-GB"/>
        </w:rPr>
        <w:fldChar w:fldCharType="end"/>
      </w:r>
      <w:r w:rsidR="00780001">
        <w:rPr>
          <w:lang w:val="en-GB"/>
        </w:rPr>
      </w:r>
      <w:r w:rsidR="00780001">
        <w:rPr>
          <w:lang w:val="en-GB"/>
        </w:rPr>
        <w:fldChar w:fldCharType="separate"/>
      </w:r>
      <w:r w:rsidR="00AD2458">
        <w:rPr>
          <w:noProof/>
          <w:lang w:val="en-GB"/>
        </w:rPr>
        <w:t>[59]</w:t>
      </w:r>
      <w:r w:rsidR="00780001">
        <w:rPr>
          <w:lang w:val="en-GB"/>
        </w:rPr>
        <w:fldChar w:fldCharType="end"/>
      </w:r>
      <w:r w:rsidR="00780001" w:rsidRPr="00780001">
        <w:rPr>
          <w:lang w:val="en-GB"/>
        </w:rPr>
        <w:t>.</w:t>
      </w:r>
      <w:r w:rsidR="00C13D0B">
        <w:rPr>
          <w:lang w:val="en-GB"/>
        </w:rPr>
        <w:t xml:space="preserve"> </w:t>
      </w:r>
      <w:r w:rsidR="00C13D0B" w:rsidRPr="00C13D0B">
        <w:rPr>
          <w:lang w:val="en-GB"/>
        </w:rPr>
        <w:t>Mahlknecht</w:t>
      </w:r>
      <w:r w:rsidR="00C13D0B">
        <w:rPr>
          <w:lang w:val="en-GB"/>
        </w:rPr>
        <w:t xml:space="preserve"> et al. </w:t>
      </w:r>
      <w:r w:rsidR="006D4539">
        <w:rPr>
          <w:lang w:val="en-GB"/>
        </w:rPr>
        <w:t>used</w:t>
      </w:r>
      <w:r w:rsidR="006D4539" w:rsidRPr="00C13D0B">
        <w:rPr>
          <w:lang w:val="en-GB"/>
        </w:rPr>
        <w:t xml:space="preserve"> </w:t>
      </w:r>
      <w:r w:rsidR="00C13D0B" w:rsidRPr="00C13D0B">
        <w:rPr>
          <w:lang w:val="en-GB"/>
        </w:rPr>
        <w:t>probabilistic tractography</w:t>
      </w:r>
      <w:r w:rsidR="00C13D0B">
        <w:rPr>
          <w:lang w:val="en-GB"/>
        </w:rPr>
        <w:t xml:space="preserve"> </w:t>
      </w:r>
      <w:r w:rsidR="006D4539">
        <w:rPr>
          <w:lang w:val="en-GB"/>
        </w:rPr>
        <w:t xml:space="preserve">to demonstrate </w:t>
      </w:r>
      <w:r w:rsidR="00C13D0B">
        <w:rPr>
          <w:lang w:val="en-GB"/>
        </w:rPr>
        <w:t>that d</w:t>
      </w:r>
      <w:r w:rsidR="00C13D0B" w:rsidRPr="00C13D0B">
        <w:rPr>
          <w:lang w:val="en-GB"/>
        </w:rPr>
        <w:t xml:space="preserve">irect pyramidal tract activation </w:t>
      </w:r>
      <w:r w:rsidR="00C13D0B">
        <w:rPr>
          <w:lang w:val="en-GB"/>
        </w:rPr>
        <w:t xml:space="preserve">might commonly occur </w:t>
      </w:r>
      <w:r w:rsidR="00C13D0B" w:rsidRPr="00C13D0B">
        <w:rPr>
          <w:lang w:val="en-GB"/>
        </w:rPr>
        <w:t xml:space="preserve">at stimulation thresholds used in clinical </w:t>
      </w:r>
      <w:r w:rsidR="00C13D0B">
        <w:rPr>
          <w:lang w:val="en-GB"/>
        </w:rPr>
        <w:t>practice</w:t>
      </w:r>
      <w:r w:rsidR="006D4539">
        <w:rPr>
          <w:lang w:val="en-GB"/>
        </w:rPr>
        <w:t>, potentially</w:t>
      </w:r>
      <w:r w:rsidR="00C13D0B">
        <w:rPr>
          <w:lang w:val="en-GB"/>
        </w:rPr>
        <w:t xml:space="preserve"> </w:t>
      </w:r>
      <w:r w:rsidR="006D4539">
        <w:rPr>
          <w:lang w:val="en-GB"/>
        </w:rPr>
        <w:t>contributing to emergence of</w:t>
      </w:r>
      <w:r w:rsidR="00C13D0B" w:rsidRPr="00C13D0B">
        <w:rPr>
          <w:lang w:val="en-GB"/>
        </w:rPr>
        <w:t xml:space="preserve"> </w:t>
      </w:r>
      <w:r w:rsidR="006D4539">
        <w:rPr>
          <w:lang w:val="en-GB"/>
        </w:rPr>
        <w:t xml:space="preserve">long-term </w:t>
      </w:r>
      <w:r w:rsidR="00C13D0B" w:rsidRPr="00C13D0B">
        <w:rPr>
          <w:lang w:val="en-GB"/>
        </w:rPr>
        <w:t>side</w:t>
      </w:r>
      <w:r w:rsidR="006D4539">
        <w:rPr>
          <w:lang w:val="en-GB"/>
        </w:rPr>
        <w:t>-</w:t>
      </w:r>
      <w:r w:rsidR="00C13D0B" w:rsidRPr="00C13D0B">
        <w:rPr>
          <w:lang w:val="en-GB"/>
        </w:rPr>
        <w:t>effects such as speech disturbances</w:t>
      </w:r>
      <w:r w:rsidR="00C13D0B">
        <w:rPr>
          <w:lang w:val="en-GB"/>
        </w:rPr>
        <w:t xml:space="preserve"> </w:t>
      </w:r>
      <w:r w:rsidR="00C13D0B" w:rsidRPr="00C13D0B">
        <w:rPr>
          <w:lang w:val="en-GB"/>
        </w:rPr>
        <w:t>with chronic stimulation</w:t>
      </w:r>
      <w:r w:rsidR="00C13D0B">
        <w:rPr>
          <w:lang w:val="en-GB"/>
        </w:rPr>
        <w:t xml:space="preserve"> </w:t>
      </w:r>
      <w:r w:rsidR="00C13D0B">
        <w:rPr>
          <w:lang w:val="en-GB"/>
        </w:rPr>
        <w:fldChar w:fldCharType="begin">
          <w:fldData xml:space="preserve">PEVuZE5vdGU+PENpdGU+PEF1dGhvcj5NYWhsa25lY2h0PC9BdXRob3I+PFllYXI+MjAxNzwvWWVh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==
</w:fldData>
        </w:fldChar>
      </w:r>
      <w:r w:rsidR="00B410C4">
        <w:rPr>
          <w:lang w:val="en-GB"/>
        </w:rPr>
        <w:instrText xml:space="preserve"> ADDIN EN.CITE </w:instrText>
      </w:r>
      <w:r w:rsidR="00B410C4">
        <w:rPr>
          <w:lang w:val="en-GB"/>
        </w:rPr>
        <w:fldChar w:fldCharType="begin">
          <w:fldData xml:space="preserve">PEVuZE5vdGU+PENpdGU+PEF1dGhvcj5NYWhsa25lY2h0PC9BdXRob3I+PFllYXI+MjAxNzwvWWVh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==
</w:fldData>
        </w:fldChar>
      </w:r>
      <w:r w:rsidR="00B410C4">
        <w:rPr>
          <w:lang w:val="en-GB"/>
        </w:rPr>
        <w:instrText xml:space="preserve"> ADDIN EN.CITE.DATA </w:instrText>
      </w:r>
      <w:r w:rsidR="00B410C4">
        <w:rPr>
          <w:lang w:val="en-GB"/>
        </w:rPr>
      </w:r>
      <w:r w:rsidR="00B410C4">
        <w:rPr>
          <w:lang w:val="en-GB"/>
        </w:rPr>
        <w:fldChar w:fldCharType="end"/>
      </w:r>
      <w:r w:rsidR="00C13D0B">
        <w:rPr>
          <w:lang w:val="en-GB"/>
        </w:rPr>
      </w:r>
      <w:r w:rsidR="00C13D0B">
        <w:rPr>
          <w:lang w:val="en-GB"/>
        </w:rPr>
        <w:fldChar w:fldCharType="separate"/>
      </w:r>
      <w:r w:rsidR="00B410C4">
        <w:rPr>
          <w:noProof/>
          <w:lang w:val="en-GB"/>
        </w:rPr>
        <w:t>[129]</w:t>
      </w:r>
      <w:r w:rsidR="00C13D0B">
        <w:rPr>
          <w:lang w:val="en-GB"/>
        </w:rPr>
        <w:fldChar w:fldCharType="end"/>
      </w:r>
      <w:r w:rsidR="00C13D0B">
        <w:rPr>
          <w:lang w:val="en-GB"/>
        </w:rPr>
        <w:t xml:space="preserve">. </w:t>
      </w:r>
    </w:p>
    <w:p w14:paraId="1E7577C2" w14:textId="77777777" w:rsidR="00AD7013" w:rsidRDefault="00AD7013" w:rsidP="00C13D0B">
      <w:pPr>
        <w:spacing w:line="480" w:lineRule="auto"/>
        <w:jc w:val="both"/>
        <w:rPr>
          <w:lang w:val="en-GB"/>
        </w:rPr>
      </w:pPr>
    </w:p>
    <w:p w14:paraId="2B6B2583" w14:textId="6D6AAC0D" w:rsidR="006062A0" w:rsidRDefault="007D406F" w:rsidP="006062A0">
      <w:pPr>
        <w:spacing w:line="480" w:lineRule="auto"/>
        <w:jc w:val="both"/>
        <w:rPr>
          <w:lang w:val="en-GB"/>
        </w:rPr>
      </w:pPr>
      <w:bookmarkStart w:id="5" w:name="_Hlk25090154"/>
      <w:r>
        <w:rPr>
          <w:lang w:val="en-GB"/>
        </w:rPr>
        <w:t>In summary,</w:t>
      </w:r>
      <w:r w:rsidR="006062A0">
        <w:rPr>
          <w:lang w:val="en-GB"/>
        </w:rPr>
        <w:t xml:space="preserve"> t</w:t>
      </w:r>
      <w:r w:rsidR="006062A0" w:rsidRPr="006062A0">
        <w:rPr>
          <w:lang w:val="en-GB"/>
        </w:rPr>
        <w:t xml:space="preserve">he use of </w:t>
      </w:r>
      <w:r w:rsidR="006D4539">
        <w:rPr>
          <w:lang w:val="en-GB"/>
        </w:rPr>
        <w:t>advanced MRI</w:t>
      </w:r>
      <w:r w:rsidR="006062A0" w:rsidRPr="006062A0">
        <w:rPr>
          <w:lang w:val="en-GB"/>
        </w:rPr>
        <w:t xml:space="preserve"> diffusion/connectivity</w:t>
      </w:r>
      <w:r w:rsidR="006062A0">
        <w:rPr>
          <w:lang w:val="en-GB"/>
        </w:rPr>
        <w:t xml:space="preserve"> </w:t>
      </w:r>
      <w:r w:rsidR="006062A0" w:rsidRPr="006062A0">
        <w:rPr>
          <w:lang w:val="en-GB"/>
        </w:rPr>
        <w:t xml:space="preserve">approaches </w:t>
      </w:r>
      <w:r>
        <w:rPr>
          <w:lang w:val="en-GB"/>
        </w:rPr>
        <w:t>have</w:t>
      </w:r>
      <w:r w:rsidRPr="006062A0">
        <w:rPr>
          <w:lang w:val="en-GB"/>
        </w:rPr>
        <w:t xml:space="preserve"> </w:t>
      </w:r>
      <w:r w:rsidR="006062A0" w:rsidRPr="006062A0">
        <w:rPr>
          <w:lang w:val="en-GB"/>
        </w:rPr>
        <w:t>identif</w:t>
      </w:r>
      <w:r>
        <w:rPr>
          <w:lang w:val="en-GB"/>
        </w:rPr>
        <w:t>ied</w:t>
      </w:r>
      <w:r w:rsidR="006062A0" w:rsidRPr="006062A0">
        <w:rPr>
          <w:lang w:val="en-GB"/>
        </w:rPr>
        <w:t xml:space="preserve"> </w:t>
      </w:r>
      <w:r w:rsidR="006D4539">
        <w:rPr>
          <w:lang w:val="en-GB"/>
        </w:rPr>
        <w:t xml:space="preserve">functional </w:t>
      </w:r>
      <w:r w:rsidR="006062A0" w:rsidRPr="006062A0">
        <w:rPr>
          <w:lang w:val="en-GB"/>
        </w:rPr>
        <w:t xml:space="preserve">subregions of the </w:t>
      </w:r>
      <w:r w:rsidR="006D4539">
        <w:rPr>
          <w:lang w:val="en-GB"/>
        </w:rPr>
        <w:t>STN</w:t>
      </w:r>
      <w:r>
        <w:rPr>
          <w:lang w:val="en-GB"/>
        </w:rPr>
        <w:t>. Although, the distance between these sweet spots is beyond the resolution of current surgical targeting strategies, other approaches, such as dDBS, combined with MR connectivity, may help to optimise DBS programming</w:t>
      </w:r>
      <w:r w:rsidR="00045AEA">
        <w:rPr>
          <w:lang w:val="en-GB"/>
        </w:rPr>
        <w:t>.</w:t>
      </w:r>
    </w:p>
    <w:bookmarkEnd w:id="5"/>
    <w:p w14:paraId="066EE28F" w14:textId="66F631AF" w:rsidR="00275533" w:rsidRDefault="00275533" w:rsidP="00133F6D">
      <w:pPr>
        <w:rPr>
          <w:b/>
        </w:rPr>
      </w:pPr>
    </w:p>
    <w:p w14:paraId="0DDCFE14" w14:textId="77777777" w:rsidR="00275533" w:rsidRDefault="00275533" w:rsidP="00133F6D">
      <w:pPr>
        <w:rPr>
          <w:b/>
        </w:rPr>
      </w:pPr>
    </w:p>
    <w:p w14:paraId="63ABF913" w14:textId="2095A1B3" w:rsidR="00D07596" w:rsidRPr="006908D8" w:rsidRDefault="00D07596" w:rsidP="006908D8">
      <w:pPr>
        <w:pStyle w:val="ListParagraph"/>
        <w:numPr>
          <w:ilvl w:val="0"/>
          <w:numId w:val="5"/>
        </w:numPr>
        <w:rPr>
          <w:b/>
        </w:rPr>
      </w:pPr>
      <w:r w:rsidRPr="006908D8">
        <w:rPr>
          <w:b/>
        </w:rPr>
        <w:t>Conclusion</w:t>
      </w:r>
    </w:p>
    <w:p w14:paraId="5EAF49EC" w14:textId="05B3C3FF" w:rsidR="004153C4" w:rsidRDefault="004153C4" w:rsidP="00133F6D">
      <w:pPr>
        <w:rPr>
          <w:b/>
        </w:rPr>
      </w:pPr>
    </w:p>
    <w:p w14:paraId="5C72B845" w14:textId="77777777" w:rsidR="004153C4" w:rsidRPr="004153C4" w:rsidRDefault="004153C4" w:rsidP="00133F6D">
      <w:pPr>
        <w:rPr>
          <w:b/>
          <w:lang w:val="en-GB"/>
        </w:rPr>
      </w:pPr>
    </w:p>
    <w:p w14:paraId="709D6D67" w14:textId="77777777" w:rsidR="00AE3E65" w:rsidRDefault="00AE3E65" w:rsidP="00133F6D">
      <w:pPr>
        <w:rPr>
          <w:b/>
        </w:rPr>
      </w:pPr>
    </w:p>
    <w:p w14:paraId="280A059B" w14:textId="30574FAE" w:rsidR="00703087" w:rsidRDefault="006D4539" w:rsidP="00703087">
      <w:pPr>
        <w:spacing w:line="480" w:lineRule="auto"/>
        <w:jc w:val="both"/>
      </w:pPr>
      <w:bookmarkStart w:id="6" w:name="_Hlk25090165"/>
      <w:r>
        <w:t>Subthalamic nucleus deep brain stimulation</w:t>
      </w:r>
      <w:r w:rsidR="003C03C8">
        <w:t xml:space="preserve"> is a symptomatic </w:t>
      </w:r>
      <w:r>
        <w:t>treatment</w:t>
      </w:r>
      <w:r w:rsidR="003C03C8">
        <w:t xml:space="preserve">. </w:t>
      </w:r>
      <w:r w:rsidR="00AD7013">
        <w:t>I</w:t>
      </w:r>
      <w:r w:rsidR="003C03C8">
        <w:t>t d</w:t>
      </w:r>
      <w:r w:rsidR="00AE3E65">
        <w:t xml:space="preserve">oes not </w:t>
      </w:r>
      <w:r>
        <w:t xml:space="preserve">halt </w:t>
      </w:r>
      <w:r w:rsidR="00AE3E65">
        <w:t>disease</w:t>
      </w:r>
      <w:r w:rsidR="003C03C8">
        <w:t xml:space="preserve"> progression but it aim</w:t>
      </w:r>
      <w:r>
        <w:t>s</w:t>
      </w:r>
      <w:r w:rsidR="003C03C8">
        <w:t xml:space="preserve"> to </w:t>
      </w:r>
      <w:r w:rsidR="00AD7013">
        <w:t>reduce</w:t>
      </w:r>
      <w:r w:rsidR="003C03C8">
        <w:t xml:space="preserve"> the</w:t>
      </w:r>
      <w:r w:rsidR="00AE3E65">
        <w:t xml:space="preserve"> </w:t>
      </w:r>
      <w:r w:rsidR="003C03C8">
        <w:t>motor</w:t>
      </w:r>
      <w:r w:rsidR="00AE3E65">
        <w:t xml:space="preserve"> disabling symptoms </w:t>
      </w:r>
      <w:r>
        <w:lastRenderedPageBreak/>
        <w:t xml:space="preserve">of tremor, </w:t>
      </w:r>
      <w:r w:rsidR="003C03C8">
        <w:t xml:space="preserve">bradykinesia and rigidity. </w:t>
      </w:r>
      <w:r w:rsidR="00AD7013">
        <w:t>Unfortunately</w:t>
      </w:r>
      <w:r w:rsidR="003C03C8">
        <w:t xml:space="preserve">, </w:t>
      </w:r>
      <w:r w:rsidR="00AE3E65">
        <w:t>cogniti</w:t>
      </w:r>
      <w:r w:rsidR="003C03C8">
        <w:t>ve</w:t>
      </w:r>
      <w:r>
        <w:t xml:space="preserve"> decline</w:t>
      </w:r>
      <w:r w:rsidR="003C03C8">
        <w:t xml:space="preserve"> as well as</w:t>
      </w:r>
      <w:r w:rsidR="00AE3E65">
        <w:t xml:space="preserve"> dopa refractory </w:t>
      </w:r>
      <w:r w:rsidR="00AD7013">
        <w:t xml:space="preserve">axial </w:t>
      </w:r>
      <w:r w:rsidR="003C03C8">
        <w:t>symptoms</w:t>
      </w:r>
      <w:r>
        <w:t xml:space="preserve">, e.g. </w:t>
      </w:r>
      <w:r w:rsidR="003C03C8">
        <w:t>freezing</w:t>
      </w:r>
      <w:r>
        <w:t xml:space="preserve"> of gait</w:t>
      </w:r>
      <w:r w:rsidR="003C03C8">
        <w:t xml:space="preserve"> and balance impairment</w:t>
      </w:r>
      <w:r w:rsidR="00B90342">
        <w:t>,</w:t>
      </w:r>
      <w:r w:rsidR="003C03C8">
        <w:t xml:space="preserve"> are</w:t>
      </w:r>
      <w:r w:rsidR="00AE3E65">
        <w:t xml:space="preserve"> not </w:t>
      </w:r>
      <w:r w:rsidR="003C03C8">
        <w:t xml:space="preserve">improved by this surgical procedure. </w:t>
      </w:r>
    </w:p>
    <w:p w14:paraId="721EB04F" w14:textId="02D76E19" w:rsidR="00AE3E65" w:rsidRDefault="006D4539" w:rsidP="008D6AE4">
      <w:pPr>
        <w:spacing w:line="480" w:lineRule="auto"/>
        <w:jc w:val="both"/>
        <w:rPr>
          <w:rFonts w:cs="Times-Roman"/>
          <w:lang w:val="en-GB"/>
        </w:rPr>
      </w:pPr>
      <w:r>
        <w:t xml:space="preserve">Today, </w:t>
      </w:r>
      <w:r w:rsidRPr="003C03C8">
        <w:rPr>
          <w:rFonts w:cs="Times-Roman"/>
          <w:lang w:val="en-GB"/>
        </w:rPr>
        <w:t>STN</w:t>
      </w:r>
      <w:r>
        <w:rPr>
          <w:rFonts w:cs="Times-Roman"/>
          <w:lang w:val="en-GB"/>
        </w:rPr>
        <w:t>-</w:t>
      </w:r>
      <w:r w:rsidRPr="003C03C8">
        <w:rPr>
          <w:rFonts w:cs="Times-Roman"/>
          <w:lang w:val="en-GB"/>
        </w:rPr>
        <w:t>DBS</w:t>
      </w:r>
      <w:r>
        <w:t xml:space="preserve"> </w:t>
      </w:r>
      <w:r w:rsidRPr="003C03C8">
        <w:rPr>
          <w:rFonts w:cs="Times-Roman"/>
          <w:lang w:val="en-GB"/>
        </w:rPr>
        <w:t xml:space="preserve">remains </w:t>
      </w:r>
      <w:r w:rsidR="003C03C8">
        <w:t xml:space="preserve">the </w:t>
      </w:r>
      <w:r>
        <w:t>primary</w:t>
      </w:r>
      <w:r w:rsidR="003C03C8">
        <w:t xml:space="preserve"> target </w:t>
      </w:r>
      <w:r>
        <w:t xml:space="preserve">used in </w:t>
      </w:r>
      <w:r w:rsidR="003C03C8">
        <w:t>PD</w:t>
      </w:r>
      <w:r w:rsidR="003C03C8">
        <w:rPr>
          <w:rFonts w:cs="Times-Roman"/>
          <w:lang w:val="en-GB"/>
        </w:rPr>
        <w:t xml:space="preserve"> </w:t>
      </w:r>
      <w:r w:rsidR="00AE3E65" w:rsidRPr="003C03C8">
        <w:rPr>
          <w:rFonts w:cs="Times-Roman"/>
          <w:lang w:val="en-GB"/>
        </w:rPr>
        <w:t xml:space="preserve">due to </w:t>
      </w:r>
      <w:r w:rsidR="003C03C8">
        <w:rPr>
          <w:rFonts w:cs="Times-Roman"/>
          <w:lang w:val="en-GB"/>
        </w:rPr>
        <w:t>two main reasons: the</w:t>
      </w:r>
      <w:r w:rsidR="00AE3E65" w:rsidRPr="003C03C8">
        <w:rPr>
          <w:rFonts w:cs="Times-Roman"/>
          <w:lang w:val="en-GB"/>
        </w:rPr>
        <w:t xml:space="preserve"> effectiveness in</w:t>
      </w:r>
      <w:r w:rsidR="003C03C8">
        <w:rPr>
          <w:rFonts w:cs="Times-Roman"/>
          <w:lang w:val="en-GB"/>
        </w:rPr>
        <w:t xml:space="preserve"> </w:t>
      </w:r>
      <w:r w:rsidR="00AE3E65" w:rsidRPr="003C03C8">
        <w:rPr>
          <w:rFonts w:cs="Times-Roman"/>
          <w:lang w:val="en-GB"/>
        </w:rPr>
        <w:t>ameliorating</w:t>
      </w:r>
      <w:r w:rsidR="003C03C8">
        <w:rPr>
          <w:rFonts w:cs="Times-Roman"/>
          <w:lang w:val="en-GB"/>
        </w:rPr>
        <w:t xml:space="preserve"> some important</w:t>
      </w:r>
      <w:r w:rsidR="00AE3E65" w:rsidRPr="003C03C8">
        <w:rPr>
          <w:rFonts w:cs="Times-Roman"/>
          <w:lang w:val="en-GB"/>
        </w:rPr>
        <w:t xml:space="preserve"> PD symptoms</w:t>
      </w:r>
      <w:r w:rsidR="003C03C8">
        <w:rPr>
          <w:rFonts w:cs="Times-Roman"/>
          <w:lang w:val="en-GB"/>
        </w:rPr>
        <w:t xml:space="preserve"> and the </w:t>
      </w:r>
      <w:r>
        <w:rPr>
          <w:rFonts w:cs="Times-Roman"/>
          <w:lang w:val="en-GB"/>
        </w:rPr>
        <w:t xml:space="preserve">ability </w:t>
      </w:r>
      <w:r w:rsidR="003C03C8">
        <w:rPr>
          <w:rFonts w:cs="Times-Roman"/>
          <w:lang w:val="en-GB"/>
        </w:rPr>
        <w:t xml:space="preserve">to </w:t>
      </w:r>
      <w:r>
        <w:rPr>
          <w:rFonts w:cs="Times-Roman"/>
          <w:lang w:val="en-GB"/>
        </w:rPr>
        <w:t>reduce</w:t>
      </w:r>
      <w:r w:rsidR="00AE3E65" w:rsidRPr="003C03C8">
        <w:rPr>
          <w:rFonts w:cs="Times-Roman"/>
          <w:lang w:val="en-GB"/>
        </w:rPr>
        <w:t xml:space="preserve"> </w:t>
      </w:r>
      <w:r>
        <w:rPr>
          <w:rFonts w:cs="Times-Roman"/>
          <w:lang w:val="en-GB"/>
        </w:rPr>
        <w:t>the drug load</w:t>
      </w:r>
      <w:r w:rsidR="00AE3E65" w:rsidRPr="003C03C8">
        <w:rPr>
          <w:rFonts w:cs="Times-Roman"/>
          <w:lang w:val="en-GB"/>
        </w:rPr>
        <w:t>.</w:t>
      </w:r>
    </w:p>
    <w:p w14:paraId="31ED376C" w14:textId="77777777" w:rsidR="00AD7013" w:rsidRPr="00B8775A" w:rsidRDefault="00AD7013" w:rsidP="008D6AE4">
      <w:pPr>
        <w:spacing w:line="480" w:lineRule="auto"/>
        <w:jc w:val="both"/>
      </w:pPr>
    </w:p>
    <w:p w14:paraId="18B4F366" w14:textId="2098A1DA" w:rsidR="00AE3E65" w:rsidRDefault="0008634F" w:rsidP="008D6AE4">
      <w:pPr>
        <w:autoSpaceDE w:val="0"/>
        <w:autoSpaceDN w:val="0"/>
        <w:adjustRightInd w:val="0"/>
        <w:spacing w:line="480" w:lineRule="auto"/>
        <w:jc w:val="both"/>
        <w:rPr>
          <w:rFonts w:cs="Times-Roman"/>
          <w:lang w:val="en-GB"/>
        </w:rPr>
      </w:pPr>
      <w:r>
        <w:rPr>
          <w:rFonts w:cs="Times-Roman"/>
          <w:lang w:val="en-GB"/>
        </w:rPr>
        <w:t>There remain several</w:t>
      </w:r>
      <w:r w:rsidR="00AE3E65" w:rsidRPr="003C03C8">
        <w:rPr>
          <w:rFonts w:cs="Times-Roman"/>
          <w:lang w:val="en-GB"/>
        </w:rPr>
        <w:t xml:space="preserve"> challenges</w:t>
      </w:r>
      <w:r>
        <w:rPr>
          <w:rFonts w:cs="Times-Roman"/>
          <w:lang w:val="en-GB"/>
        </w:rPr>
        <w:t xml:space="preserve"> in the treatment of PD</w:t>
      </w:r>
      <w:r w:rsidR="007C4C8B">
        <w:rPr>
          <w:rFonts w:cs="Times-Roman"/>
          <w:lang w:val="en-GB"/>
        </w:rPr>
        <w:t xml:space="preserve">: </w:t>
      </w:r>
      <w:r w:rsidR="00AE3E65" w:rsidRPr="003C03C8">
        <w:rPr>
          <w:rFonts w:cs="Times-Roman"/>
          <w:lang w:val="en-GB"/>
        </w:rPr>
        <w:t>t</w:t>
      </w:r>
      <w:r w:rsidR="008D6AE4">
        <w:rPr>
          <w:rFonts w:cs="Times-Roman"/>
          <w:lang w:val="en-GB"/>
        </w:rPr>
        <w:t xml:space="preserve">he </w:t>
      </w:r>
      <w:r>
        <w:rPr>
          <w:rFonts w:cs="Times-Roman"/>
          <w:lang w:val="en-GB"/>
        </w:rPr>
        <w:t xml:space="preserve">lack of </w:t>
      </w:r>
      <w:r w:rsidR="008D6AE4">
        <w:rPr>
          <w:rFonts w:cs="Times-Roman"/>
          <w:lang w:val="en-GB"/>
        </w:rPr>
        <w:t>intervention</w:t>
      </w:r>
      <w:r>
        <w:rPr>
          <w:rFonts w:cs="Times-Roman"/>
          <w:lang w:val="en-GB"/>
        </w:rPr>
        <w:t>s</w:t>
      </w:r>
      <w:r w:rsidR="008D6AE4">
        <w:rPr>
          <w:rFonts w:cs="Times-Roman"/>
          <w:lang w:val="en-GB"/>
        </w:rPr>
        <w:t xml:space="preserve"> </w:t>
      </w:r>
      <w:r>
        <w:rPr>
          <w:rFonts w:cs="Times-Roman"/>
          <w:lang w:val="en-GB"/>
        </w:rPr>
        <w:t xml:space="preserve">to halt disease </w:t>
      </w:r>
      <w:r w:rsidR="00AE3E65" w:rsidRPr="003C03C8">
        <w:rPr>
          <w:rFonts w:cs="Times-Roman"/>
          <w:lang w:val="en-GB"/>
        </w:rPr>
        <w:t>progress</w:t>
      </w:r>
      <w:r>
        <w:rPr>
          <w:rFonts w:cs="Times-Roman"/>
          <w:lang w:val="en-GB"/>
        </w:rPr>
        <w:t>ion;</w:t>
      </w:r>
      <w:r w:rsidR="00AE3E65" w:rsidRPr="003C03C8">
        <w:rPr>
          <w:rFonts w:cs="Times-Roman"/>
          <w:lang w:val="en-GB"/>
        </w:rPr>
        <w:t xml:space="preserve"> the </w:t>
      </w:r>
      <w:r>
        <w:rPr>
          <w:rFonts w:cs="Times-Roman"/>
          <w:lang w:val="en-GB"/>
        </w:rPr>
        <w:t>lack of effective treatments for</w:t>
      </w:r>
      <w:r w:rsidR="008D6AE4">
        <w:rPr>
          <w:rFonts w:cs="Times-Roman"/>
          <w:lang w:val="en-GB"/>
        </w:rPr>
        <w:t xml:space="preserve"> </w:t>
      </w:r>
      <w:r w:rsidR="00AE3E65" w:rsidRPr="003C03C8">
        <w:rPr>
          <w:rFonts w:cs="Times-Roman"/>
          <w:lang w:val="en-GB"/>
        </w:rPr>
        <w:t>dopa</w:t>
      </w:r>
      <w:r w:rsidR="008D6AE4">
        <w:rPr>
          <w:rFonts w:cs="Times-Roman"/>
          <w:lang w:val="en-GB"/>
        </w:rPr>
        <w:t xml:space="preserve"> </w:t>
      </w:r>
      <w:r w:rsidR="00AE3E65" w:rsidRPr="003C03C8">
        <w:rPr>
          <w:rFonts w:cs="Times-Roman"/>
          <w:lang w:val="en-GB"/>
        </w:rPr>
        <w:t>refractory</w:t>
      </w:r>
      <w:r w:rsidR="008D6AE4">
        <w:rPr>
          <w:rFonts w:cs="Times-Roman"/>
          <w:lang w:val="en-GB"/>
        </w:rPr>
        <w:t xml:space="preserve"> </w:t>
      </w:r>
      <w:r w:rsidR="00AE3E65" w:rsidRPr="003C03C8">
        <w:rPr>
          <w:rFonts w:cs="Times-Roman"/>
          <w:lang w:val="en-GB"/>
        </w:rPr>
        <w:t>axial symptoms, speech, gait</w:t>
      </w:r>
      <w:r>
        <w:rPr>
          <w:rFonts w:cs="Times-Roman"/>
          <w:lang w:val="en-GB"/>
        </w:rPr>
        <w:t xml:space="preserve">, </w:t>
      </w:r>
      <w:r w:rsidR="00AE3E65" w:rsidRPr="003C03C8">
        <w:rPr>
          <w:rFonts w:cs="Times-Roman"/>
          <w:lang w:val="en-GB"/>
        </w:rPr>
        <w:t>balance and cognitive decline</w:t>
      </w:r>
      <w:r w:rsidR="008D6AE4">
        <w:rPr>
          <w:rFonts w:cs="Times-Roman"/>
          <w:lang w:val="en-GB"/>
        </w:rPr>
        <w:t xml:space="preserve">. However, </w:t>
      </w:r>
      <w:r>
        <w:rPr>
          <w:rFonts w:cs="Times-Roman"/>
          <w:lang w:val="en-GB"/>
        </w:rPr>
        <w:t xml:space="preserve">despite </w:t>
      </w:r>
      <w:r w:rsidR="008D6AE4">
        <w:rPr>
          <w:rFonts w:cs="Times-Roman"/>
          <w:lang w:val="en-GB"/>
        </w:rPr>
        <w:t xml:space="preserve">these challenges, </w:t>
      </w:r>
      <w:r w:rsidR="00AE3E65" w:rsidRPr="003C03C8">
        <w:rPr>
          <w:rFonts w:cs="Times-Roman"/>
          <w:lang w:val="en-GB"/>
        </w:rPr>
        <w:t>the</w:t>
      </w:r>
      <w:r w:rsidR="008D6AE4">
        <w:rPr>
          <w:rFonts w:cs="Times-Roman"/>
          <w:lang w:val="en-GB"/>
        </w:rPr>
        <w:t xml:space="preserve"> dramatic</w:t>
      </w:r>
      <w:r w:rsidR="00AE3E65" w:rsidRPr="003C03C8">
        <w:rPr>
          <w:rFonts w:cs="Times-Roman"/>
          <w:lang w:val="en-GB"/>
        </w:rPr>
        <w:t xml:space="preserve"> improvement brought </w:t>
      </w:r>
      <w:r>
        <w:rPr>
          <w:rFonts w:cs="Times-Roman"/>
          <w:lang w:val="en-GB"/>
        </w:rPr>
        <w:t xml:space="preserve">on </w:t>
      </w:r>
      <w:r w:rsidR="00AE3E65" w:rsidRPr="003C03C8">
        <w:rPr>
          <w:rFonts w:cs="Times-Roman"/>
          <w:lang w:val="en-GB"/>
        </w:rPr>
        <w:t>by DBS</w:t>
      </w:r>
      <w:r>
        <w:rPr>
          <w:rFonts w:cs="Times-Roman"/>
          <w:lang w:val="en-GB"/>
        </w:rPr>
        <w:t xml:space="preserve"> remains</w:t>
      </w:r>
      <w:r w:rsidR="00AE3E65" w:rsidRPr="003C03C8">
        <w:rPr>
          <w:rFonts w:cs="Times-Roman"/>
          <w:lang w:val="en-GB"/>
        </w:rPr>
        <w:t xml:space="preserve"> beyond doubt, allowing patient</w:t>
      </w:r>
      <w:r>
        <w:rPr>
          <w:rFonts w:cs="Times-Roman"/>
          <w:lang w:val="en-GB"/>
        </w:rPr>
        <w:t>s</w:t>
      </w:r>
      <w:r w:rsidR="00AE3E65" w:rsidRPr="003C03C8">
        <w:rPr>
          <w:rFonts w:cs="Times-Roman"/>
          <w:lang w:val="en-GB"/>
        </w:rPr>
        <w:t xml:space="preserve"> to enjoy an</w:t>
      </w:r>
      <w:r w:rsidR="008D6AE4">
        <w:rPr>
          <w:rFonts w:cs="Times-Roman"/>
          <w:lang w:val="en-GB"/>
        </w:rPr>
        <w:t xml:space="preserve"> </w:t>
      </w:r>
      <w:r w:rsidR="00AE3E65" w:rsidRPr="003C03C8">
        <w:rPr>
          <w:rFonts w:cs="Times-Roman"/>
          <w:lang w:val="en-GB"/>
        </w:rPr>
        <w:t>extended period of good quality of life.</w:t>
      </w:r>
    </w:p>
    <w:p w14:paraId="6D1F1736" w14:textId="3931F398" w:rsidR="006908D8" w:rsidRDefault="006908D8" w:rsidP="008D6AE4">
      <w:pPr>
        <w:autoSpaceDE w:val="0"/>
        <w:autoSpaceDN w:val="0"/>
        <w:adjustRightInd w:val="0"/>
        <w:spacing w:line="480" w:lineRule="auto"/>
        <w:jc w:val="both"/>
        <w:rPr>
          <w:rFonts w:cs="Times-Roman"/>
          <w:lang w:val="en-GB"/>
        </w:rPr>
      </w:pPr>
    </w:p>
    <w:p w14:paraId="4C5ADA6C" w14:textId="795B76FD" w:rsidR="006908D8" w:rsidRDefault="006908D8" w:rsidP="008D6AE4">
      <w:pPr>
        <w:autoSpaceDE w:val="0"/>
        <w:autoSpaceDN w:val="0"/>
        <w:adjustRightInd w:val="0"/>
        <w:spacing w:line="480" w:lineRule="auto"/>
        <w:jc w:val="both"/>
        <w:rPr>
          <w:rFonts w:cs="Times-Roman"/>
          <w:lang w:val="en-GB"/>
        </w:rPr>
      </w:pPr>
    </w:p>
    <w:p w14:paraId="313BF1EE" w14:textId="5343AF3F" w:rsidR="006908D8" w:rsidRPr="006908D8" w:rsidRDefault="006908D8" w:rsidP="006908D8">
      <w:pPr>
        <w:pStyle w:val="ListParagraph"/>
        <w:numPr>
          <w:ilvl w:val="0"/>
          <w:numId w:val="5"/>
        </w:numPr>
        <w:spacing w:line="480" w:lineRule="auto"/>
        <w:jc w:val="both"/>
        <w:rPr>
          <w:b/>
          <w:bCs/>
          <w:lang w:val="en-GB"/>
        </w:rPr>
      </w:pPr>
      <w:r w:rsidRPr="006908D8">
        <w:rPr>
          <w:b/>
          <w:bCs/>
          <w:lang w:val="en-GB"/>
        </w:rPr>
        <w:t>Expert Opinion Section</w:t>
      </w:r>
    </w:p>
    <w:p w14:paraId="63BCFD98" w14:textId="77777777" w:rsidR="006908D8" w:rsidRPr="00FA3B42" w:rsidRDefault="006908D8" w:rsidP="006908D8">
      <w:pPr>
        <w:spacing w:line="480" w:lineRule="auto"/>
        <w:jc w:val="both"/>
        <w:rPr>
          <w:b/>
        </w:rPr>
      </w:pPr>
    </w:p>
    <w:p w14:paraId="64598AA8" w14:textId="0C1108B9" w:rsidR="006908D8" w:rsidRPr="000A25D8" w:rsidRDefault="006908D8" w:rsidP="006908D8">
      <w:pPr>
        <w:spacing w:line="480" w:lineRule="auto"/>
        <w:jc w:val="both"/>
        <w:rPr>
          <w:rFonts w:cs="Times New Roman"/>
        </w:rPr>
      </w:pPr>
      <w:r w:rsidRPr="00B90342">
        <w:rPr>
          <w:rFonts w:cs="Times New Roman"/>
        </w:rPr>
        <w:t>Over the last decades, extensive basic and clinical knowledge has been acquired on the use of deep brain stimulation (DBS) of the sensorimotor dorsolateral region of the subthalamic nucleus (STN) for Parkinson’s disease (PD</w:t>
      </w:r>
      <w:r w:rsidR="00767D35">
        <w:rPr>
          <w:rFonts w:cs="Times New Roman"/>
        </w:rPr>
        <w:t>)</w:t>
      </w:r>
      <w:r w:rsidRPr="00B90342">
        <w:rPr>
          <w:rFonts w:cs="Times New Roman"/>
        </w:rPr>
        <w:t>. It remains the primary target used in this neurodegenerative condition due to the effectiveness in improving motor signs</w:t>
      </w:r>
      <w:r w:rsidR="000A25D8">
        <w:rPr>
          <w:rFonts w:cs="Times New Roman"/>
        </w:rPr>
        <w:t>.</w:t>
      </w:r>
      <w:r w:rsidRPr="00B90342">
        <w:rPr>
          <w:rFonts w:cs="Times New Roman"/>
        </w:rPr>
        <w:t xml:space="preserve"> STN-DBS is a symptomatic treatment. </w:t>
      </w:r>
      <w:r w:rsidR="000A25D8">
        <w:rPr>
          <w:rFonts w:cs="Times New Roman"/>
        </w:rPr>
        <w:t xml:space="preserve">Indeed, </w:t>
      </w:r>
      <w:r w:rsidR="000A25D8">
        <w:rPr>
          <w:rFonts w:ascii="Times New Roman" w:hAnsi="Times New Roman" w:cs="Times New Roman"/>
          <w:shd w:val="clear" w:color="auto" w:fill="FFFFFF"/>
        </w:rPr>
        <w:t>t</w:t>
      </w:r>
      <w:r w:rsidR="000A25D8" w:rsidRPr="00E24994">
        <w:rPr>
          <w:rFonts w:ascii="Times New Roman" w:hAnsi="Times New Roman" w:cs="Times New Roman"/>
          <w:shd w:val="clear" w:color="auto" w:fill="FFFFFF"/>
        </w:rPr>
        <w:t>here are no proofs of a disease modifying effect of STN DBS</w:t>
      </w:r>
      <w:r w:rsidR="000A25D8" w:rsidRPr="00B90342">
        <w:rPr>
          <w:rFonts w:cs="Times New Roman"/>
        </w:rPr>
        <w:t xml:space="preserve"> </w:t>
      </w:r>
      <w:r w:rsidR="000A25D8">
        <w:rPr>
          <w:rFonts w:cs="Times New Roman"/>
        </w:rPr>
        <w:t>in humans.</w:t>
      </w:r>
      <w:r w:rsidRPr="00B90342">
        <w:rPr>
          <w:rFonts w:cs="Times New Roman"/>
        </w:rPr>
        <w:t xml:space="preserve"> </w:t>
      </w:r>
    </w:p>
    <w:p w14:paraId="5A293216" w14:textId="69783D38" w:rsidR="006908D8" w:rsidRPr="00B90342" w:rsidRDefault="006908D8" w:rsidP="006908D8">
      <w:pPr>
        <w:spacing w:line="480" w:lineRule="auto"/>
        <w:jc w:val="both"/>
        <w:rPr>
          <w:rFonts w:cs="Times New Roman"/>
        </w:rPr>
      </w:pPr>
      <w:r w:rsidRPr="00B90342">
        <w:rPr>
          <w:rFonts w:cs="Times New Roman"/>
        </w:rPr>
        <w:t>Unfortunately, cognitive decline as well as dopa refractory axial symptoms</w:t>
      </w:r>
      <w:r w:rsidR="000A25D8">
        <w:rPr>
          <w:rFonts w:cs="Times New Roman"/>
        </w:rPr>
        <w:t xml:space="preserve"> (</w:t>
      </w:r>
      <w:r w:rsidRPr="00B90342">
        <w:rPr>
          <w:rFonts w:cs="Times New Roman"/>
        </w:rPr>
        <w:t>e.g. freezing of gait and balance impairment</w:t>
      </w:r>
      <w:r w:rsidR="000A25D8">
        <w:rPr>
          <w:rFonts w:cs="Times New Roman"/>
        </w:rPr>
        <w:t>)</w:t>
      </w:r>
      <w:r w:rsidR="00B90342">
        <w:rPr>
          <w:rFonts w:cs="Times New Roman"/>
        </w:rPr>
        <w:t>,</w:t>
      </w:r>
      <w:r w:rsidRPr="00B90342">
        <w:rPr>
          <w:rFonts w:cs="Times New Roman"/>
        </w:rPr>
        <w:t xml:space="preserve"> are not improved by this surgical procedure. This is a significant aspect that needs to be taken into account during </w:t>
      </w:r>
      <w:r w:rsidRPr="00B90342">
        <w:rPr>
          <w:rFonts w:cs="Times New Roman"/>
        </w:rPr>
        <w:lastRenderedPageBreak/>
        <w:t>the process of patients’ selection. STN DBS can improve motor function in PD for over 10 years.</w:t>
      </w:r>
    </w:p>
    <w:p w14:paraId="5F00ED6C" w14:textId="354FCF9F" w:rsidR="000A25D8" w:rsidRDefault="006908D8" w:rsidP="006908D8">
      <w:pPr>
        <w:spacing w:line="480" w:lineRule="auto"/>
        <w:jc w:val="both"/>
        <w:rPr>
          <w:rFonts w:cs="Times New Roman"/>
        </w:rPr>
      </w:pPr>
      <w:r w:rsidRPr="00B90342">
        <w:rPr>
          <w:rFonts w:cs="Times New Roman"/>
        </w:rPr>
        <w:t>This treatment is associated to some complications</w:t>
      </w:r>
      <w:r w:rsidR="000A25D8">
        <w:rPr>
          <w:rFonts w:cs="Times New Roman"/>
        </w:rPr>
        <w:t xml:space="preserve"> which are divided in two groups: surgery-related complications (i.e. infections, bleeding)and </w:t>
      </w:r>
      <w:r w:rsidRPr="00B90342">
        <w:rPr>
          <w:rFonts w:cs="Times New Roman"/>
        </w:rPr>
        <w:t>stimulation</w:t>
      </w:r>
      <w:r w:rsidR="000A25D8">
        <w:rPr>
          <w:rFonts w:cs="Times New Roman"/>
        </w:rPr>
        <w:t>-related side effects (i.e.</w:t>
      </w:r>
      <w:r w:rsidRPr="00B90342">
        <w:rPr>
          <w:rFonts w:cs="Times New Roman"/>
        </w:rPr>
        <w:t xml:space="preserve"> dysarthria, dyskinesias, depression, and hypomania</w:t>
      </w:r>
      <w:r w:rsidR="000A25D8">
        <w:rPr>
          <w:rFonts w:cs="Times New Roman"/>
        </w:rPr>
        <w:t>)</w:t>
      </w:r>
      <w:r w:rsidRPr="00B90342">
        <w:rPr>
          <w:rFonts w:cs="Times New Roman"/>
        </w:rPr>
        <w:t xml:space="preserve">. </w:t>
      </w:r>
    </w:p>
    <w:p w14:paraId="797354C6" w14:textId="4AEC9D4F" w:rsidR="006908D8" w:rsidRDefault="006908D8" w:rsidP="006908D8">
      <w:pPr>
        <w:spacing w:line="480" w:lineRule="auto"/>
        <w:jc w:val="both"/>
        <w:rPr>
          <w:rFonts w:cs="Times New Roman"/>
        </w:rPr>
      </w:pPr>
      <w:r w:rsidRPr="00B90342">
        <w:rPr>
          <w:rFonts w:cs="Times New Roman"/>
        </w:rPr>
        <w:t>A key factor to minimize DBS-induced side effects is to avoid stimulating structures and brain regions involved in these adverse events. A major advance toward this objective is the use of directional leads, which may deviate and steer current away from these structures.</w:t>
      </w:r>
    </w:p>
    <w:p w14:paraId="725BAFB8" w14:textId="4422949D" w:rsidR="00777BC4" w:rsidRDefault="00777BC4" w:rsidP="006908D8">
      <w:pPr>
        <w:spacing w:line="480" w:lineRule="auto"/>
        <w:jc w:val="both"/>
        <w:rPr>
          <w:rFonts w:cs="Times New Roman"/>
        </w:rPr>
      </w:pPr>
      <w:r>
        <w:rPr>
          <w:rFonts w:cs="Times New Roman"/>
        </w:rPr>
        <w:t xml:space="preserve">There is an ongoing research activity on </w:t>
      </w:r>
      <w:r>
        <w:rPr>
          <w:rFonts w:cs="Times-Roman"/>
          <w:lang w:val="en-GB"/>
        </w:rPr>
        <w:t>developing a DBS devices programmed to stimulate only when necessary and not continuously labelled “adaptative DBS”.</w:t>
      </w:r>
      <w:r w:rsidRPr="00777BC4">
        <w:t xml:space="preserve"> </w:t>
      </w:r>
      <w:r>
        <w:rPr>
          <w:rFonts w:cs="Times-Roman"/>
          <w:lang w:val="en-GB"/>
        </w:rPr>
        <w:t>These systems should</w:t>
      </w:r>
      <w:r w:rsidRPr="00777BC4">
        <w:rPr>
          <w:rFonts w:cs="Times-Roman"/>
          <w:lang w:val="en-GB"/>
        </w:rPr>
        <w:t xml:space="preserve"> capable of modulating stimulation in response to sensor feedback</w:t>
      </w:r>
      <w:r>
        <w:rPr>
          <w:rFonts w:cs="Times-Roman"/>
          <w:lang w:val="en-GB"/>
        </w:rPr>
        <w:t>.</w:t>
      </w:r>
      <w:r w:rsidR="00794A2D">
        <w:rPr>
          <w:rFonts w:cs="Times-Roman"/>
          <w:lang w:val="en-GB"/>
        </w:rPr>
        <w:t xml:space="preserve"> The aim underlying this research is</w:t>
      </w:r>
      <w:r w:rsidR="00794A2D" w:rsidRPr="00794A2D">
        <w:t xml:space="preserve"> </w:t>
      </w:r>
      <w:r w:rsidR="00794A2D" w:rsidRPr="00794A2D">
        <w:rPr>
          <w:rFonts w:cs="Times-Roman"/>
          <w:lang w:val="en-GB"/>
        </w:rPr>
        <w:t xml:space="preserve">overcoming important issues such as the delicate balance between beneficial and adverse effects and limited battery longevity that are currently associated with </w:t>
      </w:r>
      <w:r w:rsidR="00794A2D">
        <w:rPr>
          <w:rFonts w:cs="Times-Roman"/>
          <w:lang w:val="en-GB"/>
        </w:rPr>
        <w:t xml:space="preserve">DBS </w:t>
      </w:r>
      <w:r w:rsidR="00794A2D" w:rsidRPr="00794A2D">
        <w:rPr>
          <w:rFonts w:cs="Times-Roman"/>
          <w:lang w:val="en-GB"/>
        </w:rPr>
        <w:t>treatment</w:t>
      </w:r>
      <w:r w:rsidR="00794A2D">
        <w:rPr>
          <w:rFonts w:cs="Times-Roman"/>
          <w:lang w:val="en-GB"/>
        </w:rPr>
        <w:t>.</w:t>
      </w:r>
    </w:p>
    <w:p w14:paraId="657F1A54" w14:textId="5AB2313F" w:rsidR="000A25D8" w:rsidRPr="00B90342" w:rsidRDefault="00085F39" w:rsidP="006908D8">
      <w:pPr>
        <w:spacing w:line="480" w:lineRule="auto"/>
        <w:jc w:val="both"/>
        <w:rPr>
          <w:rFonts w:cs="Times New Roman"/>
        </w:rPr>
      </w:pPr>
      <w:r>
        <w:rPr>
          <w:rFonts w:cs="Times New Roman"/>
        </w:rPr>
        <w:t>Several DBS settings have been developed over the years</w:t>
      </w:r>
      <w:r w:rsidR="00225392">
        <w:rPr>
          <w:rFonts w:cs="Times New Roman"/>
        </w:rPr>
        <w:t>. Short</w:t>
      </w:r>
      <w:r>
        <w:rPr>
          <w:rFonts w:cs="Times New Roman"/>
        </w:rPr>
        <w:t xml:space="preserve"> pulse width</w:t>
      </w:r>
      <w:r w:rsidR="00225392">
        <w:rPr>
          <w:rFonts w:cs="Times New Roman"/>
        </w:rPr>
        <w:t xml:space="preserve"> stimulation</w:t>
      </w:r>
      <w:r>
        <w:rPr>
          <w:rFonts w:cs="Times New Roman"/>
        </w:rPr>
        <w:t xml:space="preserve"> has showed </w:t>
      </w:r>
      <w:r w:rsidR="00225392">
        <w:rPr>
          <w:rFonts w:cs="Times New Roman"/>
        </w:rPr>
        <w:t>specific efficacy on speech. Low frequency stimulation is another emerging setting to improve balance and gait difficulties.</w:t>
      </w:r>
    </w:p>
    <w:p w14:paraId="58882784" w14:textId="77777777" w:rsidR="006908D8" w:rsidRPr="00B90342" w:rsidRDefault="006908D8" w:rsidP="006908D8">
      <w:pPr>
        <w:spacing w:line="480" w:lineRule="auto"/>
        <w:jc w:val="both"/>
        <w:rPr>
          <w:rFonts w:cs="Times New Roman"/>
        </w:rPr>
      </w:pPr>
      <w:r w:rsidRPr="00B90342">
        <w:rPr>
          <w:rFonts w:cs="Times New Roman"/>
        </w:rPr>
        <w:t xml:space="preserve">Debate persists with regards to the ideal timing of surgery during the course of PD. Indeed, for some patients, the improvement of motor complications after STN-DBS may come too late in disease evolution, and earlier intervention with neurostimulation might provide improved motor benefits before the disability provoked by other symptoms has set in. </w:t>
      </w:r>
    </w:p>
    <w:p w14:paraId="7A60C8E5" w14:textId="0465434C" w:rsidR="006908D8" w:rsidRPr="00225392" w:rsidRDefault="006908D8" w:rsidP="00036F90">
      <w:pPr>
        <w:autoSpaceDE w:val="0"/>
        <w:autoSpaceDN w:val="0"/>
        <w:adjustRightInd w:val="0"/>
        <w:spacing w:line="480" w:lineRule="auto"/>
        <w:jc w:val="both"/>
        <w:rPr>
          <w:rFonts w:cs="Times-Roman"/>
          <w:lang w:val="en-GB"/>
        </w:rPr>
      </w:pPr>
      <w:r w:rsidRPr="00B90342">
        <w:rPr>
          <w:rFonts w:cs="Times New Roman"/>
        </w:rPr>
        <w:t>Multicenter trials reported outcomes of STN implantation about 11-13 years from the onset of the disease. However, other researchers</w:t>
      </w:r>
      <w:r w:rsidRPr="00B90342">
        <w:rPr>
          <w:rFonts w:cs="Times New Roman"/>
          <w:lang w:val="en-GB"/>
        </w:rPr>
        <w:t xml:space="preserve"> suggested performing </w:t>
      </w:r>
      <w:r w:rsidRPr="00B90342">
        <w:rPr>
          <w:rFonts w:cs="Times New Roman"/>
          <w:lang w:val="en-GB"/>
        </w:rPr>
        <w:lastRenderedPageBreak/>
        <w:t xml:space="preserve">surgery </w:t>
      </w:r>
      <w:r w:rsidRPr="00B90342">
        <w:rPr>
          <w:rFonts w:cs="Times New Roman"/>
        </w:rPr>
        <w:t xml:space="preserve">seven years </w:t>
      </w:r>
      <w:r w:rsidRPr="00B90342">
        <w:rPr>
          <w:rFonts w:cs="Times New Roman"/>
          <w:lang w:val="en-GB"/>
        </w:rPr>
        <w:t xml:space="preserve">after </w:t>
      </w:r>
      <w:r w:rsidRPr="00B90342">
        <w:rPr>
          <w:rFonts w:cs="Times New Roman"/>
        </w:rPr>
        <w:t xml:space="preserve">the </w:t>
      </w:r>
      <w:r w:rsidRPr="00B90342">
        <w:rPr>
          <w:rFonts w:cs="Times New Roman"/>
          <w:lang w:val="en-GB"/>
        </w:rPr>
        <w:t>disease onset, just when complications start to appear</w:t>
      </w:r>
      <w:r w:rsidRPr="00B90342">
        <w:rPr>
          <w:rFonts w:cs="Times New Roman"/>
        </w:rPr>
        <w:t xml:space="preserve">. </w:t>
      </w:r>
      <w:r w:rsidR="00225392">
        <w:rPr>
          <w:rFonts w:cs="Times New Roman"/>
        </w:rPr>
        <w:t xml:space="preserve">However, </w:t>
      </w:r>
      <w:r w:rsidR="00225392" w:rsidRPr="00225392">
        <w:rPr>
          <w:rFonts w:cs="Times-Roman"/>
          <w:lang w:val="en-GB"/>
        </w:rPr>
        <w:t>STN DBS now is U.S. Food</w:t>
      </w:r>
      <w:r w:rsidR="00225392">
        <w:rPr>
          <w:rFonts w:cs="Times-Roman"/>
          <w:lang w:val="en-GB"/>
        </w:rPr>
        <w:t xml:space="preserve"> </w:t>
      </w:r>
      <w:r w:rsidR="00225392" w:rsidRPr="00225392">
        <w:rPr>
          <w:rFonts w:cs="Times-Roman"/>
          <w:lang w:val="en-GB"/>
        </w:rPr>
        <w:t>and Drug Administration approved for use as early as</w:t>
      </w:r>
      <w:r w:rsidR="00225392">
        <w:rPr>
          <w:rFonts w:cs="Times-Roman"/>
          <w:lang w:val="en-GB"/>
        </w:rPr>
        <w:t xml:space="preserve"> </w:t>
      </w:r>
      <w:r w:rsidR="00225392" w:rsidRPr="00225392">
        <w:rPr>
          <w:rFonts w:cs="Times-Roman"/>
          <w:lang w:val="en-GB"/>
        </w:rPr>
        <w:t>4 years after diagnosis and may be superior to medical</w:t>
      </w:r>
      <w:r w:rsidR="00225392">
        <w:rPr>
          <w:rFonts w:cs="Times-Roman"/>
          <w:lang w:val="en-GB"/>
        </w:rPr>
        <w:t xml:space="preserve"> </w:t>
      </w:r>
      <w:r w:rsidR="00225392" w:rsidRPr="00225392">
        <w:rPr>
          <w:rFonts w:cs="Times-Roman"/>
          <w:lang w:val="en-GB"/>
        </w:rPr>
        <w:t>therapy at that time</w:t>
      </w:r>
      <w:r w:rsidR="00225392">
        <w:rPr>
          <w:rFonts w:cs="Times-Roman"/>
          <w:lang w:val="en-GB"/>
        </w:rPr>
        <w:t>.</w:t>
      </w:r>
    </w:p>
    <w:p w14:paraId="58307D8B" w14:textId="574D34EE" w:rsidR="00225392" w:rsidRPr="00B90342" w:rsidRDefault="006908D8" w:rsidP="006908D8">
      <w:pPr>
        <w:spacing w:line="480" w:lineRule="auto"/>
        <w:jc w:val="both"/>
        <w:rPr>
          <w:rFonts w:cs="Times New Roman"/>
        </w:rPr>
      </w:pPr>
      <w:r w:rsidRPr="00B90342">
        <w:rPr>
          <w:rFonts w:cs="Times New Roman"/>
        </w:rPr>
        <w:t>Of note, dyskinesia and motor fluctuations often remain improved, whereas improvements in axial symptoms and quality of life in the first few years tend to decline over time. Age, severity of PD and the position of electrodes are important predictors of long-term improvement.</w:t>
      </w:r>
      <w:r w:rsidR="00225392">
        <w:rPr>
          <w:rFonts w:cs="Times New Roman"/>
        </w:rPr>
        <w:t xml:space="preserve"> </w:t>
      </w:r>
    </w:p>
    <w:p w14:paraId="3F2EB519" w14:textId="294E6CEA" w:rsidR="006908D8" w:rsidRPr="00B90342" w:rsidRDefault="006908D8" w:rsidP="006908D8">
      <w:pPr>
        <w:autoSpaceDE w:val="0"/>
        <w:autoSpaceDN w:val="0"/>
        <w:adjustRightInd w:val="0"/>
        <w:spacing w:line="480" w:lineRule="auto"/>
        <w:jc w:val="both"/>
        <w:rPr>
          <w:rFonts w:cs="Times New Roman"/>
        </w:rPr>
      </w:pPr>
      <w:r w:rsidRPr="00B90342">
        <w:rPr>
          <w:rFonts w:cs="Times New Roman"/>
          <w:lang w:val="en-GB"/>
        </w:rPr>
        <w:t xml:space="preserve">STN-DBS for PD is likely to work by modulating a wide cortico-subcortical network with the STN at its centre. </w:t>
      </w:r>
      <w:r w:rsidRPr="00B90342">
        <w:rPr>
          <w:rFonts w:cs="Times New Roman"/>
        </w:rPr>
        <w:t>The mechanism is related to the modulation of firing patterns within the hyperdirect projections from motor cortical areas, as well as within the afferent and efferent fibers to the motor STN. Previous studies highlighted the role of the intraoperative recording to reach a more accurate localization of the upper part of the STN recording area, which is the target area associated with a significant clinical effectiveness in PD. However, a</w:t>
      </w:r>
      <w:r w:rsidRPr="00B90342">
        <w:rPr>
          <w:rFonts w:cs="Times New Roman"/>
          <w:lang w:val="en-GB"/>
        </w:rPr>
        <w:t>advancements in neuroimaging techniques have been instrumental in defining these structures in order to refine the therapy to optimise efficacy and minimise side effects</w:t>
      </w:r>
      <w:r w:rsidRPr="00B90342">
        <w:rPr>
          <w:rFonts w:cs="Times New Roman"/>
        </w:rPr>
        <w:t>. However, treatments that may slow or reverse disease progression should be analyzed more specifically in future proposals.</w:t>
      </w:r>
    </w:p>
    <w:p w14:paraId="7DE648D5" w14:textId="77777777" w:rsidR="006908D8" w:rsidRPr="00B90342" w:rsidRDefault="006908D8" w:rsidP="006908D8">
      <w:pPr>
        <w:rPr>
          <w:b/>
        </w:rPr>
      </w:pPr>
    </w:p>
    <w:p w14:paraId="068521E5" w14:textId="77777777" w:rsidR="006908D8" w:rsidRPr="00A65CB5" w:rsidRDefault="006908D8" w:rsidP="006908D8">
      <w:pPr>
        <w:rPr>
          <w:b/>
          <w:lang w:val="en-GB"/>
        </w:rPr>
      </w:pPr>
    </w:p>
    <w:p w14:paraId="3C721440" w14:textId="77777777" w:rsidR="006908D8" w:rsidRDefault="006908D8" w:rsidP="006908D8">
      <w:pPr>
        <w:rPr>
          <w:b/>
          <w:lang w:val="en-GB"/>
        </w:rPr>
      </w:pPr>
    </w:p>
    <w:p w14:paraId="44F0AEF0" w14:textId="77777777" w:rsidR="006908D8" w:rsidRDefault="006908D8" w:rsidP="008D6AE4">
      <w:pPr>
        <w:autoSpaceDE w:val="0"/>
        <w:autoSpaceDN w:val="0"/>
        <w:adjustRightInd w:val="0"/>
        <w:spacing w:line="480" w:lineRule="auto"/>
        <w:jc w:val="both"/>
        <w:rPr>
          <w:rFonts w:cs="Times-Roman"/>
          <w:lang w:val="en-GB"/>
        </w:rPr>
      </w:pPr>
    </w:p>
    <w:bookmarkEnd w:id="6"/>
    <w:p w14:paraId="16DF7AA7" w14:textId="16710E79" w:rsidR="00EB2B45" w:rsidRDefault="00EB2B45" w:rsidP="008D6AE4">
      <w:pPr>
        <w:autoSpaceDE w:val="0"/>
        <w:autoSpaceDN w:val="0"/>
        <w:adjustRightInd w:val="0"/>
        <w:spacing w:line="480" w:lineRule="auto"/>
        <w:jc w:val="both"/>
        <w:rPr>
          <w:rFonts w:cs="Times-Roman"/>
          <w:lang w:val="en-GB"/>
        </w:rPr>
      </w:pPr>
    </w:p>
    <w:p w14:paraId="3FA05E98" w14:textId="77777777" w:rsidR="00EB2B45" w:rsidRPr="00EB2B45" w:rsidRDefault="00EB2B45" w:rsidP="008D6AE4">
      <w:pPr>
        <w:autoSpaceDE w:val="0"/>
        <w:autoSpaceDN w:val="0"/>
        <w:adjustRightInd w:val="0"/>
        <w:spacing w:line="480" w:lineRule="auto"/>
        <w:jc w:val="both"/>
        <w:rPr>
          <w:rFonts w:cs="Times-Roman"/>
          <w:lang w:val="en-GB"/>
        </w:rPr>
      </w:pPr>
    </w:p>
    <w:p w14:paraId="5F9BA5DB" w14:textId="5C1CFA0B" w:rsidR="00A02FC0" w:rsidRDefault="00A02FC0" w:rsidP="00A02FC0">
      <w:pPr>
        <w:rPr>
          <w:rFonts w:ascii="&amp;quot" w:eastAsia="Times New Roman" w:hAnsi="&amp;quot" w:cs="Times New Roman"/>
          <w:color w:val="212121"/>
          <w:sz w:val="23"/>
          <w:szCs w:val="23"/>
          <w:lang w:val="en-GB" w:eastAsia="en-GB"/>
        </w:rPr>
      </w:pPr>
    </w:p>
    <w:p w14:paraId="5EB152F5" w14:textId="1971D1FE" w:rsidR="00FA3B42" w:rsidRPr="00FA3B42" w:rsidRDefault="00FA3B42" w:rsidP="003D0AB1">
      <w:pPr>
        <w:outlineLvl w:val="0"/>
        <w:rPr>
          <w:rFonts w:ascii="&amp;quot" w:eastAsia="Times New Roman" w:hAnsi="&amp;quot" w:cs="Times New Roman"/>
          <w:b/>
          <w:bCs/>
          <w:color w:val="212121"/>
          <w:sz w:val="23"/>
          <w:szCs w:val="23"/>
          <w:lang w:val="en-GB" w:eastAsia="en-GB"/>
        </w:rPr>
      </w:pPr>
      <w:r w:rsidRPr="00FA3B42">
        <w:rPr>
          <w:rFonts w:ascii="&amp;quot" w:eastAsia="Times New Roman" w:hAnsi="&amp;quot" w:cs="Times New Roman"/>
          <w:b/>
          <w:bCs/>
          <w:color w:val="212121"/>
          <w:sz w:val="23"/>
          <w:szCs w:val="23"/>
          <w:lang w:val="en-GB" w:eastAsia="en-GB"/>
        </w:rPr>
        <w:t>FIGURES LEGEND</w:t>
      </w:r>
    </w:p>
    <w:p w14:paraId="21455E15" w14:textId="3E91B8FE" w:rsidR="001B76DB" w:rsidRDefault="001B76DB" w:rsidP="003C03C8">
      <w:pPr>
        <w:spacing w:line="480" w:lineRule="auto"/>
        <w:rPr>
          <w:b/>
          <w:bCs/>
        </w:rPr>
      </w:pPr>
    </w:p>
    <w:p w14:paraId="7772B931" w14:textId="1CBA0605" w:rsidR="00FA3B42" w:rsidRDefault="00FA3B42" w:rsidP="003C03C8">
      <w:pPr>
        <w:spacing w:line="480" w:lineRule="auto"/>
      </w:pPr>
      <w:r>
        <w:rPr>
          <w:b/>
          <w:bCs/>
        </w:rPr>
        <w:t xml:space="preserve">Figure 1. </w:t>
      </w:r>
      <w:r>
        <w:t xml:space="preserve">The STN is the key target of the surgical treatment of PD. It is functionally divided in three parts: the </w:t>
      </w:r>
      <w:r w:rsidRPr="00FA3B42">
        <w:t>dorsal-lateral aspect</w:t>
      </w:r>
      <w:r w:rsidR="00796861">
        <w:t>s</w:t>
      </w:r>
      <w:r w:rsidRPr="00FA3B42">
        <w:t xml:space="preserve"> of the rostrocaudal third of the nucleus</w:t>
      </w:r>
      <w:r>
        <w:t xml:space="preserve"> </w:t>
      </w:r>
      <w:r w:rsidR="00796861">
        <w:t>are</w:t>
      </w:r>
      <w:r>
        <w:t xml:space="preserve"> involved in motor control; the </w:t>
      </w:r>
      <w:r w:rsidRPr="00FA3B42">
        <w:t>ventral-lateral-rostral portions of the nucleus</w:t>
      </w:r>
      <w:r>
        <w:t xml:space="preserve"> </w:t>
      </w:r>
      <w:r w:rsidR="00796861">
        <w:t xml:space="preserve">are comprised in the associative circuits; in the </w:t>
      </w:r>
      <w:r w:rsidR="00796861" w:rsidRPr="00796861">
        <w:t>mediorostral portions of the nucleus</w:t>
      </w:r>
      <w:r w:rsidR="00796861">
        <w:t xml:space="preserve"> lies the limbic STN.</w:t>
      </w:r>
    </w:p>
    <w:p w14:paraId="18005C13" w14:textId="7D1DE039" w:rsidR="00C114B4" w:rsidRPr="00C114B4" w:rsidRDefault="00C114B4" w:rsidP="00C114B4">
      <w:pPr>
        <w:spacing w:line="480" w:lineRule="auto"/>
      </w:pPr>
      <w:r w:rsidRPr="00B41678">
        <w:rPr>
          <w:b/>
          <w:bCs/>
        </w:rPr>
        <w:t xml:space="preserve">Figure </w:t>
      </w:r>
      <w:r>
        <w:rPr>
          <w:b/>
          <w:bCs/>
        </w:rPr>
        <w:t xml:space="preserve">2. </w:t>
      </w:r>
      <w:r w:rsidRPr="00C114B4">
        <w:t>Concept of directional DBS. If the spot evoking the best</w:t>
      </w:r>
      <w:r>
        <w:t xml:space="preserve"> </w:t>
      </w:r>
      <w:r w:rsidRPr="00C114B4">
        <w:t>therapeutic effect (</w:t>
      </w:r>
      <w:r>
        <w:t>“</w:t>
      </w:r>
      <w:r w:rsidRPr="00C114B4">
        <w:t>sweet</w:t>
      </w:r>
      <w:r>
        <w:t>”</w:t>
      </w:r>
      <w:r w:rsidRPr="00C114B4">
        <w:t>spot, green) lies equidistant to, but in a</w:t>
      </w:r>
      <w:r>
        <w:t xml:space="preserve"> </w:t>
      </w:r>
      <w:r w:rsidRPr="00C114B4">
        <w:t>different direction from the DBS electrode than the spot causing</w:t>
      </w:r>
      <w:r>
        <w:t xml:space="preserve"> </w:t>
      </w:r>
      <w:r w:rsidRPr="00C114B4">
        <w:t>limiting adverse effects (</w:t>
      </w:r>
      <w:r>
        <w:t>“</w:t>
      </w:r>
      <w:r w:rsidRPr="00C114B4">
        <w:t>sour</w:t>
      </w:r>
      <w:r>
        <w:t>”</w:t>
      </w:r>
      <w:r w:rsidRPr="00C114B4">
        <w:t xml:space="preserve"> spot, red), a current flow from a</w:t>
      </w:r>
      <w:r>
        <w:t xml:space="preserve"> </w:t>
      </w:r>
      <w:r w:rsidRPr="00C114B4">
        <w:t xml:space="preserve">cylindric contact strong enough to cover the </w:t>
      </w:r>
      <w:r>
        <w:t>“</w:t>
      </w:r>
      <w:r w:rsidRPr="00C114B4">
        <w:t>sweet</w:t>
      </w:r>
      <w:r>
        <w:t xml:space="preserve">” </w:t>
      </w:r>
      <w:r w:rsidRPr="00C114B4">
        <w:t>spot will also</w:t>
      </w:r>
      <w:r>
        <w:t xml:space="preserve"> </w:t>
      </w:r>
      <w:r w:rsidRPr="00C114B4">
        <w:t xml:space="preserve">cause side effects by current spread to the </w:t>
      </w:r>
      <w:r>
        <w:t>“</w:t>
      </w:r>
      <w:r w:rsidRPr="00C114B4">
        <w:t>sour</w:t>
      </w:r>
      <w:r>
        <w:t>”</w:t>
      </w:r>
      <w:r w:rsidRPr="00C114B4">
        <w:t xml:space="preserve"> spot (upper row).</w:t>
      </w:r>
    </w:p>
    <w:p w14:paraId="60D8FDD9" w14:textId="77777777" w:rsidR="00C114B4" w:rsidRPr="00C114B4" w:rsidRDefault="00C114B4" w:rsidP="003D0AB1">
      <w:pPr>
        <w:spacing w:line="480" w:lineRule="auto"/>
        <w:outlineLvl w:val="0"/>
      </w:pPr>
      <w:r w:rsidRPr="00C114B4">
        <w:t>Instead of using all 3 segmented contacts of a directional electrode in</w:t>
      </w:r>
    </w:p>
    <w:p w14:paraId="7F8F4977" w14:textId="06575C95" w:rsidR="00C114B4" w:rsidRPr="00C114B4" w:rsidRDefault="00C114B4" w:rsidP="00C114B4">
      <w:pPr>
        <w:spacing w:line="480" w:lineRule="auto"/>
      </w:pPr>
      <w:r w:rsidRPr="00C114B4">
        <w:t xml:space="preserve">the same location, one can steer the current flow away from the </w:t>
      </w:r>
      <w:r>
        <w:t>“</w:t>
      </w:r>
      <w:r w:rsidRPr="00C114B4">
        <w:t>sour</w:t>
      </w:r>
      <w:r>
        <w:t>”</w:t>
      </w:r>
    </w:p>
    <w:p w14:paraId="3702600E" w14:textId="77777777" w:rsidR="00C114B4" w:rsidRPr="00C114B4" w:rsidRDefault="00C114B4" w:rsidP="00C114B4">
      <w:pPr>
        <w:spacing w:line="480" w:lineRule="auto"/>
      </w:pPr>
      <w:r w:rsidRPr="00C114B4">
        <w:t>spot by activating only 1 or 2 of the segmented contacts which are</w:t>
      </w:r>
    </w:p>
    <w:p w14:paraId="1BB37AF8" w14:textId="3B7B0ECE" w:rsidR="00C114B4" w:rsidRDefault="00C114B4" w:rsidP="004F7C8C">
      <w:pPr>
        <w:spacing w:line="480" w:lineRule="auto"/>
      </w:pPr>
      <w:r w:rsidRPr="00C114B4">
        <w:t xml:space="preserve">oriented towards the </w:t>
      </w:r>
      <w:r>
        <w:t>“</w:t>
      </w:r>
      <w:r w:rsidRPr="00C114B4">
        <w:t>sweet</w:t>
      </w:r>
      <w:r>
        <w:t>”</w:t>
      </w:r>
      <w:r w:rsidRPr="00C114B4">
        <w:t xml:space="preserve"> spot</w:t>
      </w:r>
      <w:r>
        <w:t xml:space="preserve"> (From: </w:t>
      </w:r>
      <w:r w:rsidR="004F7C8C">
        <w:t>Steigerwald F, Matthies C, Volkmann J. Neurotherapeutics. 2019; 16:100-104. doi: 10.1007/s13311-018-0667-7).</w:t>
      </w:r>
    </w:p>
    <w:p w14:paraId="641429C3" w14:textId="7B48BE51" w:rsidR="00B41678" w:rsidRDefault="00B41678" w:rsidP="00B41678">
      <w:pPr>
        <w:spacing w:line="480" w:lineRule="auto"/>
      </w:pPr>
      <w:r w:rsidRPr="00B41678">
        <w:rPr>
          <w:b/>
          <w:bCs/>
        </w:rPr>
        <w:t xml:space="preserve">Figure </w:t>
      </w:r>
      <w:r w:rsidR="00C114B4">
        <w:rPr>
          <w:b/>
          <w:bCs/>
        </w:rPr>
        <w:t>3</w:t>
      </w:r>
      <w:r>
        <w:rPr>
          <w:b/>
          <w:bCs/>
        </w:rPr>
        <w:t>.</w:t>
      </w:r>
      <w:r>
        <w:t xml:space="preserve"> Example of bilateral adaptive DBS (aDBS) based on LFP beta oscillation power in the STN of both sides. A. LFP's are recorded from the non-stimulating DBS electrode contacts resulting in a left (blue) and right (red) LFP signal. B. After filtering around a patient specific beta peak, in this case 20 ± 3 Hz, its amplitude can be calculated real-time (lower two traces). When beta power exceeds a threshold, stimulation is delivered (upper two traces). C. In this example, high frequency (130 Hz) stimulation is provided with gradually</w:t>
      </w:r>
    </w:p>
    <w:p w14:paraId="1B785614" w14:textId="70EA4263" w:rsidR="00B41678" w:rsidRDefault="00B41678" w:rsidP="00B41678">
      <w:pPr>
        <w:spacing w:line="480" w:lineRule="auto"/>
      </w:pPr>
      <w:r>
        <w:t xml:space="preserve">increasing and decreasing voltage to limit stimulation induced paraesthesiae. The stimulation across the two sides is discontinuous and independent (From: </w:t>
      </w:r>
      <w:r>
        <w:lastRenderedPageBreak/>
        <w:t>Beudel M &amp; Brown P. Parkinsonism Relat Disord. 2016;</w:t>
      </w:r>
      <w:r w:rsidR="004F7C8C">
        <w:t xml:space="preserve"> </w:t>
      </w:r>
      <w:r>
        <w:t>Suppl 1: S123-6. doi: 10.1016/j.parkreldis.2015.09.028).</w:t>
      </w:r>
    </w:p>
    <w:p w14:paraId="52CA400B" w14:textId="34F019DE" w:rsidR="00CB0EC9" w:rsidRDefault="00CB0EC9" w:rsidP="00CB0EC9">
      <w:pPr>
        <w:spacing w:line="480" w:lineRule="auto"/>
      </w:pPr>
      <w:r w:rsidRPr="00794582">
        <w:rPr>
          <w:b/>
          <w:bCs/>
        </w:rPr>
        <w:t>Fig</w:t>
      </w:r>
      <w:r w:rsidR="00794582" w:rsidRPr="00794582">
        <w:rPr>
          <w:b/>
          <w:bCs/>
        </w:rPr>
        <w:t>ure 4</w:t>
      </w:r>
      <w:r>
        <w:t>. STN and VTA modelling, co-registration and analysis pathways. The</w:t>
      </w:r>
      <w:r w:rsidR="00794582">
        <w:t xml:space="preserve"> </w:t>
      </w:r>
      <w:r>
        <w:t>graph on the left shows examples of STN, DBS lead and VTA modelling in</w:t>
      </w:r>
      <w:r w:rsidR="00794582">
        <w:t xml:space="preserve"> </w:t>
      </w:r>
      <w:r>
        <w:t>SureTune package. Transformation</w:t>
      </w:r>
      <w:r w:rsidR="00794582">
        <w:t xml:space="preserve"> </w:t>
      </w:r>
      <w:r>
        <w:t>from native space to MNI space is shown for STN and VTA models. Tractography to M1 is shown in red, to SMA in blue and to PFC in green. The graph on the right shows group average</w:t>
      </w:r>
      <w:r w:rsidR="00794582">
        <w:t xml:space="preserve"> </w:t>
      </w:r>
      <w:r>
        <w:t>STN in green and total VTA area in red-yellow (IC: internal capsule; PFC: prefrontal cortex; SMA:</w:t>
      </w:r>
      <w:r w:rsidR="00794582">
        <w:t xml:space="preserve"> </w:t>
      </w:r>
      <w:r>
        <w:t>supplementary motor area; M1: primary motor area; VTA: volume of tissue</w:t>
      </w:r>
      <w:r w:rsidR="00794582">
        <w:t xml:space="preserve"> </w:t>
      </w:r>
      <w:r>
        <w:t>activated</w:t>
      </w:r>
      <w:r w:rsidR="00794582">
        <w:t xml:space="preserve">; from Akram H. et al. </w:t>
      </w:r>
      <w:r w:rsidR="00794582" w:rsidRPr="00794582">
        <w:t>Neuroimage. 2017;</w:t>
      </w:r>
      <w:r w:rsidR="00794582">
        <w:t xml:space="preserve"> </w:t>
      </w:r>
      <w:r w:rsidR="00794582" w:rsidRPr="00794582">
        <w:t>158:332-345. doi: 10.1016/j.neuroimage.2017.07.012</w:t>
      </w:r>
      <w:r>
        <w:t>).</w:t>
      </w:r>
    </w:p>
    <w:p w14:paraId="42F3B453" w14:textId="771F78A0" w:rsidR="001B76DB" w:rsidRDefault="001B76DB" w:rsidP="003C03C8">
      <w:pPr>
        <w:spacing w:line="480" w:lineRule="auto"/>
        <w:rPr>
          <w:b/>
          <w:bCs/>
        </w:rPr>
      </w:pPr>
    </w:p>
    <w:p w14:paraId="0D638525" w14:textId="3DF78906" w:rsidR="00B90342" w:rsidRDefault="00B90342" w:rsidP="003C03C8">
      <w:pPr>
        <w:spacing w:line="480" w:lineRule="auto"/>
        <w:rPr>
          <w:b/>
          <w:bCs/>
        </w:rPr>
      </w:pPr>
    </w:p>
    <w:p w14:paraId="5C5087F1" w14:textId="77777777" w:rsidR="00B90342" w:rsidRPr="00AB60F4" w:rsidRDefault="00B90342" w:rsidP="003C03C8">
      <w:pPr>
        <w:spacing w:line="480" w:lineRule="auto"/>
        <w:rPr>
          <w:b/>
          <w:bCs/>
        </w:rPr>
      </w:pPr>
    </w:p>
    <w:p w14:paraId="2167177F" w14:textId="77777777" w:rsidR="00767D35" w:rsidRDefault="00767D35" w:rsidP="003C03C8">
      <w:pPr>
        <w:spacing w:line="480" w:lineRule="auto"/>
        <w:rPr>
          <w:b/>
          <w:bCs/>
        </w:rPr>
      </w:pPr>
    </w:p>
    <w:p w14:paraId="2A61F652" w14:textId="77777777" w:rsidR="00767D35" w:rsidRDefault="00767D35" w:rsidP="003C03C8">
      <w:pPr>
        <w:spacing w:line="480" w:lineRule="auto"/>
        <w:rPr>
          <w:b/>
          <w:bCs/>
        </w:rPr>
      </w:pPr>
    </w:p>
    <w:p w14:paraId="50154546" w14:textId="77777777" w:rsidR="00767D35" w:rsidRDefault="00767D35" w:rsidP="003C03C8">
      <w:pPr>
        <w:spacing w:line="480" w:lineRule="auto"/>
        <w:rPr>
          <w:b/>
          <w:bCs/>
        </w:rPr>
      </w:pPr>
    </w:p>
    <w:p w14:paraId="7B2DF911" w14:textId="77777777" w:rsidR="00767D35" w:rsidRDefault="00767D35" w:rsidP="003C03C8">
      <w:pPr>
        <w:spacing w:line="480" w:lineRule="auto"/>
        <w:rPr>
          <w:b/>
          <w:bCs/>
        </w:rPr>
      </w:pPr>
    </w:p>
    <w:p w14:paraId="2F5C820E" w14:textId="77777777" w:rsidR="00767D35" w:rsidRDefault="00767D35" w:rsidP="003C03C8">
      <w:pPr>
        <w:spacing w:line="480" w:lineRule="auto"/>
        <w:rPr>
          <w:b/>
          <w:bCs/>
        </w:rPr>
      </w:pPr>
    </w:p>
    <w:p w14:paraId="2031FCC4" w14:textId="77777777" w:rsidR="00767D35" w:rsidRDefault="00767D35" w:rsidP="003C03C8">
      <w:pPr>
        <w:spacing w:line="480" w:lineRule="auto"/>
        <w:rPr>
          <w:b/>
          <w:bCs/>
        </w:rPr>
      </w:pPr>
    </w:p>
    <w:p w14:paraId="26EBF507" w14:textId="0AF6268F" w:rsidR="00AB60F4" w:rsidRDefault="00AB60F4" w:rsidP="003D0AB1">
      <w:pPr>
        <w:spacing w:line="480" w:lineRule="auto"/>
        <w:outlineLvl w:val="0"/>
        <w:rPr>
          <w:b/>
          <w:bCs/>
        </w:rPr>
      </w:pPr>
      <w:r w:rsidRPr="00AB60F4">
        <w:rPr>
          <w:b/>
          <w:bCs/>
        </w:rPr>
        <w:t>REFERENCES</w:t>
      </w:r>
    </w:p>
    <w:p w14:paraId="0BE49634" w14:textId="77777777" w:rsidR="00B410C4" w:rsidRPr="00B410C4" w:rsidRDefault="000B5A2D" w:rsidP="00B410C4">
      <w:pPr>
        <w:pStyle w:val="EndNoteBibliographyTitle"/>
      </w:pPr>
      <w:r>
        <w:fldChar w:fldCharType="begin"/>
      </w:r>
      <w:r>
        <w:instrText xml:space="preserve"> ADDIN EN.REFLIST </w:instrText>
      </w:r>
      <w:r>
        <w:fldChar w:fldCharType="separate"/>
      </w:r>
      <w:r w:rsidR="00B410C4" w:rsidRPr="00B410C4">
        <w:t>Lees 2009</w:t>
      </w:r>
    </w:p>
    <w:p w14:paraId="7F3376EC" w14:textId="77777777" w:rsidR="00B410C4" w:rsidRPr="00B410C4" w:rsidRDefault="00B410C4" w:rsidP="00B410C4">
      <w:pPr>
        <w:pStyle w:val="EndNoteBibliographyTitle"/>
      </w:pPr>
    </w:p>
    <w:p w14:paraId="0E9814A6" w14:textId="77777777" w:rsidR="00B410C4" w:rsidRPr="00B410C4" w:rsidRDefault="00B410C4" w:rsidP="00B410C4">
      <w:pPr>
        <w:pStyle w:val="EndNoteBibliographyTitle"/>
      </w:pPr>
    </w:p>
    <w:p w14:paraId="113A5AD2" w14:textId="77777777" w:rsidR="00B410C4" w:rsidRPr="00B410C4" w:rsidRDefault="00B410C4" w:rsidP="00B410C4">
      <w:pPr>
        <w:pStyle w:val="EndNoteBibliography"/>
        <w:ind w:left="720" w:hanging="720"/>
      </w:pPr>
      <w:r w:rsidRPr="00B410C4">
        <w:t>1.</w:t>
      </w:r>
      <w:r w:rsidRPr="00B410C4">
        <w:tab/>
        <w:t xml:space="preserve">Mahlknecht, P., P. Limousin, and T. Foltynie, </w:t>
      </w:r>
      <w:r w:rsidRPr="00B410C4">
        <w:rPr>
          <w:i/>
        </w:rPr>
        <w:t>Deep brain stimulation for movement disorders: update on recent discoveries and outlook on future developments.</w:t>
      </w:r>
      <w:r w:rsidRPr="00B410C4">
        <w:t xml:space="preserve"> J Neurol, 2015. </w:t>
      </w:r>
      <w:r w:rsidRPr="00B410C4">
        <w:rPr>
          <w:b/>
        </w:rPr>
        <w:t>262</w:t>
      </w:r>
      <w:r w:rsidRPr="00B410C4">
        <w:t>(11): p. 2583-95.</w:t>
      </w:r>
    </w:p>
    <w:p w14:paraId="0059FA74" w14:textId="77777777" w:rsidR="00B410C4" w:rsidRPr="00B410C4" w:rsidRDefault="00B410C4" w:rsidP="00B410C4">
      <w:pPr>
        <w:pStyle w:val="EndNoteBibliography"/>
        <w:ind w:left="720" w:hanging="720"/>
      </w:pPr>
      <w:r w:rsidRPr="00B410C4">
        <w:lastRenderedPageBreak/>
        <w:t>2.</w:t>
      </w:r>
      <w:r w:rsidRPr="00B410C4">
        <w:tab/>
        <w:t xml:space="preserve">Foerster, O., </w:t>
      </w:r>
      <w:r w:rsidRPr="00B410C4">
        <w:rPr>
          <w:i/>
        </w:rPr>
        <w:t>Zur Analyse und Pathophysiologie der striären Bewegungsstörungen.</w:t>
      </w:r>
      <w:r w:rsidRPr="00B410C4">
        <w:t xml:space="preserve"> Z. ges. Neurol. Psychiatry, 1921. </w:t>
      </w:r>
      <w:r w:rsidRPr="00B410C4">
        <w:rPr>
          <w:b/>
        </w:rPr>
        <w:t>73</w:t>
      </w:r>
      <w:r w:rsidRPr="00B410C4">
        <w:t>: p. 1-169.</w:t>
      </w:r>
    </w:p>
    <w:p w14:paraId="258CF3E7" w14:textId="77777777" w:rsidR="00B410C4" w:rsidRPr="00B410C4" w:rsidRDefault="00B410C4" w:rsidP="00B410C4">
      <w:pPr>
        <w:pStyle w:val="EndNoteBibliography"/>
        <w:ind w:left="720" w:hanging="720"/>
      </w:pPr>
      <w:r w:rsidRPr="00B410C4">
        <w:t>3.</w:t>
      </w:r>
      <w:r w:rsidRPr="00B410C4">
        <w:tab/>
        <w:t xml:space="preserve">Meyers, R., </w:t>
      </w:r>
      <w:r w:rsidRPr="00B410C4">
        <w:rPr>
          <w:i/>
        </w:rPr>
        <w:t>Surgical experiments in the therapy of certain 'extrapyramidal' diseases: a current evaluation.</w:t>
      </w:r>
      <w:r w:rsidRPr="00B410C4">
        <w:t xml:space="preserve"> Acta Psychiatr Neurol Suppl, 1951. </w:t>
      </w:r>
      <w:r w:rsidRPr="00B410C4">
        <w:rPr>
          <w:b/>
        </w:rPr>
        <w:t>67</w:t>
      </w:r>
      <w:r w:rsidRPr="00B410C4">
        <w:t>: p. 1-42.</w:t>
      </w:r>
    </w:p>
    <w:p w14:paraId="25B99127" w14:textId="77777777" w:rsidR="00B410C4" w:rsidRPr="00B410C4" w:rsidRDefault="00B410C4" w:rsidP="00B410C4">
      <w:pPr>
        <w:pStyle w:val="EndNoteBibliography"/>
        <w:ind w:left="720" w:hanging="720"/>
      </w:pPr>
      <w:r w:rsidRPr="00B410C4">
        <w:t>4.</w:t>
      </w:r>
      <w:r w:rsidRPr="00B410C4">
        <w:tab/>
        <w:t xml:space="preserve">Cooper, I.S., </w:t>
      </w:r>
      <w:r w:rsidRPr="00B410C4">
        <w:rPr>
          <w:i/>
        </w:rPr>
        <w:t>Ligation of the anterior choroidal artery for involuntary movements; parkinsonism.</w:t>
      </w:r>
      <w:r w:rsidRPr="00B410C4">
        <w:t xml:space="preserve"> Psychiatr Q, 1953. </w:t>
      </w:r>
      <w:r w:rsidRPr="00B410C4">
        <w:rPr>
          <w:b/>
        </w:rPr>
        <w:t>27</w:t>
      </w:r>
      <w:r w:rsidRPr="00B410C4">
        <w:t>(2): p. 317-9.</w:t>
      </w:r>
    </w:p>
    <w:p w14:paraId="7A336C5C" w14:textId="77777777" w:rsidR="00B410C4" w:rsidRPr="00B410C4" w:rsidRDefault="00B410C4" w:rsidP="00B410C4">
      <w:pPr>
        <w:pStyle w:val="EndNoteBibliography"/>
        <w:ind w:left="720" w:hanging="720"/>
      </w:pPr>
      <w:r w:rsidRPr="00B410C4">
        <w:t>5.</w:t>
      </w:r>
      <w:r w:rsidRPr="00B410C4">
        <w:tab/>
        <w:t xml:space="preserve">Hanieh, A. and A.F. Maloney, </w:t>
      </w:r>
      <w:r w:rsidRPr="00B410C4">
        <w:rPr>
          <w:i/>
        </w:rPr>
        <w:t>Localization of stereotaxic lesions in the treatment of Parkinsonism: a clinico-pathological comparison.</w:t>
      </w:r>
      <w:r w:rsidRPr="00B410C4">
        <w:t xml:space="preserve"> J Neurosurg, 1969. </w:t>
      </w:r>
      <w:r w:rsidRPr="00B410C4">
        <w:rPr>
          <w:b/>
        </w:rPr>
        <w:t>31</w:t>
      </w:r>
      <w:r w:rsidRPr="00B410C4">
        <w:t>(4): p. 393-9.</w:t>
      </w:r>
    </w:p>
    <w:p w14:paraId="6AA95EAE" w14:textId="77777777" w:rsidR="00B410C4" w:rsidRPr="00B410C4" w:rsidRDefault="00B410C4" w:rsidP="00B410C4">
      <w:pPr>
        <w:pStyle w:val="EndNoteBibliography"/>
        <w:ind w:left="720" w:hanging="720"/>
      </w:pPr>
      <w:r w:rsidRPr="00B410C4">
        <w:t>6.</w:t>
      </w:r>
      <w:r w:rsidRPr="00B410C4">
        <w:tab/>
        <w:t xml:space="preserve">Cooper, I.S., </w:t>
      </w:r>
      <w:r w:rsidRPr="00B410C4">
        <w:rPr>
          <w:i/>
        </w:rPr>
        <w:t>Clinical results and follow-up studies in a personal series of 300 operations for parkinsonism.</w:t>
      </w:r>
      <w:r w:rsidRPr="00B410C4">
        <w:t xml:space="preserve"> J Am Geriatr Soc, 1956. </w:t>
      </w:r>
      <w:r w:rsidRPr="00B410C4">
        <w:rPr>
          <w:b/>
        </w:rPr>
        <w:t>4</w:t>
      </w:r>
      <w:r w:rsidRPr="00B410C4">
        <w:t>(12): p. 1171-81.</w:t>
      </w:r>
    </w:p>
    <w:p w14:paraId="7FBDCF6E" w14:textId="77777777" w:rsidR="00B410C4" w:rsidRPr="00B410C4" w:rsidRDefault="00B410C4" w:rsidP="00B410C4">
      <w:pPr>
        <w:pStyle w:val="EndNoteBibliography"/>
        <w:ind w:left="720" w:hanging="720"/>
      </w:pPr>
      <w:r w:rsidRPr="00B410C4">
        <w:t>7.</w:t>
      </w:r>
      <w:r w:rsidRPr="00B410C4">
        <w:tab/>
        <w:t xml:space="preserve">Wycis, H.T. and E.A. Spiegel, </w:t>
      </w:r>
      <w:r w:rsidRPr="00B410C4">
        <w:rPr>
          <w:i/>
        </w:rPr>
        <w:t>Parkinsonism with oculogyric crises; stimulation and partial elimination of periaqueductal grey and mesencephalic tegmentum (tegmentotomy).</w:t>
      </w:r>
      <w:r w:rsidRPr="00B410C4">
        <w:t xml:space="preserve"> Confin Neurol, 1958. </w:t>
      </w:r>
      <w:r w:rsidRPr="00B410C4">
        <w:rPr>
          <w:b/>
        </w:rPr>
        <w:t>18</w:t>
      </w:r>
      <w:r w:rsidRPr="00B410C4">
        <w:t>(6): p. 385-93.</w:t>
      </w:r>
    </w:p>
    <w:p w14:paraId="745D5EB4" w14:textId="77777777" w:rsidR="00B410C4" w:rsidRPr="00B410C4" w:rsidRDefault="00B410C4" w:rsidP="00B410C4">
      <w:pPr>
        <w:pStyle w:val="EndNoteBibliography"/>
        <w:ind w:left="720" w:hanging="720"/>
      </w:pPr>
      <w:r w:rsidRPr="00B410C4">
        <w:t>8.</w:t>
      </w:r>
      <w:r w:rsidRPr="00B410C4">
        <w:tab/>
        <w:t xml:space="preserve">Blomstedt, P. and M.I. Hariz, </w:t>
      </w:r>
      <w:r w:rsidRPr="00B410C4">
        <w:rPr>
          <w:i/>
        </w:rPr>
        <w:t>Deep brain stimulation for movement disorders before DBS for movement disorders.</w:t>
      </w:r>
      <w:r w:rsidRPr="00B410C4">
        <w:t xml:space="preserve"> Parkinsonism Relat Disord, 2010. </w:t>
      </w:r>
      <w:r w:rsidRPr="00B410C4">
        <w:rPr>
          <w:b/>
        </w:rPr>
        <w:t>16</w:t>
      </w:r>
      <w:r w:rsidRPr="00B410C4">
        <w:t>(7): p. 429-33.</w:t>
      </w:r>
    </w:p>
    <w:p w14:paraId="53BBAE54" w14:textId="77777777" w:rsidR="00B410C4" w:rsidRPr="00B410C4" w:rsidRDefault="00B410C4" w:rsidP="00B410C4">
      <w:pPr>
        <w:pStyle w:val="EndNoteBibliography"/>
        <w:ind w:left="720" w:hanging="720"/>
      </w:pPr>
      <w:r w:rsidRPr="00B410C4">
        <w:t>9.</w:t>
      </w:r>
      <w:r w:rsidRPr="00B410C4">
        <w:tab/>
        <w:t xml:space="preserve">Bechtereva, N.P. and H.K. Hughes, </w:t>
      </w:r>
      <w:r w:rsidRPr="00B410C4">
        <w:rPr>
          <w:i/>
        </w:rPr>
        <w:t>Implanted electrodes: experimentation on humans?</w:t>
      </w:r>
      <w:r w:rsidRPr="00B410C4">
        <w:t xml:space="preserve"> Am J Psychiatry, 1971. </w:t>
      </w:r>
      <w:r w:rsidRPr="00B410C4">
        <w:rPr>
          <w:b/>
        </w:rPr>
        <w:t>127</w:t>
      </w:r>
      <w:r w:rsidRPr="00B410C4">
        <w:t>(10): p. 1422-3.</w:t>
      </w:r>
    </w:p>
    <w:p w14:paraId="25F01B99" w14:textId="77777777" w:rsidR="00B410C4" w:rsidRPr="00B410C4" w:rsidRDefault="00B410C4" w:rsidP="00B410C4">
      <w:pPr>
        <w:pStyle w:val="EndNoteBibliography"/>
        <w:ind w:left="720" w:hanging="720"/>
      </w:pPr>
      <w:r w:rsidRPr="00B410C4">
        <w:t>10.</w:t>
      </w:r>
      <w:r w:rsidRPr="00B410C4">
        <w:tab/>
        <w:t xml:space="preserve">Bechtereva, N.P., et al., </w:t>
      </w:r>
      <w:r w:rsidRPr="00B410C4">
        <w:rPr>
          <w:i/>
        </w:rPr>
        <w:t>Method of electrostimulation of the deep brain structures in treatment of some chronic diseases.</w:t>
      </w:r>
      <w:r w:rsidRPr="00B410C4">
        <w:t xml:space="preserve"> Confin Neurol, 1975. </w:t>
      </w:r>
      <w:r w:rsidRPr="00B410C4">
        <w:rPr>
          <w:b/>
        </w:rPr>
        <w:t>37</w:t>
      </w:r>
      <w:r w:rsidRPr="00B410C4">
        <w:t>(1-3): p. 136-40.</w:t>
      </w:r>
    </w:p>
    <w:p w14:paraId="0AA881F4" w14:textId="77777777" w:rsidR="00B410C4" w:rsidRPr="00B410C4" w:rsidRDefault="00B410C4" w:rsidP="00B410C4">
      <w:pPr>
        <w:pStyle w:val="EndNoteBibliography"/>
        <w:ind w:left="720" w:hanging="720"/>
      </w:pPr>
      <w:r w:rsidRPr="00B410C4">
        <w:t>11.</w:t>
      </w:r>
      <w:r w:rsidRPr="00B410C4">
        <w:tab/>
        <w:t xml:space="preserve">Benabid, A.L., et al., </w:t>
      </w:r>
      <w:r w:rsidRPr="00B410C4">
        <w:rPr>
          <w:i/>
        </w:rPr>
        <w:t>Combined (thalamotomy and stimulation) stereotactic surgery of the VIM thalamic nucleus for bilateral Parkinson disease.</w:t>
      </w:r>
      <w:r w:rsidRPr="00B410C4">
        <w:t xml:space="preserve"> Appl Neurophysiol, 1987. </w:t>
      </w:r>
      <w:r w:rsidRPr="00B410C4">
        <w:rPr>
          <w:b/>
        </w:rPr>
        <w:t>50</w:t>
      </w:r>
      <w:r w:rsidRPr="00B410C4">
        <w:t>(1-6): p. 344-6.</w:t>
      </w:r>
    </w:p>
    <w:p w14:paraId="4F575C0E" w14:textId="77777777" w:rsidR="00B410C4" w:rsidRPr="00B410C4" w:rsidRDefault="00B410C4" w:rsidP="00B410C4">
      <w:pPr>
        <w:pStyle w:val="EndNoteBibliography"/>
        <w:ind w:left="720" w:hanging="720"/>
      </w:pPr>
      <w:r w:rsidRPr="00B410C4">
        <w:t>12.</w:t>
      </w:r>
      <w:r w:rsidRPr="00B410C4">
        <w:tab/>
        <w:t xml:space="preserve">Benabid, A.L., et al., </w:t>
      </w:r>
      <w:r w:rsidRPr="00B410C4">
        <w:rPr>
          <w:i/>
        </w:rPr>
        <w:t>Chronic VIM thalamic stimulation in Parkinson's disease, essential tremor and extra-pyramidal dyskinesias.</w:t>
      </w:r>
      <w:r w:rsidRPr="00B410C4">
        <w:t xml:space="preserve"> Acta Neurochir Suppl (Wien), 1993. </w:t>
      </w:r>
      <w:r w:rsidRPr="00B410C4">
        <w:rPr>
          <w:b/>
        </w:rPr>
        <w:t>58</w:t>
      </w:r>
      <w:r w:rsidRPr="00B410C4">
        <w:t>: p. 39-44.</w:t>
      </w:r>
    </w:p>
    <w:p w14:paraId="499F04A5" w14:textId="77777777" w:rsidR="00B410C4" w:rsidRPr="00B410C4" w:rsidRDefault="00B410C4" w:rsidP="00B410C4">
      <w:pPr>
        <w:pStyle w:val="EndNoteBibliography"/>
        <w:ind w:left="720" w:hanging="720"/>
      </w:pPr>
      <w:r w:rsidRPr="00B410C4">
        <w:t>13.</w:t>
      </w:r>
      <w:r w:rsidRPr="00B410C4">
        <w:tab/>
        <w:t xml:space="preserve">Albin, R.L., A.B. Young, and J.B. Penney, </w:t>
      </w:r>
      <w:r w:rsidRPr="00B410C4">
        <w:rPr>
          <w:i/>
        </w:rPr>
        <w:t>The functional anatomy of basal ganglia disorders.</w:t>
      </w:r>
      <w:r w:rsidRPr="00B410C4">
        <w:t xml:space="preserve"> Trends Neurosci, 1989. </w:t>
      </w:r>
      <w:r w:rsidRPr="00B410C4">
        <w:rPr>
          <w:b/>
        </w:rPr>
        <w:t>12</w:t>
      </w:r>
      <w:r w:rsidRPr="00B410C4">
        <w:t>(10): p. 366-75.</w:t>
      </w:r>
    </w:p>
    <w:p w14:paraId="3A60419D" w14:textId="77777777" w:rsidR="00B410C4" w:rsidRPr="00B410C4" w:rsidRDefault="00B410C4" w:rsidP="00B410C4">
      <w:pPr>
        <w:pStyle w:val="EndNoteBibliography"/>
        <w:ind w:left="720" w:hanging="720"/>
      </w:pPr>
      <w:r w:rsidRPr="00B410C4">
        <w:t>14.</w:t>
      </w:r>
      <w:r w:rsidRPr="00B410C4">
        <w:tab/>
        <w:t xml:space="preserve">Simonyan, K., </w:t>
      </w:r>
      <w:r w:rsidRPr="00B410C4">
        <w:rPr>
          <w:i/>
        </w:rPr>
        <w:t>Recent advances in understanding the role of the basal ganglia.</w:t>
      </w:r>
      <w:r w:rsidRPr="00B410C4">
        <w:t xml:space="preserve"> F1000Res, 2019. </w:t>
      </w:r>
      <w:r w:rsidRPr="00B410C4">
        <w:rPr>
          <w:b/>
        </w:rPr>
        <w:t>8</w:t>
      </w:r>
      <w:r w:rsidRPr="00B410C4">
        <w:t>.</w:t>
      </w:r>
    </w:p>
    <w:p w14:paraId="25349ED1" w14:textId="77777777" w:rsidR="00B410C4" w:rsidRPr="00B410C4" w:rsidRDefault="00B410C4" w:rsidP="00B410C4">
      <w:pPr>
        <w:pStyle w:val="EndNoteBibliography"/>
        <w:ind w:left="720" w:hanging="720"/>
      </w:pPr>
      <w:r w:rsidRPr="00B410C4">
        <w:t>15.</w:t>
      </w:r>
      <w:r w:rsidRPr="00B410C4">
        <w:tab/>
        <w:t xml:space="preserve">Aquino, C.C. and S.H. Fox, </w:t>
      </w:r>
      <w:r w:rsidRPr="00B410C4">
        <w:rPr>
          <w:i/>
        </w:rPr>
        <w:t>Clinical spectrum of levodopa-induced complications.</w:t>
      </w:r>
      <w:r w:rsidRPr="00B410C4">
        <w:t xml:space="preserve"> Mov Disord, 2015. </w:t>
      </w:r>
      <w:r w:rsidRPr="00B410C4">
        <w:rPr>
          <w:b/>
        </w:rPr>
        <w:t>30</w:t>
      </w:r>
      <w:r w:rsidRPr="00B410C4">
        <w:t>(1): p. 80-9.</w:t>
      </w:r>
    </w:p>
    <w:p w14:paraId="77ADD378" w14:textId="77777777" w:rsidR="00B410C4" w:rsidRPr="00B410C4" w:rsidRDefault="00B410C4" w:rsidP="00B410C4">
      <w:pPr>
        <w:pStyle w:val="EndNoteBibliography"/>
        <w:ind w:left="720" w:hanging="720"/>
      </w:pPr>
      <w:r w:rsidRPr="00B410C4">
        <w:t>16.</w:t>
      </w:r>
      <w:r w:rsidRPr="00B410C4">
        <w:tab/>
        <w:t xml:space="preserve">Laitinen, L.V., A.T. Bergenheim, and M.I. Hariz, </w:t>
      </w:r>
      <w:r w:rsidRPr="00B410C4">
        <w:rPr>
          <w:i/>
        </w:rPr>
        <w:t>Leksell's posteroventral pallidotomy in the treatment of Parkinson's disease.</w:t>
      </w:r>
      <w:r w:rsidRPr="00B410C4">
        <w:t xml:space="preserve"> J Neurosurg, 1992. </w:t>
      </w:r>
      <w:r w:rsidRPr="00B410C4">
        <w:rPr>
          <w:b/>
        </w:rPr>
        <w:t>76</w:t>
      </w:r>
      <w:r w:rsidRPr="00B410C4">
        <w:t>(1): p. 53-61.</w:t>
      </w:r>
    </w:p>
    <w:p w14:paraId="649AF6DA" w14:textId="77777777" w:rsidR="00B410C4" w:rsidRPr="00B410C4" w:rsidRDefault="00B410C4" w:rsidP="00B410C4">
      <w:pPr>
        <w:pStyle w:val="EndNoteBibliography"/>
        <w:ind w:left="720" w:hanging="720"/>
      </w:pPr>
      <w:r w:rsidRPr="00B410C4">
        <w:t>17.</w:t>
      </w:r>
      <w:r w:rsidRPr="00B410C4">
        <w:tab/>
        <w:t xml:space="preserve">Bergman, H., T. Wichmann, and M.R. DeLong, </w:t>
      </w:r>
      <w:r w:rsidRPr="00B410C4">
        <w:rPr>
          <w:i/>
        </w:rPr>
        <w:t>Reversal of experimental parkinsonism by lesions of the subthalamic nucleus.</w:t>
      </w:r>
      <w:r w:rsidRPr="00B410C4">
        <w:t xml:space="preserve"> Science, 1990. </w:t>
      </w:r>
      <w:r w:rsidRPr="00B410C4">
        <w:rPr>
          <w:b/>
        </w:rPr>
        <w:t>249</w:t>
      </w:r>
      <w:r w:rsidRPr="00B410C4">
        <w:t>(4975): p. 1436-8.</w:t>
      </w:r>
    </w:p>
    <w:p w14:paraId="0D45EA9B" w14:textId="77777777" w:rsidR="00B410C4" w:rsidRPr="00B410C4" w:rsidRDefault="00B410C4" w:rsidP="00B410C4">
      <w:pPr>
        <w:pStyle w:val="EndNoteBibliography"/>
        <w:ind w:left="720" w:hanging="720"/>
      </w:pPr>
      <w:r w:rsidRPr="00B410C4">
        <w:t>18.</w:t>
      </w:r>
      <w:r w:rsidRPr="00B410C4">
        <w:tab/>
        <w:t xml:space="preserve">Aziz, T.Z., et al., </w:t>
      </w:r>
      <w:r w:rsidRPr="00B410C4">
        <w:rPr>
          <w:i/>
        </w:rPr>
        <w:t>Subthalamic nucleotomy alleviates parkinsonism in the 1-methyl-4-phenyl-1,2,3,6-tetrahydropyridine (MPTP)-exposed primate.</w:t>
      </w:r>
      <w:r w:rsidRPr="00B410C4">
        <w:t xml:space="preserve"> Br J Neurosurg, 1992. </w:t>
      </w:r>
      <w:r w:rsidRPr="00B410C4">
        <w:rPr>
          <w:b/>
        </w:rPr>
        <w:t>6</w:t>
      </w:r>
      <w:r w:rsidRPr="00B410C4">
        <w:t>(6): p. 575-82.</w:t>
      </w:r>
    </w:p>
    <w:p w14:paraId="330EA2EC" w14:textId="77777777" w:rsidR="00B410C4" w:rsidRPr="00B410C4" w:rsidRDefault="00B410C4" w:rsidP="00B410C4">
      <w:pPr>
        <w:pStyle w:val="EndNoteBibliography"/>
        <w:ind w:left="720" w:hanging="720"/>
      </w:pPr>
      <w:r w:rsidRPr="00B410C4">
        <w:t>19.</w:t>
      </w:r>
      <w:r w:rsidRPr="00B410C4">
        <w:tab/>
        <w:t xml:space="preserve">Benazzouz, A., et al., </w:t>
      </w:r>
      <w:r w:rsidRPr="00B410C4">
        <w:rPr>
          <w:i/>
        </w:rPr>
        <w:t>Reversal of rigidity and improvement in motor performance by subthalamic high-frequency stimulation in MPTP-treated monkeys.</w:t>
      </w:r>
      <w:r w:rsidRPr="00B410C4">
        <w:t xml:space="preserve"> Eur J Neurosci, 1993. </w:t>
      </w:r>
      <w:r w:rsidRPr="00B410C4">
        <w:rPr>
          <w:b/>
        </w:rPr>
        <w:t>5</w:t>
      </w:r>
      <w:r w:rsidRPr="00B410C4">
        <w:t>(4): p. 382-9.</w:t>
      </w:r>
    </w:p>
    <w:p w14:paraId="66B6FCC3" w14:textId="77777777" w:rsidR="00B410C4" w:rsidRPr="00B410C4" w:rsidRDefault="00B410C4" w:rsidP="00B410C4">
      <w:pPr>
        <w:pStyle w:val="EndNoteBibliography"/>
        <w:ind w:left="720" w:hanging="720"/>
      </w:pPr>
      <w:r w:rsidRPr="00B410C4">
        <w:lastRenderedPageBreak/>
        <w:t>20.</w:t>
      </w:r>
      <w:r w:rsidRPr="00B410C4">
        <w:tab/>
        <w:t xml:space="preserve">Parent, A. and L.N. Hazrati, </w:t>
      </w:r>
      <w:r w:rsidRPr="00B410C4">
        <w:rPr>
          <w:i/>
        </w:rPr>
        <w:t>Functional anatomy of the basal ganglia. II. The place of subthalamic nucleus and external pallidum in basal ganglia circuitry.</w:t>
      </w:r>
      <w:r w:rsidRPr="00B410C4">
        <w:t xml:space="preserve"> Brain Res Brain Res Rev, 1995. </w:t>
      </w:r>
      <w:r w:rsidRPr="00B410C4">
        <w:rPr>
          <w:b/>
        </w:rPr>
        <w:t>20</w:t>
      </w:r>
      <w:r w:rsidRPr="00B410C4">
        <w:t>(1): p. 128-54.</w:t>
      </w:r>
    </w:p>
    <w:p w14:paraId="39AE5F47" w14:textId="77777777" w:rsidR="00B410C4" w:rsidRPr="00B410C4" w:rsidRDefault="00B410C4" w:rsidP="00B410C4">
      <w:pPr>
        <w:pStyle w:val="EndNoteBibliography"/>
        <w:ind w:left="720" w:hanging="720"/>
      </w:pPr>
      <w:r w:rsidRPr="00B410C4">
        <w:t>21.</w:t>
      </w:r>
      <w:r w:rsidRPr="00B410C4">
        <w:tab/>
        <w:t xml:space="preserve">Pollak, P., et al., </w:t>
      </w:r>
      <w:r w:rsidRPr="00B410C4">
        <w:rPr>
          <w:i/>
        </w:rPr>
        <w:t>Subthalamic nucleus stimulation alleviates akinesia and rigidity in parkinsonian patients.</w:t>
      </w:r>
      <w:r w:rsidRPr="00B410C4">
        <w:t xml:space="preserve"> Adv Neurol, 1996. </w:t>
      </w:r>
      <w:r w:rsidRPr="00B410C4">
        <w:rPr>
          <w:b/>
        </w:rPr>
        <w:t>69</w:t>
      </w:r>
      <w:r w:rsidRPr="00B410C4">
        <w:t>: p. 591-4.</w:t>
      </w:r>
    </w:p>
    <w:p w14:paraId="1C1E07F9" w14:textId="77777777" w:rsidR="00B410C4" w:rsidRPr="00B410C4" w:rsidRDefault="00B410C4" w:rsidP="00B410C4">
      <w:pPr>
        <w:pStyle w:val="EndNoteBibliography"/>
        <w:ind w:left="720" w:hanging="720"/>
      </w:pPr>
      <w:r w:rsidRPr="00B410C4">
        <w:t>22.</w:t>
      </w:r>
      <w:r w:rsidRPr="00B410C4">
        <w:tab/>
        <w:t xml:space="preserve">Benabid, A.L., et al., </w:t>
      </w:r>
      <w:r w:rsidRPr="00B410C4">
        <w:rPr>
          <w:i/>
        </w:rPr>
        <w:t>Acute and long-term effects of subthalamic nucleus stimulation in Parkinson's disease.</w:t>
      </w:r>
      <w:r w:rsidRPr="00B410C4">
        <w:t xml:space="preserve"> Stereotact Funct Neurosurg, 1994. </w:t>
      </w:r>
      <w:r w:rsidRPr="00B410C4">
        <w:rPr>
          <w:b/>
        </w:rPr>
        <w:t>62</w:t>
      </w:r>
      <w:r w:rsidRPr="00B410C4">
        <w:t>(1-4): p. 76-84.</w:t>
      </w:r>
    </w:p>
    <w:p w14:paraId="5FFF5ED5" w14:textId="77777777" w:rsidR="00B410C4" w:rsidRPr="00B410C4" w:rsidRDefault="00B410C4" w:rsidP="00B410C4">
      <w:pPr>
        <w:pStyle w:val="EndNoteBibliography"/>
        <w:ind w:left="720" w:hanging="720"/>
      </w:pPr>
      <w:r w:rsidRPr="00B410C4">
        <w:t>23.</w:t>
      </w:r>
      <w:r w:rsidRPr="00B410C4">
        <w:tab/>
        <w:t xml:space="preserve">Limousin, P., et al., </w:t>
      </w:r>
      <w:r w:rsidRPr="00B410C4">
        <w:rPr>
          <w:i/>
        </w:rPr>
        <w:t>Effect of parkinsonian signs and symptoms of bilateral subthalamic nucleus stimulation.</w:t>
      </w:r>
      <w:r w:rsidRPr="00B410C4">
        <w:t xml:space="preserve"> Lancet, 1995. </w:t>
      </w:r>
      <w:r w:rsidRPr="00B410C4">
        <w:rPr>
          <w:b/>
        </w:rPr>
        <w:t>345</w:t>
      </w:r>
      <w:r w:rsidRPr="00B410C4">
        <w:t>(8942): p. 91-5.</w:t>
      </w:r>
    </w:p>
    <w:p w14:paraId="6345EFBC" w14:textId="77777777" w:rsidR="00B410C4" w:rsidRPr="00B410C4" w:rsidRDefault="00B410C4" w:rsidP="00B410C4">
      <w:pPr>
        <w:pStyle w:val="EndNoteBibliography"/>
        <w:ind w:left="720" w:hanging="720"/>
      </w:pPr>
      <w:r w:rsidRPr="00B410C4">
        <w:t>24.</w:t>
      </w:r>
      <w:r w:rsidRPr="00B410C4">
        <w:tab/>
        <w:t xml:space="preserve">Limousin, P., et al., </w:t>
      </w:r>
      <w:r w:rsidRPr="00B410C4">
        <w:rPr>
          <w:i/>
        </w:rPr>
        <w:t>Electrical stimulation of the subthalamic nucleus in advanced Parkinson's disease.</w:t>
      </w:r>
      <w:r w:rsidRPr="00B410C4">
        <w:t xml:space="preserve"> N Engl J Med, 1998. </w:t>
      </w:r>
      <w:r w:rsidRPr="00B410C4">
        <w:rPr>
          <w:b/>
        </w:rPr>
        <w:t>339</w:t>
      </w:r>
      <w:r w:rsidRPr="00B410C4">
        <w:t>(16): p. 1105-11.</w:t>
      </w:r>
    </w:p>
    <w:p w14:paraId="79B96604" w14:textId="77777777" w:rsidR="00B410C4" w:rsidRPr="00B410C4" w:rsidRDefault="00B410C4" w:rsidP="00B410C4">
      <w:pPr>
        <w:pStyle w:val="EndNoteBibliography"/>
        <w:ind w:left="720" w:hanging="720"/>
      </w:pPr>
      <w:r w:rsidRPr="00B410C4">
        <w:t>25.</w:t>
      </w:r>
      <w:r w:rsidRPr="00B410C4">
        <w:tab/>
        <w:t xml:space="preserve">Fraix, V., et al., </w:t>
      </w:r>
      <w:r w:rsidRPr="00B410C4">
        <w:rPr>
          <w:i/>
        </w:rPr>
        <w:t>Effect of subthalamic nucleus stimulation on levodopa-induced dyskinesia in Parkinson's disease.</w:t>
      </w:r>
      <w:r w:rsidRPr="00B410C4">
        <w:t xml:space="preserve"> Neurology, 2000. </w:t>
      </w:r>
      <w:r w:rsidRPr="00B410C4">
        <w:rPr>
          <w:b/>
        </w:rPr>
        <w:t>55</w:t>
      </w:r>
      <w:r w:rsidRPr="00B410C4">
        <w:t>(12): p. 1921-3.</w:t>
      </w:r>
    </w:p>
    <w:p w14:paraId="514BC3F3" w14:textId="77777777" w:rsidR="00B410C4" w:rsidRPr="00B410C4" w:rsidRDefault="00B410C4" w:rsidP="00B410C4">
      <w:pPr>
        <w:pStyle w:val="EndNoteBibliography"/>
        <w:ind w:left="720" w:hanging="720"/>
      </w:pPr>
      <w:r w:rsidRPr="00B410C4">
        <w:t>26.</w:t>
      </w:r>
      <w:r w:rsidRPr="00B410C4">
        <w:tab/>
        <w:t xml:space="preserve">Krack, P., et al., </w:t>
      </w:r>
      <w:r w:rsidRPr="00B410C4">
        <w:rPr>
          <w:i/>
        </w:rPr>
        <w:t>Five-year follow-up of bilateral stimulation of the subthalamic nucleus in advanced Parkinson's disease.</w:t>
      </w:r>
      <w:r w:rsidRPr="00B410C4">
        <w:t xml:space="preserve"> N Engl J Med, 2003. </w:t>
      </w:r>
      <w:r w:rsidRPr="00B410C4">
        <w:rPr>
          <w:b/>
        </w:rPr>
        <w:t>349</w:t>
      </w:r>
      <w:r w:rsidRPr="00B410C4">
        <w:t>(20): p. 1925-34.</w:t>
      </w:r>
    </w:p>
    <w:p w14:paraId="008471C1" w14:textId="77777777" w:rsidR="00B410C4" w:rsidRPr="00B410C4" w:rsidRDefault="00B410C4" w:rsidP="00B410C4">
      <w:pPr>
        <w:pStyle w:val="EndNoteBibliography"/>
        <w:ind w:left="720" w:hanging="720"/>
      </w:pPr>
      <w:r w:rsidRPr="00B410C4">
        <w:t>27.</w:t>
      </w:r>
      <w:r w:rsidRPr="00B410C4">
        <w:tab/>
        <w:t xml:space="preserve">Funkiewiez, A., et al., </w:t>
      </w:r>
      <w:r w:rsidRPr="00B410C4">
        <w:rPr>
          <w:i/>
        </w:rPr>
        <w:t>Long term effects of bilateral subthalamic nucleus stimulation on cognitive function, mood, and behaviour in Parkinson's disease.</w:t>
      </w:r>
      <w:r w:rsidRPr="00B410C4">
        <w:t xml:space="preserve"> J Neurol Neurosurg Psychiatry, 2004. </w:t>
      </w:r>
      <w:r w:rsidRPr="00B410C4">
        <w:rPr>
          <w:b/>
        </w:rPr>
        <w:t>75</w:t>
      </w:r>
      <w:r w:rsidRPr="00B410C4">
        <w:t>(6): p. 834-9.</w:t>
      </w:r>
    </w:p>
    <w:p w14:paraId="581F2E8D" w14:textId="77777777" w:rsidR="00B410C4" w:rsidRPr="00B410C4" w:rsidRDefault="00B410C4" w:rsidP="00B410C4">
      <w:pPr>
        <w:pStyle w:val="EndNoteBibliography"/>
        <w:ind w:left="720" w:hanging="720"/>
      </w:pPr>
      <w:r w:rsidRPr="00B410C4">
        <w:t>28.</w:t>
      </w:r>
      <w:r w:rsidRPr="00B410C4">
        <w:tab/>
        <w:t xml:space="preserve">Hamani, C., et al., </w:t>
      </w:r>
      <w:r w:rsidRPr="00B410C4">
        <w:rPr>
          <w:i/>
        </w:rPr>
        <w:t>Bilateral subthalamic nucleus stimulation for Parkinson's disease: a systematic review of the clinical literature.</w:t>
      </w:r>
      <w:r w:rsidRPr="00B410C4">
        <w:t xml:space="preserve"> Neurosurgery, 2005. </w:t>
      </w:r>
      <w:r w:rsidRPr="00B410C4">
        <w:rPr>
          <w:b/>
        </w:rPr>
        <w:t>56</w:t>
      </w:r>
      <w:r w:rsidRPr="00B410C4">
        <w:t>(6): p. 1313-21; discussion 1321-4.</w:t>
      </w:r>
    </w:p>
    <w:p w14:paraId="09D55C15" w14:textId="77777777" w:rsidR="00B410C4" w:rsidRPr="00B410C4" w:rsidRDefault="00B410C4" w:rsidP="00B410C4">
      <w:pPr>
        <w:pStyle w:val="EndNoteBibliography"/>
        <w:ind w:left="720" w:hanging="720"/>
      </w:pPr>
      <w:r w:rsidRPr="00B410C4">
        <w:t>29.</w:t>
      </w:r>
      <w:r w:rsidRPr="00B410C4">
        <w:tab/>
        <w:t xml:space="preserve">Deuschl, G., et al., </w:t>
      </w:r>
      <w:r w:rsidRPr="00B410C4">
        <w:rPr>
          <w:i/>
        </w:rPr>
        <w:t>A randomized trial of deep-brain stimulation for Parkinson's disease.</w:t>
      </w:r>
      <w:r w:rsidRPr="00B410C4">
        <w:t xml:space="preserve"> N Engl J Med, 2006. </w:t>
      </w:r>
      <w:r w:rsidRPr="00B410C4">
        <w:rPr>
          <w:b/>
        </w:rPr>
        <w:t>355</w:t>
      </w:r>
      <w:r w:rsidRPr="00B410C4">
        <w:t>(9): p. 896-908.</w:t>
      </w:r>
    </w:p>
    <w:p w14:paraId="4A91FBBF" w14:textId="77777777" w:rsidR="00B410C4" w:rsidRPr="00B410C4" w:rsidRDefault="00B410C4" w:rsidP="00B410C4">
      <w:pPr>
        <w:pStyle w:val="EndNoteBibliography"/>
        <w:ind w:left="720" w:hanging="720"/>
      </w:pPr>
      <w:r w:rsidRPr="00B410C4">
        <w:t>30.</w:t>
      </w:r>
      <w:r w:rsidRPr="00B410C4">
        <w:tab/>
        <w:t xml:space="preserve">Kleiner-Fisman, G., et al., </w:t>
      </w:r>
      <w:r w:rsidRPr="00B410C4">
        <w:rPr>
          <w:i/>
        </w:rPr>
        <w:t>Subthalamic nucleus deep brain stimulation: summary and meta-analysis of outcomes.</w:t>
      </w:r>
      <w:r w:rsidRPr="00B410C4">
        <w:t xml:space="preserve"> Mov Disord, 2006. </w:t>
      </w:r>
      <w:r w:rsidRPr="00B410C4">
        <w:rPr>
          <w:b/>
        </w:rPr>
        <w:t>21 Suppl 14</w:t>
      </w:r>
      <w:r w:rsidRPr="00B410C4">
        <w:t>: p. S290-304.</w:t>
      </w:r>
    </w:p>
    <w:p w14:paraId="37771CD9" w14:textId="77777777" w:rsidR="00B410C4" w:rsidRPr="00B410C4" w:rsidRDefault="00B410C4" w:rsidP="00B410C4">
      <w:pPr>
        <w:pStyle w:val="EndNoteBibliography"/>
        <w:ind w:left="720" w:hanging="720"/>
      </w:pPr>
      <w:r w:rsidRPr="00B410C4">
        <w:t>31.</w:t>
      </w:r>
      <w:r w:rsidRPr="00B410C4">
        <w:tab/>
        <w:t xml:space="preserve">Benabid, A.L., et al., </w:t>
      </w:r>
      <w:r w:rsidRPr="00B410C4">
        <w:rPr>
          <w:i/>
        </w:rPr>
        <w:t>Deep brain stimulation of the subthalamic nucleus for the treatment of Parkinson's disease.</w:t>
      </w:r>
      <w:r w:rsidRPr="00B410C4">
        <w:t xml:space="preserve"> Lancet Neurol, 2009. </w:t>
      </w:r>
      <w:r w:rsidRPr="00B410C4">
        <w:rPr>
          <w:b/>
        </w:rPr>
        <w:t>8</w:t>
      </w:r>
      <w:r w:rsidRPr="00B410C4">
        <w:t>(1): p. 67-81.</w:t>
      </w:r>
    </w:p>
    <w:p w14:paraId="68BA3463" w14:textId="77777777" w:rsidR="00B410C4" w:rsidRPr="00B410C4" w:rsidRDefault="00B410C4" w:rsidP="00B410C4">
      <w:pPr>
        <w:pStyle w:val="EndNoteBibliography"/>
        <w:ind w:left="720" w:hanging="720"/>
      </w:pPr>
      <w:r w:rsidRPr="00B410C4">
        <w:t>32.</w:t>
      </w:r>
      <w:r w:rsidRPr="00B410C4">
        <w:tab/>
        <w:t xml:space="preserve">Thevathasan, W., et al., </w:t>
      </w:r>
      <w:r w:rsidRPr="00B410C4">
        <w:rPr>
          <w:i/>
        </w:rPr>
        <w:t>Pedunculopontine nucleus deep brain stimulation in Parkinson's disease: A clinical review.</w:t>
      </w:r>
      <w:r w:rsidRPr="00B410C4">
        <w:t xml:space="preserve"> Mov Disord, 2018. </w:t>
      </w:r>
      <w:r w:rsidRPr="00B410C4">
        <w:rPr>
          <w:b/>
        </w:rPr>
        <w:t>33</w:t>
      </w:r>
      <w:r w:rsidRPr="00B410C4">
        <w:t>(1): p. 10-20.</w:t>
      </w:r>
    </w:p>
    <w:p w14:paraId="0FC44EEF" w14:textId="77777777" w:rsidR="00B410C4" w:rsidRPr="00B410C4" w:rsidRDefault="00B410C4" w:rsidP="00B410C4">
      <w:pPr>
        <w:pStyle w:val="EndNoteBibliography"/>
        <w:ind w:left="720" w:hanging="720"/>
      </w:pPr>
      <w:r w:rsidRPr="00B410C4">
        <w:t>33.</w:t>
      </w:r>
      <w:r w:rsidRPr="00B410C4">
        <w:tab/>
        <w:t xml:space="preserve">Gratwicke, J., et al., </w:t>
      </w:r>
      <w:r w:rsidRPr="00B410C4">
        <w:rPr>
          <w:i/>
        </w:rPr>
        <w:t>Bilateral Deep Brain Stimulation of the Nucleus Basalis of Meynert for Parkinson Disease Dementia: A Randomized Clinical Trial.</w:t>
      </w:r>
      <w:r w:rsidRPr="00B410C4">
        <w:t xml:space="preserve"> JAMA Neurol, 2018. </w:t>
      </w:r>
      <w:r w:rsidRPr="00B410C4">
        <w:rPr>
          <w:b/>
        </w:rPr>
        <w:t>75</w:t>
      </w:r>
      <w:r w:rsidRPr="00B410C4">
        <w:t>(2): p. 169-178.</w:t>
      </w:r>
    </w:p>
    <w:p w14:paraId="621DABEA" w14:textId="77777777" w:rsidR="00B410C4" w:rsidRPr="00B410C4" w:rsidRDefault="00B410C4" w:rsidP="00B410C4">
      <w:pPr>
        <w:pStyle w:val="EndNoteBibliography"/>
        <w:ind w:left="720" w:hanging="720"/>
      </w:pPr>
      <w:r w:rsidRPr="00B410C4">
        <w:t>34.</w:t>
      </w:r>
      <w:r w:rsidRPr="00B410C4">
        <w:tab/>
        <w:t xml:space="preserve">Weiss, D., L. Milosevic, and A. Gharabaghi, </w:t>
      </w:r>
      <w:r w:rsidRPr="00B410C4">
        <w:rPr>
          <w:i/>
        </w:rPr>
        <w:t>Deep brain stimulation of the substantia nigra for freezing of gait in Parkinson's disease: is it about stimulation frequency?</w:t>
      </w:r>
      <w:r w:rsidRPr="00B410C4">
        <w:t xml:space="preserve"> Parkinsonism Relat Disord, 2018.</w:t>
      </w:r>
    </w:p>
    <w:p w14:paraId="20232141" w14:textId="77777777" w:rsidR="00B410C4" w:rsidRPr="00B410C4" w:rsidRDefault="00B410C4" w:rsidP="00B410C4">
      <w:pPr>
        <w:pStyle w:val="EndNoteBibliography"/>
        <w:ind w:left="720" w:hanging="720"/>
      </w:pPr>
      <w:r w:rsidRPr="00B410C4">
        <w:t>35.</w:t>
      </w:r>
      <w:r w:rsidRPr="00B410C4">
        <w:tab/>
        <w:t xml:space="preserve">Chastan, N., et al., </w:t>
      </w:r>
      <w:r w:rsidRPr="00B410C4">
        <w:rPr>
          <w:i/>
        </w:rPr>
        <w:t>Effects of nigral stimulation on locomotion and postural stability in patients with Parkinson's disease.</w:t>
      </w:r>
      <w:r w:rsidRPr="00B410C4">
        <w:t xml:space="preserve"> Brain, 2009. </w:t>
      </w:r>
      <w:r w:rsidRPr="00B410C4">
        <w:rPr>
          <w:b/>
        </w:rPr>
        <w:t>132</w:t>
      </w:r>
      <w:r w:rsidRPr="00B410C4">
        <w:t>(Pt 1): p. 172-84.</w:t>
      </w:r>
    </w:p>
    <w:p w14:paraId="54266FD7" w14:textId="77777777" w:rsidR="00B410C4" w:rsidRPr="00B410C4" w:rsidRDefault="00B410C4" w:rsidP="00B410C4">
      <w:pPr>
        <w:pStyle w:val="EndNoteBibliography"/>
        <w:ind w:left="720" w:hanging="720"/>
      </w:pPr>
      <w:r w:rsidRPr="00B410C4">
        <w:t>36.</w:t>
      </w:r>
      <w:r w:rsidRPr="00B410C4">
        <w:tab/>
        <w:t xml:space="preserve">Williams, A., et al., </w:t>
      </w:r>
      <w:r w:rsidRPr="00B410C4">
        <w:rPr>
          <w:i/>
        </w:rPr>
        <w:t>Deep brain stimulation plus best medical therapy versus best medical therapy alone for advanced Parkinson's disease (PD SURG trial): a randomised, open-label trial.</w:t>
      </w:r>
      <w:r w:rsidRPr="00B410C4">
        <w:t xml:space="preserve"> Lancet Neurol, 2010. </w:t>
      </w:r>
      <w:r w:rsidRPr="00B410C4">
        <w:rPr>
          <w:b/>
        </w:rPr>
        <w:t>9</w:t>
      </w:r>
      <w:r w:rsidRPr="00B410C4">
        <w:t>(6): p. 581-91.</w:t>
      </w:r>
    </w:p>
    <w:p w14:paraId="448262CD" w14:textId="77777777" w:rsidR="00B410C4" w:rsidRPr="00B410C4" w:rsidRDefault="00B410C4" w:rsidP="00B410C4">
      <w:pPr>
        <w:pStyle w:val="EndNoteBibliography"/>
        <w:ind w:left="720" w:hanging="720"/>
      </w:pPr>
      <w:r w:rsidRPr="00B410C4">
        <w:t>37.</w:t>
      </w:r>
      <w:r w:rsidRPr="00B410C4">
        <w:tab/>
        <w:t xml:space="preserve">Schupbach, W.M., et al., </w:t>
      </w:r>
      <w:r w:rsidRPr="00B410C4">
        <w:rPr>
          <w:i/>
        </w:rPr>
        <w:t>Neurosurgery at an earlier stage of Parkinson disease: a randomized, controlled trial.</w:t>
      </w:r>
      <w:r w:rsidRPr="00B410C4">
        <w:t xml:space="preserve"> Neurology, 2007. </w:t>
      </w:r>
      <w:r w:rsidRPr="00B410C4">
        <w:rPr>
          <w:b/>
        </w:rPr>
        <w:t>68</w:t>
      </w:r>
      <w:r w:rsidRPr="00B410C4">
        <w:t>(4): p. 267-71.</w:t>
      </w:r>
    </w:p>
    <w:p w14:paraId="1A35630D" w14:textId="77777777" w:rsidR="00B410C4" w:rsidRPr="00B410C4" w:rsidRDefault="00B410C4" w:rsidP="00B410C4">
      <w:pPr>
        <w:pStyle w:val="EndNoteBibliography"/>
        <w:ind w:left="720" w:hanging="720"/>
      </w:pPr>
      <w:r w:rsidRPr="00B410C4">
        <w:t>38.</w:t>
      </w:r>
      <w:r w:rsidRPr="00B410C4">
        <w:tab/>
        <w:t xml:space="preserve">Schuepbach, W.M., et al., </w:t>
      </w:r>
      <w:r w:rsidRPr="00B410C4">
        <w:rPr>
          <w:i/>
        </w:rPr>
        <w:t>Neurostimulation for Parkinson's disease with early motor complications.</w:t>
      </w:r>
      <w:r w:rsidRPr="00B410C4">
        <w:t xml:space="preserve"> N Engl J Med, 2013. </w:t>
      </w:r>
      <w:r w:rsidRPr="00B410C4">
        <w:rPr>
          <w:b/>
        </w:rPr>
        <w:t>368</w:t>
      </w:r>
      <w:r w:rsidRPr="00B410C4">
        <w:t>(7): p. 610-22.</w:t>
      </w:r>
    </w:p>
    <w:p w14:paraId="335382A4" w14:textId="77777777" w:rsidR="00B410C4" w:rsidRPr="00B410C4" w:rsidRDefault="00B410C4" w:rsidP="00B410C4">
      <w:pPr>
        <w:pStyle w:val="EndNoteBibliography"/>
        <w:ind w:left="720" w:hanging="720"/>
      </w:pPr>
      <w:r w:rsidRPr="00B410C4">
        <w:lastRenderedPageBreak/>
        <w:t>39.</w:t>
      </w:r>
      <w:r w:rsidRPr="00B410C4">
        <w:tab/>
        <w:t xml:space="preserve">Deuschl, G., et al., </w:t>
      </w:r>
      <w:r w:rsidRPr="00B410C4">
        <w:rPr>
          <w:i/>
        </w:rPr>
        <w:t>Stimulation of the subthalamic nucleus at an earlier disease stage of Parkinson's disease: concept and standards of the EARLYSTIM-study.</w:t>
      </w:r>
      <w:r w:rsidRPr="00B410C4">
        <w:t xml:space="preserve"> Parkinsonism Relat Disord, 2013. </w:t>
      </w:r>
      <w:r w:rsidRPr="00B410C4">
        <w:rPr>
          <w:b/>
        </w:rPr>
        <w:t>19</w:t>
      </w:r>
      <w:r w:rsidRPr="00B410C4">
        <w:t>(1): p. 56-61.</w:t>
      </w:r>
    </w:p>
    <w:p w14:paraId="781CEC50" w14:textId="77777777" w:rsidR="00B410C4" w:rsidRPr="00B410C4" w:rsidRDefault="00B410C4" w:rsidP="00B410C4">
      <w:pPr>
        <w:pStyle w:val="EndNoteBibliography"/>
        <w:ind w:left="720" w:hanging="720"/>
      </w:pPr>
      <w:r w:rsidRPr="00B410C4">
        <w:t>40.</w:t>
      </w:r>
      <w:r w:rsidRPr="00B410C4">
        <w:tab/>
        <w:t xml:space="preserve">Schuepbach, W.M.M., et al., </w:t>
      </w:r>
      <w:r w:rsidRPr="00B410C4">
        <w:rPr>
          <w:i/>
        </w:rPr>
        <w:t>Quality of life predicts outcome of deep brain stimulation in early Parkinson disease.</w:t>
      </w:r>
      <w:r w:rsidRPr="00B410C4">
        <w:t xml:space="preserve"> Neurology, 2019. </w:t>
      </w:r>
      <w:r w:rsidRPr="00B410C4">
        <w:rPr>
          <w:b/>
        </w:rPr>
        <w:t>92</w:t>
      </w:r>
      <w:r w:rsidRPr="00B410C4">
        <w:t>(10): p. e1109-e1120.</w:t>
      </w:r>
    </w:p>
    <w:p w14:paraId="646E05AD" w14:textId="77777777" w:rsidR="00B410C4" w:rsidRPr="00B410C4" w:rsidRDefault="00B410C4" w:rsidP="00B410C4">
      <w:pPr>
        <w:pStyle w:val="EndNoteBibliography"/>
        <w:ind w:left="720" w:hanging="720"/>
      </w:pPr>
      <w:r w:rsidRPr="00B410C4">
        <w:t>41.</w:t>
      </w:r>
      <w:r w:rsidRPr="00B410C4">
        <w:tab/>
        <w:t xml:space="preserve">Dulski, J., et al., </w:t>
      </w:r>
      <w:r w:rsidRPr="00B410C4">
        <w:rPr>
          <w:i/>
        </w:rPr>
        <w:t>The impact of subthalamic deep brain stimulation on sleep and other non-motor symptoms in Parkinson's disease.</w:t>
      </w:r>
      <w:r w:rsidRPr="00B410C4">
        <w:t xml:space="preserve"> Parkinsonism Relat Disord, 2019.</w:t>
      </w:r>
    </w:p>
    <w:p w14:paraId="7A67B0E6" w14:textId="77777777" w:rsidR="00B410C4" w:rsidRPr="00B410C4" w:rsidRDefault="00B410C4" w:rsidP="00B410C4">
      <w:pPr>
        <w:pStyle w:val="EndNoteBibliography"/>
        <w:ind w:left="720" w:hanging="720"/>
      </w:pPr>
      <w:r w:rsidRPr="00B410C4">
        <w:t>42.</w:t>
      </w:r>
      <w:r w:rsidRPr="00B410C4">
        <w:tab/>
        <w:t xml:space="preserve">Liu, F.T., et al., </w:t>
      </w:r>
      <w:r w:rsidRPr="00B410C4">
        <w:rPr>
          <w:i/>
        </w:rPr>
        <w:t>Predictors to quality of life improvements after subthalamic stimulation in Parkinson's disease.</w:t>
      </w:r>
      <w:r w:rsidRPr="00B410C4">
        <w:t xml:space="preserve"> Acta Neurol Scand, 2019. </w:t>
      </w:r>
      <w:r w:rsidRPr="00B410C4">
        <w:rPr>
          <w:b/>
        </w:rPr>
        <w:t>139</w:t>
      </w:r>
      <w:r w:rsidRPr="00B410C4">
        <w:t>(4): p. 346-352.</w:t>
      </w:r>
    </w:p>
    <w:p w14:paraId="0A1FDE9F" w14:textId="77777777" w:rsidR="00B410C4" w:rsidRPr="00B410C4" w:rsidRDefault="00B410C4" w:rsidP="00B410C4">
      <w:pPr>
        <w:pStyle w:val="EndNoteBibliography"/>
        <w:ind w:left="720" w:hanging="720"/>
      </w:pPr>
      <w:r w:rsidRPr="00B410C4">
        <w:t>43.</w:t>
      </w:r>
      <w:r w:rsidRPr="00B410C4">
        <w:tab/>
        <w:t xml:space="preserve">Lau, B., et al., </w:t>
      </w:r>
      <w:r w:rsidRPr="00B410C4">
        <w:rPr>
          <w:i/>
        </w:rPr>
        <w:t>Axial symptoms predict mortality in patients with Parkinson disease and subthalamic stimulation.</w:t>
      </w:r>
      <w:r w:rsidRPr="00B410C4">
        <w:t xml:space="preserve"> Neurology, 2019. </w:t>
      </w:r>
      <w:r w:rsidRPr="00B410C4">
        <w:rPr>
          <w:b/>
        </w:rPr>
        <w:t>92</w:t>
      </w:r>
      <w:r w:rsidRPr="00B410C4">
        <w:t>(22): p. e2559-e2570.</w:t>
      </w:r>
    </w:p>
    <w:p w14:paraId="7DB26174" w14:textId="77777777" w:rsidR="00B410C4" w:rsidRPr="00B410C4" w:rsidRDefault="00B410C4" w:rsidP="00B410C4">
      <w:pPr>
        <w:pStyle w:val="EndNoteBibliography"/>
        <w:ind w:left="720" w:hanging="720"/>
      </w:pPr>
      <w:r w:rsidRPr="00B410C4">
        <w:t>44.</w:t>
      </w:r>
      <w:r w:rsidRPr="00B410C4">
        <w:tab/>
        <w:t xml:space="preserve">Defer, G.L., et al., </w:t>
      </w:r>
      <w:r w:rsidRPr="00B410C4">
        <w:rPr>
          <w:i/>
        </w:rPr>
        <w:t>Core assessment program for surgical interventional therapies in Parkinson's disease (CAPSIT-PD).</w:t>
      </w:r>
      <w:r w:rsidRPr="00B410C4">
        <w:t xml:space="preserve"> Mov Disord, 1999. </w:t>
      </w:r>
      <w:r w:rsidRPr="00B410C4">
        <w:rPr>
          <w:b/>
        </w:rPr>
        <w:t>14</w:t>
      </w:r>
      <w:r w:rsidRPr="00B410C4">
        <w:t>(4): p. 572-84.</w:t>
      </w:r>
    </w:p>
    <w:p w14:paraId="29C2833C" w14:textId="77777777" w:rsidR="00B410C4" w:rsidRPr="00B410C4" w:rsidRDefault="00B410C4" w:rsidP="00B410C4">
      <w:pPr>
        <w:pStyle w:val="EndNoteBibliography"/>
        <w:ind w:left="720" w:hanging="720"/>
      </w:pPr>
      <w:r w:rsidRPr="00B410C4">
        <w:t>45.</w:t>
      </w:r>
      <w:r w:rsidRPr="00B410C4">
        <w:tab/>
        <w:t xml:space="preserve">Mestre, T.A., et al., </w:t>
      </w:r>
      <w:r w:rsidRPr="00B410C4">
        <w:rPr>
          <w:i/>
        </w:rPr>
        <w:t>Subthalamic nucleus-deep brain stimulation for early motor complications in Parkinson's disease-the EARLYSTIM trial: early is not always better.</w:t>
      </w:r>
      <w:r w:rsidRPr="00B410C4">
        <w:t xml:space="preserve"> Mov Disord, 2014. </w:t>
      </w:r>
      <w:r w:rsidRPr="00B410C4">
        <w:rPr>
          <w:b/>
        </w:rPr>
        <w:t>29</w:t>
      </w:r>
      <w:r w:rsidRPr="00B410C4">
        <w:t>(14): p. 1751-6.</w:t>
      </w:r>
    </w:p>
    <w:p w14:paraId="7A5548D9" w14:textId="77777777" w:rsidR="00B410C4" w:rsidRPr="00B410C4" w:rsidRDefault="00B410C4" w:rsidP="00B410C4">
      <w:pPr>
        <w:pStyle w:val="EndNoteBibliography"/>
        <w:ind w:left="720" w:hanging="720"/>
      </w:pPr>
      <w:r w:rsidRPr="00B410C4">
        <w:t>46.</w:t>
      </w:r>
      <w:r w:rsidRPr="00B410C4">
        <w:tab/>
        <w:t xml:space="preserve">Spieles-Engemann, A.L., et al., </w:t>
      </w:r>
      <w:r w:rsidRPr="00B410C4">
        <w:rPr>
          <w:i/>
        </w:rPr>
        <w:t>Subthalamic nucleus stimulation increases brain derived neurotrophic factor in the nigrostriatal system and primary motor cortex.</w:t>
      </w:r>
      <w:r w:rsidRPr="00B410C4">
        <w:t xml:space="preserve"> J Parkinsons Dis, 2011. </w:t>
      </w:r>
      <w:r w:rsidRPr="00B410C4">
        <w:rPr>
          <w:b/>
        </w:rPr>
        <w:t>1</w:t>
      </w:r>
      <w:r w:rsidRPr="00B410C4">
        <w:t>(1): p. 123-36.</w:t>
      </w:r>
    </w:p>
    <w:p w14:paraId="77DD5F27" w14:textId="77777777" w:rsidR="00B410C4" w:rsidRPr="00B410C4" w:rsidRDefault="00B410C4" w:rsidP="00B410C4">
      <w:pPr>
        <w:pStyle w:val="EndNoteBibliography"/>
        <w:ind w:left="720" w:hanging="720"/>
      </w:pPr>
      <w:r w:rsidRPr="00B410C4">
        <w:t>47.</w:t>
      </w:r>
      <w:r w:rsidRPr="00B410C4">
        <w:tab/>
        <w:t xml:space="preserve">Fischer, D.L. and C.E. Sortwell, </w:t>
      </w:r>
      <w:r w:rsidRPr="00B410C4">
        <w:rPr>
          <w:i/>
        </w:rPr>
        <w:t>BDNF provides many routes toward STN DBS-mediated disease modification.</w:t>
      </w:r>
      <w:r w:rsidRPr="00B410C4">
        <w:t xml:space="preserve"> Mov Disord, 2019. </w:t>
      </w:r>
      <w:r w:rsidRPr="00B410C4">
        <w:rPr>
          <w:b/>
        </w:rPr>
        <w:t>34</w:t>
      </w:r>
      <w:r w:rsidRPr="00B410C4">
        <w:t>(1): p. 22-34.</w:t>
      </w:r>
    </w:p>
    <w:p w14:paraId="65BD1271" w14:textId="77777777" w:rsidR="00B410C4" w:rsidRPr="00B410C4" w:rsidRDefault="00B410C4" w:rsidP="00B410C4">
      <w:pPr>
        <w:pStyle w:val="EndNoteBibliography"/>
        <w:ind w:left="720" w:hanging="720"/>
      </w:pPr>
      <w:r w:rsidRPr="00B410C4">
        <w:t>48.</w:t>
      </w:r>
      <w:r w:rsidRPr="00B410C4">
        <w:tab/>
        <w:t xml:space="preserve">Rodriguez-Oroz, M.C., et al., </w:t>
      </w:r>
      <w:r w:rsidRPr="00B410C4">
        <w:rPr>
          <w:i/>
        </w:rPr>
        <w:t>Efficacy of deep brain stimulation of the subthalamic nucleus in Parkinson's disease 4 years after surgery: double blind and open label evaluation.</w:t>
      </w:r>
      <w:r w:rsidRPr="00B410C4">
        <w:t xml:space="preserve"> J Neurol Neurosurg Psychiatry, 2004. </w:t>
      </w:r>
      <w:r w:rsidRPr="00B410C4">
        <w:rPr>
          <w:b/>
        </w:rPr>
        <w:t>75</w:t>
      </w:r>
      <w:r w:rsidRPr="00B410C4">
        <w:t>(10): p. 1382-5.</w:t>
      </w:r>
    </w:p>
    <w:p w14:paraId="2792CF79" w14:textId="77777777" w:rsidR="00B410C4" w:rsidRPr="00B410C4" w:rsidRDefault="00B410C4" w:rsidP="00B410C4">
      <w:pPr>
        <w:pStyle w:val="EndNoteBibliography"/>
        <w:ind w:left="720" w:hanging="720"/>
      </w:pPr>
      <w:r w:rsidRPr="00B410C4">
        <w:t>49.</w:t>
      </w:r>
      <w:r w:rsidRPr="00B410C4">
        <w:tab/>
        <w:t xml:space="preserve">Rodriguez-Oroz, M.C., et al., </w:t>
      </w:r>
      <w:r w:rsidRPr="00B410C4">
        <w:rPr>
          <w:i/>
        </w:rPr>
        <w:t>Bilateral deep brain stimulation in Parkinson's disease: a multicentre study with 4 years follow-up.</w:t>
      </w:r>
      <w:r w:rsidRPr="00B410C4">
        <w:t xml:space="preserve"> Brain, 2005. </w:t>
      </w:r>
      <w:r w:rsidRPr="00B410C4">
        <w:rPr>
          <w:b/>
        </w:rPr>
        <w:t>128</w:t>
      </w:r>
      <w:r w:rsidRPr="00B410C4">
        <w:t>(Pt 10): p. 2240-9.</w:t>
      </w:r>
    </w:p>
    <w:p w14:paraId="754741E0" w14:textId="77777777" w:rsidR="00B410C4" w:rsidRPr="00B410C4" w:rsidRDefault="00B410C4" w:rsidP="00B410C4">
      <w:pPr>
        <w:pStyle w:val="EndNoteBibliography"/>
        <w:ind w:left="720" w:hanging="720"/>
      </w:pPr>
      <w:r w:rsidRPr="00B410C4">
        <w:t>50.</w:t>
      </w:r>
      <w:r w:rsidRPr="00B410C4">
        <w:tab/>
        <w:t xml:space="preserve">Tagliati, M., C. Martin, and R. Alterman, </w:t>
      </w:r>
      <w:r w:rsidRPr="00B410C4">
        <w:rPr>
          <w:i/>
        </w:rPr>
        <w:t>Lack of motor symptoms progression in Parkinson's disease patients with long-term bilateral subthalamic deep brain stimulation.</w:t>
      </w:r>
      <w:r w:rsidRPr="00B410C4">
        <w:t xml:space="preserve"> Int J Neurosci, 2010. </w:t>
      </w:r>
      <w:r w:rsidRPr="00B410C4">
        <w:rPr>
          <w:b/>
        </w:rPr>
        <w:t>120</w:t>
      </w:r>
      <w:r w:rsidRPr="00B410C4">
        <w:t>(11): p. 717-23.</w:t>
      </w:r>
    </w:p>
    <w:p w14:paraId="08C6AE03" w14:textId="77777777" w:rsidR="00B410C4" w:rsidRPr="00B410C4" w:rsidRDefault="00B410C4" w:rsidP="00B410C4">
      <w:pPr>
        <w:pStyle w:val="EndNoteBibliography"/>
        <w:ind w:left="720" w:hanging="720"/>
      </w:pPr>
      <w:r w:rsidRPr="00B410C4">
        <w:t>51.</w:t>
      </w:r>
      <w:r w:rsidRPr="00B410C4">
        <w:tab/>
        <w:t xml:space="preserve">Hilker, R., et al., </w:t>
      </w:r>
      <w:r w:rsidRPr="00B410C4">
        <w:rPr>
          <w:i/>
        </w:rPr>
        <w:t>Disease progression continues in patients with advanced Parkinson's disease and effective subthalamic nucleus stimulation.</w:t>
      </w:r>
      <w:r w:rsidRPr="00B410C4">
        <w:t xml:space="preserve"> J Neurol Neurosurg Psychiatry, 2005. </w:t>
      </w:r>
      <w:r w:rsidRPr="00B410C4">
        <w:rPr>
          <w:b/>
        </w:rPr>
        <w:t>76</w:t>
      </w:r>
      <w:r w:rsidRPr="00B410C4">
        <w:t>(9): p. 1217-21.</w:t>
      </w:r>
    </w:p>
    <w:p w14:paraId="48D3A366" w14:textId="77777777" w:rsidR="00B410C4" w:rsidRPr="00B410C4" w:rsidRDefault="00B410C4" w:rsidP="00B410C4">
      <w:pPr>
        <w:pStyle w:val="EndNoteBibliography"/>
        <w:ind w:left="720" w:hanging="720"/>
      </w:pPr>
      <w:r w:rsidRPr="00B410C4">
        <w:t>52.</w:t>
      </w:r>
      <w:r w:rsidRPr="00B410C4">
        <w:tab/>
        <w:t xml:space="preserve">Musacchio, T., et al., </w:t>
      </w:r>
      <w:r w:rsidRPr="00B410C4">
        <w:rPr>
          <w:i/>
        </w:rPr>
        <w:t>Subthalamic nucleus deep brain stimulation is neuroprotective in the A53T alpha-synuclein Parkinson's disease rat model.</w:t>
      </w:r>
      <w:r w:rsidRPr="00B410C4">
        <w:t xml:space="preserve"> Ann Neurol, 2017. </w:t>
      </w:r>
      <w:r w:rsidRPr="00B410C4">
        <w:rPr>
          <w:b/>
        </w:rPr>
        <w:t>81</w:t>
      </w:r>
      <w:r w:rsidRPr="00B410C4">
        <w:t>(6): p. 825-836.</w:t>
      </w:r>
    </w:p>
    <w:p w14:paraId="30B48201" w14:textId="77777777" w:rsidR="00B410C4" w:rsidRPr="00B410C4" w:rsidRDefault="00B410C4" w:rsidP="00B410C4">
      <w:pPr>
        <w:pStyle w:val="EndNoteBibliography"/>
        <w:ind w:left="720" w:hanging="720"/>
      </w:pPr>
      <w:r w:rsidRPr="00B410C4">
        <w:t>53.</w:t>
      </w:r>
      <w:r w:rsidRPr="00B410C4">
        <w:tab/>
        <w:t xml:space="preserve">Volkmann, J., E. Moro, and R. Pahwa, </w:t>
      </w:r>
      <w:r w:rsidRPr="00B410C4">
        <w:rPr>
          <w:i/>
        </w:rPr>
        <w:t>Basic algorithms for the programming of deep brain stimulation in Parkinson's disease.</w:t>
      </w:r>
      <w:r w:rsidRPr="00B410C4">
        <w:t xml:space="preserve"> Mov Disord, 2006. </w:t>
      </w:r>
      <w:r w:rsidRPr="00B410C4">
        <w:rPr>
          <w:b/>
        </w:rPr>
        <w:t>21 Suppl 14</w:t>
      </w:r>
      <w:r w:rsidRPr="00B410C4">
        <w:t>: p. S284-9.</w:t>
      </w:r>
    </w:p>
    <w:p w14:paraId="4EB29240" w14:textId="77777777" w:rsidR="00B410C4" w:rsidRPr="00B410C4" w:rsidRDefault="00B410C4" w:rsidP="00B410C4">
      <w:pPr>
        <w:pStyle w:val="EndNoteBibliography"/>
        <w:ind w:left="720" w:hanging="720"/>
      </w:pPr>
      <w:r w:rsidRPr="00B410C4">
        <w:t>54.</w:t>
      </w:r>
      <w:r w:rsidRPr="00B410C4">
        <w:tab/>
        <w:t xml:space="preserve">Burchiel, K.J., et al., </w:t>
      </w:r>
      <w:r w:rsidRPr="00B410C4">
        <w:rPr>
          <w:i/>
        </w:rPr>
        <w:t xml:space="preserve">Comparison of pallidal and subthalamic nucleus deep brain stimulation for advanced Parkinson's disease: results of a </w:t>
      </w:r>
      <w:r w:rsidRPr="00B410C4">
        <w:rPr>
          <w:i/>
        </w:rPr>
        <w:lastRenderedPageBreak/>
        <w:t>randomized, blinded pilot study.</w:t>
      </w:r>
      <w:r w:rsidRPr="00B410C4">
        <w:t xml:space="preserve"> Neurosurgery, 1999. </w:t>
      </w:r>
      <w:r w:rsidRPr="00B410C4">
        <w:rPr>
          <w:b/>
        </w:rPr>
        <w:t>45</w:t>
      </w:r>
      <w:r w:rsidRPr="00B410C4">
        <w:t>(6): p. 1375-82; discussion 1382-4.</w:t>
      </w:r>
    </w:p>
    <w:p w14:paraId="5724B89D" w14:textId="77777777" w:rsidR="00B410C4" w:rsidRPr="00B410C4" w:rsidRDefault="00B410C4" w:rsidP="00B410C4">
      <w:pPr>
        <w:pStyle w:val="EndNoteBibliography"/>
        <w:ind w:left="720" w:hanging="720"/>
      </w:pPr>
      <w:r w:rsidRPr="00B410C4">
        <w:t>55.</w:t>
      </w:r>
      <w:r w:rsidRPr="00B410C4">
        <w:tab/>
        <w:t xml:space="preserve">McIntyre, C.C., et al., </w:t>
      </w:r>
      <w:r w:rsidRPr="00B410C4">
        <w:rPr>
          <w:i/>
        </w:rPr>
        <w:t>Electric field and stimulating influence generated by deep brain stimulation of the subthalamic nucleus.</w:t>
      </w:r>
      <w:r w:rsidRPr="00B410C4">
        <w:t xml:space="preserve"> Clin Neurophysiol, 2004. </w:t>
      </w:r>
      <w:r w:rsidRPr="00B410C4">
        <w:rPr>
          <w:b/>
        </w:rPr>
        <w:t>115</w:t>
      </w:r>
      <w:r w:rsidRPr="00B410C4">
        <w:t>(3): p. 589-95.</w:t>
      </w:r>
    </w:p>
    <w:p w14:paraId="2CF89F0F" w14:textId="77777777" w:rsidR="00B410C4" w:rsidRPr="00B410C4" w:rsidRDefault="00B410C4" w:rsidP="00B410C4">
      <w:pPr>
        <w:pStyle w:val="EndNoteBibliography"/>
        <w:ind w:left="720" w:hanging="720"/>
      </w:pPr>
      <w:r w:rsidRPr="00B410C4">
        <w:t>56.</w:t>
      </w:r>
      <w:r w:rsidRPr="00B410C4">
        <w:tab/>
        <w:t xml:space="preserve">Krack, P., et al., </w:t>
      </w:r>
      <w:r w:rsidRPr="00B410C4">
        <w:rPr>
          <w:i/>
        </w:rPr>
        <w:t>Postoperative management of subthalamic nucleus stimulation for Parkinson's disease.</w:t>
      </w:r>
      <w:r w:rsidRPr="00B410C4">
        <w:t xml:space="preserve"> Mov Disord, 2002. </w:t>
      </w:r>
      <w:r w:rsidRPr="00B410C4">
        <w:rPr>
          <w:b/>
        </w:rPr>
        <w:t>17 Suppl 3</w:t>
      </w:r>
      <w:r w:rsidRPr="00B410C4">
        <w:t>: p. S188-97.</w:t>
      </w:r>
    </w:p>
    <w:p w14:paraId="5EA5C922" w14:textId="77777777" w:rsidR="00B410C4" w:rsidRPr="00B410C4" w:rsidRDefault="00B410C4" w:rsidP="00B410C4">
      <w:pPr>
        <w:pStyle w:val="EndNoteBibliography"/>
        <w:ind w:left="720" w:hanging="720"/>
      </w:pPr>
      <w:r w:rsidRPr="00B410C4">
        <w:t>57.</w:t>
      </w:r>
      <w:r w:rsidRPr="00B410C4">
        <w:tab/>
        <w:t xml:space="preserve">Miocinovic, S., et al., </w:t>
      </w:r>
      <w:r w:rsidRPr="00B410C4">
        <w:rPr>
          <w:i/>
        </w:rPr>
        <w:t>Outcomes, management, and potential mechanisms of interleaving deep brain stimulation settings.</w:t>
      </w:r>
      <w:r w:rsidRPr="00B410C4">
        <w:t xml:space="preserve"> Parkinsonism Relat Disord, 2014. </w:t>
      </w:r>
      <w:r w:rsidRPr="00B410C4">
        <w:rPr>
          <w:b/>
        </w:rPr>
        <w:t>20</w:t>
      </w:r>
      <w:r w:rsidRPr="00B410C4">
        <w:t>(12): p. 1434-7.</w:t>
      </w:r>
    </w:p>
    <w:p w14:paraId="4843072A" w14:textId="77777777" w:rsidR="00B410C4" w:rsidRPr="00B410C4" w:rsidRDefault="00B410C4" w:rsidP="00B410C4">
      <w:pPr>
        <w:pStyle w:val="EndNoteBibliography"/>
        <w:ind w:left="720" w:hanging="720"/>
      </w:pPr>
      <w:r w:rsidRPr="00B410C4">
        <w:t>58.</w:t>
      </w:r>
      <w:r w:rsidRPr="00B410C4">
        <w:tab/>
        <w:t xml:space="preserve">Wodarg, F., et al., </w:t>
      </w:r>
      <w:r w:rsidRPr="00B410C4">
        <w:rPr>
          <w:i/>
        </w:rPr>
        <w:t>Stimulation site within the MRI-defined STN predicts postoperative motor outcome.</w:t>
      </w:r>
      <w:r w:rsidRPr="00B410C4">
        <w:t xml:space="preserve"> Mov Disord, 2012. </w:t>
      </w:r>
      <w:r w:rsidRPr="00B410C4">
        <w:rPr>
          <w:b/>
        </w:rPr>
        <w:t>27</w:t>
      </w:r>
      <w:r w:rsidRPr="00B410C4">
        <w:t>(7): p. 874-9.</w:t>
      </w:r>
    </w:p>
    <w:p w14:paraId="3B205750" w14:textId="77777777" w:rsidR="00B410C4" w:rsidRPr="00B410C4" w:rsidRDefault="00B410C4" w:rsidP="00B410C4">
      <w:pPr>
        <w:pStyle w:val="EndNoteBibliography"/>
        <w:ind w:left="720" w:hanging="720"/>
      </w:pPr>
      <w:r w:rsidRPr="00B410C4">
        <w:t>59.</w:t>
      </w:r>
      <w:r w:rsidRPr="00B410C4">
        <w:tab/>
        <w:t xml:space="preserve">Akram, H., et al., </w:t>
      </w:r>
      <w:r w:rsidRPr="00B410C4">
        <w:rPr>
          <w:i/>
        </w:rPr>
        <w:t>Subthalamic deep brain stimulation sweet spots and hyperdirect cortical connectivity in Parkinson's disease.</w:t>
      </w:r>
      <w:r w:rsidRPr="00B410C4">
        <w:t xml:space="preserve"> Neuroimage, 2017. </w:t>
      </w:r>
      <w:r w:rsidRPr="00B410C4">
        <w:rPr>
          <w:b/>
        </w:rPr>
        <w:t>158</w:t>
      </w:r>
      <w:r w:rsidRPr="00B410C4">
        <w:t>: p. 332-345.</w:t>
      </w:r>
    </w:p>
    <w:p w14:paraId="3B918C0C" w14:textId="77777777" w:rsidR="00B410C4" w:rsidRPr="00B410C4" w:rsidRDefault="00B410C4" w:rsidP="00B410C4">
      <w:pPr>
        <w:pStyle w:val="EndNoteBibliography"/>
        <w:ind w:left="720" w:hanging="720"/>
      </w:pPr>
      <w:r w:rsidRPr="00B410C4">
        <w:t>60.</w:t>
      </w:r>
      <w:r w:rsidRPr="00B410C4">
        <w:tab/>
        <w:t xml:space="preserve">Timmermann, L., et al., </w:t>
      </w:r>
      <w:r w:rsidRPr="00B410C4">
        <w:rPr>
          <w:i/>
        </w:rPr>
        <w:t>Multiple-source current steering in subthalamic nucleus deep brain stimulation for Parkinson's disease (the VANTAGE study): a non-randomised, prospective, multicentre, open-label study.</w:t>
      </w:r>
      <w:r w:rsidRPr="00B410C4">
        <w:t xml:space="preserve"> Lancet Neurol, 2015. </w:t>
      </w:r>
      <w:r w:rsidRPr="00B410C4">
        <w:rPr>
          <w:b/>
        </w:rPr>
        <w:t>14</w:t>
      </w:r>
      <w:r w:rsidRPr="00B410C4">
        <w:t>(7): p. 693-701.</w:t>
      </w:r>
    </w:p>
    <w:p w14:paraId="5EFCA5D7" w14:textId="77777777" w:rsidR="00B410C4" w:rsidRPr="00B410C4" w:rsidRDefault="00B410C4" w:rsidP="00B410C4">
      <w:pPr>
        <w:pStyle w:val="EndNoteBibliography"/>
        <w:ind w:left="720" w:hanging="720"/>
      </w:pPr>
      <w:r w:rsidRPr="00B410C4">
        <w:t>61.</w:t>
      </w:r>
      <w:r w:rsidRPr="00B410C4">
        <w:tab/>
        <w:t xml:space="preserve">van Dijk, K.J., et al., </w:t>
      </w:r>
      <w:r w:rsidRPr="00B410C4">
        <w:rPr>
          <w:i/>
        </w:rPr>
        <w:t>Avoiding Internal Capsule Stimulation With a New Eight-Channel Steering Deep Brain Stimulation Lead.</w:t>
      </w:r>
      <w:r w:rsidRPr="00B410C4">
        <w:t xml:space="preserve"> Neuromodulation, 2018. </w:t>
      </w:r>
      <w:r w:rsidRPr="00B410C4">
        <w:rPr>
          <w:b/>
        </w:rPr>
        <w:t>21</w:t>
      </w:r>
      <w:r w:rsidRPr="00B410C4">
        <w:t>(6): p. 553-561.</w:t>
      </w:r>
    </w:p>
    <w:p w14:paraId="65217796" w14:textId="77777777" w:rsidR="00B410C4" w:rsidRPr="00B410C4" w:rsidRDefault="00B410C4" w:rsidP="00B410C4">
      <w:pPr>
        <w:pStyle w:val="EndNoteBibliography"/>
        <w:ind w:left="720" w:hanging="720"/>
      </w:pPr>
      <w:r w:rsidRPr="00B410C4">
        <w:t>62.</w:t>
      </w:r>
      <w:r w:rsidRPr="00B410C4">
        <w:tab/>
        <w:t xml:space="preserve">Moreau, C., et al., </w:t>
      </w:r>
      <w:r w:rsidRPr="00B410C4">
        <w:rPr>
          <w:i/>
        </w:rPr>
        <w:t>Modulation of dysarthropneumophonia by low-frequency STN DBS in advanced Parkinson's disease.</w:t>
      </w:r>
      <w:r w:rsidRPr="00B410C4">
        <w:t xml:space="preserve"> Mov Disord, 2011. </w:t>
      </w:r>
      <w:r w:rsidRPr="00B410C4">
        <w:rPr>
          <w:b/>
        </w:rPr>
        <w:t>26</w:t>
      </w:r>
      <w:r w:rsidRPr="00B410C4">
        <w:t>(4): p. 659-63.</w:t>
      </w:r>
    </w:p>
    <w:p w14:paraId="2EB55B0B" w14:textId="77777777" w:rsidR="00B410C4" w:rsidRPr="00B410C4" w:rsidRDefault="00B410C4" w:rsidP="00B410C4">
      <w:pPr>
        <w:pStyle w:val="EndNoteBibliography"/>
        <w:ind w:left="720" w:hanging="720"/>
      </w:pPr>
      <w:r w:rsidRPr="00B410C4">
        <w:t>63.</w:t>
      </w:r>
      <w:r w:rsidRPr="00B410C4">
        <w:tab/>
        <w:t xml:space="preserve">Knowles, T., et al., </w:t>
      </w:r>
      <w:r w:rsidRPr="00B410C4">
        <w:rPr>
          <w:i/>
        </w:rPr>
        <w:t>Deep Brain Stimulation of the Subthalamic Nucleus Parameter Optimization for Vowel Acoustics and Speech Intelligibility in Parkinson's Disease.</w:t>
      </w:r>
      <w:r w:rsidRPr="00B410C4">
        <w:t xml:space="preserve"> J Speech Lang Hear Res, 2018. </w:t>
      </w:r>
      <w:r w:rsidRPr="00B410C4">
        <w:rPr>
          <w:b/>
        </w:rPr>
        <w:t>61</w:t>
      </w:r>
      <w:r w:rsidRPr="00B410C4">
        <w:t>(3): p. 510-524.</w:t>
      </w:r>
    </w:p>
    <w:p w14:paraId="72CB951C" w14:textId="77777777" w:rsidR="00B410C4" w:rsidRPr="00B410C4" w:rsidRDefault="00B410C4" w:rsidP="00B410C4">
      <w:pPr>
        <w:pStyle w:val="EndNoteBibliography"/>
        <w:ind w:left="720" w:hanging="720"/>
      </w:pPr>
      <w:r w:rsidRPr="00B410C4">
        <w:t>64.</w:t>
      </w:r>
      <w:r w:rsidRPr="00B410C4">
        <w:tab/>
        <w:t xml:space="preserve">Morello, A., et al., </w:t>
      </w:r>
      <w:r w:rsidRPr="00B410C4">
        <w:rPr>
          <w:i/>
        </w:rPr>
        <w:t>Dysphonia and Dysarthria in People With Parkinson's Disease After Subthalamic Nucleus Deep Brain Stimulation: Effect of Frequency Modulation.</w:t>
      </w:r>
      <w:r w:rsidRPr="00B410C4">
        <w:t xml:space="preserve"> J Voice, 2018.</w:t>
      </w:r>
    </w:p>
    <w:p w14:paraId="2EC321E7" w14:textId="77777777" w:rsidR="00B410C4" w:rsidRPr="00B410C4" w:rsidRDefault="00B410C4" w:rsidP="00B410C4">
      <w:pPr>
        <w:pStyle w:val="EndNoteBibliography"/>
        <w:ind w:left="720" w:hanging="720"/>
      </w:pPr>
      <w:r w:rsidRPr="00B410C4">
        <w:t>65.</w:t>
      </w:r>
      <w:r w:rsidRPr="00B410C4">
        <w:tab/>
        <w:t xml:space="preserve">Tripoliti, E., et al., </w:t>
      </w:r>
      <w:r w:rsidRPr="00B410C4">
        <w:rPr>
          <w:i/>
        </w:rPr>
        <w:t>Effects of subthalamic stimulation on speech of consecutive patients with Parkinson disease.</w:t>
      </w:r>
      <w:r w:rsidRPr="00B410C4">
        <w:t xml:space="preserve"> Neurology, 2011. </w:t>
      </w:r>
      <w:r w:rsidRPr="00B410C4">
        <w:rPr>
          <w:b/>
        </w:rPr>
        <w:t>76</w:t>
      </w:r>
      <w:r w:rsidRPr="00B410C4">
        <w:t>(1): p. 80-6.</w:t>
      </w:r>
    </w:p>
    <w:p w14:paraId="6A036669" w14:textId="77777777" w:rsidR="00B410C4" w:rsidRPr="00B410C4" w:rsidRDefault="00B410C4" w:rsidP="00B410C4">
      <w:pPr>
        <w:pStyle w:val="EndNoteBibliography"/>
        <w:ind w:left="720" w:hanging="720"/>
      </w:pPr>
      <w:r w:rsidRPr="00B410C4">
        <w:t>66.</w:t>
      </w:r>
      <w:r w:rsidRPr="00B410C4">
        <w:tab/>
        <w:t xml:space="preserve">Fabbri, M., et al., </w:t>
      </w:r>
      <w:r w:rsidRPr="00B410C4">
        <w:rPr>
          <w:i/>
        </w:rPr>
        <w:t>Is lowering stimulation frequency a feasible option for subthalamic deep brain stimulation in Parkinson's disease patients with dysarthria?</w:t>
      </w:r>
      <w:r w:rsidRPr="00B410C4">
        <w:t xml:space="preserve"> Parkinsonism Relat Disord, 2019. </w:t>
      </w:r>
      <w:r w:rsidRPr="00B410C4">
        <w:rPr>
          <w:b/>
        </w:rPr>
        <w:t>64</w:t>
      </w:r>
      <w:r w:rsidRPr="00B410C4">
        <w:t>: p. 242-248.</w:t>
      </w:r>
    </w:p>
    <w:p w14:paraId="6A60D2BC" w14:textId="77777777" w:rsidR="00B410C4" w:rsidRPr="00B410C4" w:rsidRDefault="00B410C4" w:rsidP="00B410C4">
      <w:pPr>
        <w:pStyle w:val="EndNoteBibliography"/>
        <w:ind w:left="720" w:hanging="720"/>
      </w:pPr>
      <w:r w:rsidRPr="00B410C4">
        <w:t>67.</w:t>
      </w:r>
      <w:r w:rsidRPr="00B410C4">
        <w:tab/>
        <w:t xml:space="preserve">Grover, T., et al., </w:t>
      </w:r>
      <w:r w:rsidRPr="00B410C4">
        <w:rPr>
          <w:i/>
        </w:rPr>
        <w:t>Effect of Low versus High Frequency Subthalamic Deep Brain Stimulation on Speech Intelligibility and Verbal Fluency in Parkinson's Disease: A Double-Blind Study.</w:t>
      </w:r>
      <w:r w:rsidRPr="00B410C4">
        <w:t xml:space="preserve"> J Parkinsons Dis, 2019. </w:t>
      </w:r>
      <w:r w:rsidRPr="00B410C4">
        <w:rPr>
          <w:b/>
        </w:rPr>
        <w:t>9</w:t>
      </w:r>
      <w:r w:rsidRPr="00B410C4">
        <w:t>(1): p. 141-151.</w:t>
      </w:r>
    </w:p>
    <w:p w14:paraId="17058F51" w14:textId="77777777" w:rsidR="00B410C4" w:rsidRPr="00B410C4" w:rsidRDefault="00B410C4" w:rsidP="00B410C4">
      <w:pPr>
        <w:pStyle w:val="EndNoteBibliography"/>
        <w:ind w:left="720" w:hanging="720"/>
      </w:pPr>
      <w:r w:rsidRPr="00B410C4">
        <w:t>68.</w:t>
      </w:r>
      <w:r w:rsidRPr="00B410C4">
        <w:tab/>
        <w:t xml:space="preserve">Fasano, A., et al., </w:t>
      </w:r>
      <w:r w:rsidRPr="00B410C4">
        <w:rPr>
          <w:i/>
        </w:rPr>
        <w:t>Axial disability and deep brain stimulation in patients with Parkinson disease.</w:t>
      </w:r>
      <w:r w:rsidRPr="00B410C4">
        <w:t xml:space="preserve"> Nat Rev Neurol, 2015. </w:t>
      </w:r>
      <w:r w:rsidRPr="00B410C4">
        <w:rPr>
          <w:b/>
        </w:rPr>
        <w:t>11</w:t>
      </w:r>
      <w:r w:rsidRPr="00B410C4">
        <w:t>(2): p. 98-110.</w:t>
      </w:r>
    </w:p>
    <w:p w14:paraId="039FF8F9" w14:textId="77777777" w:rsidR="00B410C4" w:rsidRPr="00B410C4" w:rsidRDefault="00B410C4" w:rsidP="00B410C4">
      <w:pPr>
        <w:pStyle w:val="EndNoteBibliography"/>
        <w:ind w:left="720" w:hanging="720"/>
      </w:pPr>
      <w:r w:rsidRPr="00B410C4">
        <w:t>69.</w:t>
      </w:r>
      <w:r w:rsidRPr="00B410C4">
        <w:tab/>
        <w:t xml:space="preserve">Eusebio, A., et al., </w:t>
      </w:r>
      <w:r w:rsidRPr="00B410C4">
        <w:rPr>
          <w:i/>
        </w:rPr>
        <w:t>Effects of low-frequency stimulation of the subthalamic nucleus on movement in Parkinson's disease.</w:t>
      </w:r>
      <w:r w:rsidRPr="00B410C4">
        <w:t xml:space="preserve"> Exp Neurol, 2008. </w:t>
      </w:r>
      <w:r w:rsidRPr="00B410C4">
        <w:rPr>
          <w:b/>
        </w:rPr>
        <w:t>209</w:t>
      </w:r>
      <w:r w:rsidRPr="00B410C4">
        <w:t>(1): p. 125-30.</w:t>
      </w:r>
    </w:p>
    <w:p w14:paraId="64E10196" w14:textId="77777777" w:rsidR="00B410C4" w:rsidRPr="00B410C4" w:rsidRDefault="00B410C4" w:rsidP="00B410C4">
      <w:pPr>
        <w:pStyle w:val="EndNoteBibliography"/>
        <w:ind w:left="720" w:hanging="720"/>
      </w:pPr>
      <w:r w:rsidRPr="00B410C4">
        <w:lastRenderedPageBreak/>
        <w:t>70.</w:t>
      </w:r>
      <w:r w:rsidRPr="00B410C4">
        <w:tab/>
        <w:t xml:space="preserve">Sidiropoulos, C., et al., </w:t>
      </w:r>
      <w:r w:rsidRPr="00B410C4">
        <w:rPr>
          <w:i/>
        </w:rPr>
        <w:t>Low-frequency subthalamic nucleus deep brain stimulation for axial symptoms in advanced Parkinson's disease.</w:t>
      </w:r>
      <w:r w:rsidRPr="00B410C4">
        <w:t xml:space="preserve"> J Neurol, 2013. </w:t>
      </w:r>
      <w:r w:rsidRPr="00B410C4">
        <w:rPr>
          <w:b/>
        </w:rPr>
        <w:t>260</w:t>
      </w:r>
      <w:r w:rsidRPr="00B410C4">
        <w:t>(9): p. 2306-11.</w:t>
      </w:r>
    </w:p>
    <w:p w14:paraId="659EC034" w14:textId="77777777" w:rsidR="00B410C4" w:rsidRPr="00B410C4" w:rsidRDefault="00B410C4" w:rsidP="00B410C4">
      <w:pPr>
        <w:pStyle w:val="EndNoteBibliography"/>
        <w:ind w:left="720" w:hanging="720"/>
      </w:pPr>
      <w:r w:rsidRPr="00B410C4">
        <w:t>71.</w:t>
      </w:r>
      <w:r w:rsidRPr="00B410C4">
        <w:tab/>
        <w:t xml:space="preserve">Moreau, C., et al., </w:t>
      </w:r>
      <w:r w:rsidRPr="00B410C4">
        <w:rPr>
          <w:i/>
        </w:rPr>
        <w:t>STN-DBS frequency effects on freezing of gait in advanced Parkinson disease.</w:t>
      </w:r>
      <w:r w:rsidRPr="00B410C4">
        <w:t xml:space="preserve"> Neurology, 2008. </w:t>
      </w:r>
      <w:r w:rsidRPr="00B410C4">
        <w:rPr>
          <w:b/>
        </w:rPr>
        <w:t>71</w:t>
      </w:r>
      <w:r w:rsidRPr="00B410C4">
        <w:t>(2): p. 80-4.</w:t>
      </w:r>
    </w:p>
    <w:p w14:paraId="42B24595" w14:textId="77777777" w:rsidR="00B410C4" w:rsidRPr="00B410C4" w:rsidRDefault="00B410C4" w:rsidP="00B410C4">
      <w:pPr>
        <w:pStyle w:val="EndNoteBibliography"/>
        <w:ind w:left="720" w:hanging="720"/>
      </w:pPr>
      <w:r w:rsidRPr="00B410C4">
        <w:t>72.</w:t>
      </w:r>
      <w:r w:rsidRPr="00B410C4">
        <w:tab/>
        <w:t xml:space="preserve">Xie, T., et al., </w:t>
      </w:r>
      <w:r w:rsidRPr="00B410C4">
        <w:rPr>
          <w:i/>
        </w:rPr>
        <w:t>Low-frequency stimulation of STN-DBS reduces aspiration and freezing of gait in patients with PD.</w:t>
      </w:r>
      <w:r w:rsidRPr="00B410C4">
        <w:t xml:space="preserve"> Neurology, 2015. </w:t>
      </w:r>
      <w:r w:rsidRPr="00B410C4">
        <w:rPr>
          <w:b/>
        </w:rPr>
        <w:t>84</w:t>
      </w:r>
      <w:r w:rsidRPr="00B410C4">
        <w:t>(4): p. 415-20.</w:t>
      </w:r>
    </w:p>
    <w:p w14:paraId="4D051EDA" w14:textId="77777777" w:rsidR="00B410C4" w:rsidRPr="00B410C4" w:rsidRDefault="00B410C4" w:rsidP="00B410C4">
      <w:pPr>
        <w:pStyle w:val="EndNoteBibliography"/>
        <w:ind w:left="720" w:hanging="720"/>
      </w:pPr>
      <w:r w:rsidRPr="00B410C4">
        <w:t>73.</w:t>
      </w:r>
      <w:r w:rsidRPr="00B410C4">
        <w:tab/>
        <w:t xml:space="preserve">Reich, M.M., et al., </w:t>
      </w:r>
      <w:r w:rsidRPr="00B410C4">
        <w:rPr>
          <w:i/>
        </w:rPr>
        <w:t>Short pulse width widens the therapeutic window of subthalamic neurostimulation.</w:t>
      </w:r>
      <w:r w:rsidRPr="00B410C4">
        <w:t xml:space="preserve"> Ann Clin Transl Neurol, 2015. </w:t>
      </w:r>
      <w:r w:rsidRPr="00B410C4">
        <w:rPr>
          <w:b/>
        </w:rPr>
        <w:t>2</w:t>
      </w:r>
      <w:r w:rsidRPr="00B410C4">
        <w:t>(4): p. 427-32.</w:t>
      </w:r>
    </w:p>
    <w:p w14:paraId="10CEBD24" w14:textId="77777777" w:rsidR="00B410C4" w:rsidRPr="00B410C4" w:rsidRDefault="00B410C4" w:rsidP="00B410C4">
      <w:pPr>
        <w:pStyle w:val="EndNoteBibliography"/>
        <w:ind w:left="720" w:hanging="720"/>
      </w:pPr>
      <w:r w:rsidRPr="00B410C4">
        <w:t>74.</w:t>
      </w:r>
      <w:r w:rsidRPr="00B410C4">
        <w:tab/>
        <w:t xml:space="preserve">Bouthour, W., et al., </w:t>
      </w:r>
      <w:r w:rsidRPr="00B410C4">
        <w:rPr>
          <w:i/>
        </w:rPr>
        <w:t>Short pulse width in subthalamic stimulation in Parkinson's disease: a randomized, double-blind study.</w:t>
      </w:r>
      <w:r w:rsidRPr="00B410C4">
        <w:t xml:space="preserve"> Mov Disord, 2018. </w:t>
      </w:r>
      <w:r w:rsidRPr="00B410C4">
        <w:rPr>
          <w:b/>
        </w:rPr>
        <w:t>33</w:t>
      </w:r>
      <w:r w:rsidRPr="00B410C4">
        <w:t>(1): p. 169-173.</w:t>
      </w:r>
    </w:p>
    <w:p w14:paraId="79145FC0" w14:textId="77777777" w:rsidR="00B410C4" w:rsidRPr="00B410C4" w:rsidRDefault="00B410C4" w:rsidP="00B410C4">
      <w:pPr>
        <w:pStyle w:val="EndNoteBibliography"/>
        <w:ind w:left="720" w:hanging="720"/>
      </w:pPr>
      <w:r w:rsidRPr="00B410C4">
        <w:t>75.</w:t>
      </w:r>
      <w:r w:rsidRPr="00B410C4">
        <w:tab/>
        <w:t xml:space="preserve">Dayal, V., et al., </w:t>
      </w:r>
      <w:r w:rsidRPr="00B410C4">
        <w:rPr>
          <w:i/>
        </w:rPr>
        <w:t>The Effect of Short Pulse Width Settings on the Therapeutic Window in Subthalamic Nucleus Deep Brain Stimulation for Parkinson's disease.</w:t>
      </w:r>
      <w:r w:rsidRPr="00B410C4">
        <w:t xml:space="preserve"> J Parkinsons Dis, 2018. </w:t>
      </w:r>
      <w:r w:rsidRPr="00B410C4">
        <w:rPr>
          <w:b/>
        </w:rPr>
        <w:t>8</w:t>
      </w:r>
      <w:r w:rsidRPr="00B410C4">
        <w:t>(2): p. 273-279.</w:t>
      </w:r>
    </w:p>
    <w:p w14:paraId="0441B7B5" w14:textId="77777777" w:rsidR="00B410C4" w:rsidRPr="00B410C4" w:rsidRDefault="00B410C4" w:rsidP="00B410C4">
      <w:pPr>
        <w:pStyle w:val="EndNoteBibliography"/>
        <w:ind w:left="720" w:hanging="720"/>
      </w:pPr>
      <w:r w:rsidRPr="00B410C4">
        <w:t>76.</w:t>
      </w:r>
      <w:r w:rsidRPr="00B410C4">
        <w:tab/>
        <w:t xml:space="preserve">Moro, E., et al., </w:t>
      </w:r>
      <w:r w:rsidRPr="00B410C4">
        <w:rPr>
          <w:i/>
        </w:rPr>
        <w:t>Subthalamic nucleus stimulation: improvements in outcome with reprogramming.</w:t>
      </w:r>
      <w:r w:rsidRPr="00B410C4">
        <w:t xml:space="preserve"> Arch Neurol, 2006. </w:t>
      </w:r>
      <w:r w:rsidRPr="00B410C4">
        <w:rPr>
          <w:b/>
        </w:rPr>
        <w:t>63</w:t>
      </w:r>
      <w:r w:rsidRPr="00B410C4">
        <w:t>(9): p. 1266-72.</w:t>
      </w:r>
    </w:p>
    <w:p w14:paraId="6EC5400A" w14:textId="77777777" w:rsidR="00B410C4" w:rsidRPr="00B410C4" w:rsidRDefault="00B410C4" w:rsidP="00B410C4">
      <w:pPr>
        <w:pStyle w:val="EndNoteBibliography"/>
        <w:ind w:left="720" w:hanging="720"/>
      </w:pPr>
      <w:r w:rsidRPr="00B410C4">
        <w:t>77.</w:t>
      </w:r>
      <w:r w:rsidRPr="00B410C4">
        <w:tab/>
        <w:t xml:space="preserve">Dembek, T.A., et al., </w:t>
      </w:r>
      <w:r w:rsidRPr="00B410C4">
        <w:rPr>
          <w:i/>
        </w:rPr>
        <w:t>Directional DBS increases side-effect thresholds-A prospective, double-blind trial.</w:t>
      </w:r>
      <w:r w:rsidRPr="00B410C4">
        <w:t xml:space="preserve"> Mov Disord, 2017. </w:t>
      </w:r>
      <w:r w:rsidRPr="00B410C4">
        <w:rPr>
          <w:b/>
        </w:rPr>
        <w:t>32</w:t>
      </w:r>
      <w:r w:rsidRPr="00B410C4">
        <w:t>(10): p. 1380-1388.</w:t>
      </w:r>
    </w:p>
    <w:p w14:paraId="6FCEE209" w14:textId="77777777" w:rsidR="00B410C4" w:rsidRPr="00B410C4" w:rsidRDefault="00B410C4" w:rsidP="00B410C4">
      <w:pPr>
        <w:pStyle w:val="EndNoteBibliography"/>
        <w:ind w:left="720" w:hanging="720"/>
      </w:pPr>
      <w:r w:rsidRPr="00B410C4">
        <w:t>78.</w:t>
      </w:r>
      <w:r w:rsidRPr="00B410C4">
        <w:tab/>
        <w:t xml:space="preserve">Steigerwald, F., C. Matthies, and J. Volkmann, </w:t>
      </w:r>
      <w:r w:rsidRPr="00B410C4">
        <w:rPr>
          <w:i/>
        </w:rPr>
        <w:t>Directional Deep Brain Stimulation.</w:t>
      </w:r>
      <w:r w:rsidRPr="00B410C4">
        <w:t xml:space="preserve"> Neurotherapeutics, 2019. </w:t>
      </w:r>
      <w:r w:rsidRPr="00B410C4">
        <w:rPr>
          <w:b/>
        </w:rPr>
        <w:t>16</w:t>
      </w:r>
      <w:r w:rsidRPr="00B410C4">
        <w:t>(1): p. 100-104.</w:t>
      </w:r>
    </w:p>
    <w:p w14:paraId="5891D88B" w14:textId="77777777" w:rsidR="00B410C4" w:rsidRPr="00B410C4" w:rsidRDefault="00B410C4" w:rsidP="00B410C4">
      <w:pPr>
        <w:pStyle w:val="EndNoteBibliography"/>
        <w:ind w:left="720" w:hanging="720"/>
      </w:pPr>
      <w:r w:rsidRPr="00B410C4">
        <w:t>79.</w:t>
      </w:r>
      <w:r w:rsidRPr="00B410C4">
        <w:tab/>
        <w:t xml:space="preserve">Pollo, C., et al., </w:t>
      </w:r>
      <w:r w:rsidRPr="00B410C4">
        <w:rPr>
          <w:i/>
        </w:rPr>
        <w:t>Directional deep brain stimulation: an intraoperative double-blind pilot study.</w:t>
      </w:r>
      <w:r w:rsidRPr="00B410C4">
        <w:t xml:space="preserve"> Brain, 2014. </w:t>
      </w:r>
      <w:r w:rsidRPr="00B410C4">
        <w:rPr>
          <w:b/>
        </w:rPr>
        <w:t>137</w:t>
      </w:r>
      <w:r w:rsidRPr="00B410C4">
        <w:t>(Pt 7): p. 2015-26.</w:t>
      </w:r>
    </w:p>
    <w:p w14:paraId="58B979A8" w14:textId="77777777" w:rsidR="00B410C4" w:rsidRPr="00B410C4" w:rsidRDefault="00B410C4" w:rsidP="00B410C4">
      <w:pPr>
        <w:pStyle w:val="EndNoteBibliography"/>
        <w:ind w:left="720" w:hanging="720"/>
      </w:pPr>
      <w:r w:rsidRPr="00B410C4">
        <w:t>80.</w:t>
      </w:r>
      <w:r w:rsidRPr="00B410C4">
        <w:tab/>
        <w:t xml:space="preserve">Contarino, M.F., et al., </w:t>
      </w:r>
      <w:r w:rsidRPr="00B410C4">
        <w:rPr>
          <w:i/>
        </w:rPr>
        <w:t>Directional steering: A novel approach to deep brain stimulation.</w:t>
      </w:r>
      <w:r w:rsidRPr="00B410C4">
        <w:t xml:space="preserve"> Neurology, 2014. </w:t>
      </w:r>
      <w:r w:rsidRPr="00B410C4">
        <w:rPr>
          <w:b/>
        </w:rPr>
        <w:t>83</w:t>
      </w:r>
      <w:r w:rsidRPr="00B410C4">
        <w:t>(13): p. 1163-9.</w:t>
      </w:r>
    </w:p>
    <w:p w14:paraId="740FFD82" w14:textId="77777777" w:rsidR="00B410C4" w:rsidRPr="00B410C4" w:rsidRDefault="00B410C4" w:rsidP="00B410C4">
      <w:pPr>
        <w:pStyle w:val="EndNoteBibliography"/>
        <w:ind w:left="720" w:hanging="720"/>
      </w:pPr>
      <w:r w:rsidRPr="00B410C4">
        <w:t>81.</w:t>
      </w:r>
      <w:r w:rsidRPr="00B410C4">
        <w:tab/>
        <w:t xml:space="preserve">Sheshadri, V., et al., </w:t>
      </w:r>
      <w:r w:rsidRPr="00B410C4">
        <w:rPr>
          <w:i/>
        </w:rPr>
        <w:t>Comparison of General and Local Anesthesia for Deep Brain Stimulator Insertion: A Systematic Review.</w:t>
      </w:r>
      <w:r w:rsidRPr="00B410C4">
        <w:t xml:space="preserve"> Can J Neurol Sci, 2017. </w:t>
      </w:r>
      <w:r w:rsidRPr="00B410C4">
        <w:rPr>
          <w:b/>
        </w:rPr>
        <w:t>44</w:t>
      </w:r>
      <w:r w:rsidRPr="00B410C4">
        <w:t>(6): p. 697-704.</w:t>
      </w:r>
    </w:p>
    <w:p w14:paraId="758ECF3A" w14:textId="77777777" w:rsidR="00B410C4" w:rsidRPr="00B410C4" w:rsidRDefault="00B410C4" w:rsidP="00B410C4">
      <w:pPr>
        <w:pStyle w:val="EndNoteBibliography"/>
        <w:ind w:left="720" w:hanging="720"/>
      </w:pPr>
      <w:r w:rsidRPr="00B410C4">
        <w:t>82.</w:t>
      </w:r>
      <w:r w:rsidRPr="00B410C4">
        <w:tab/>
        <w:t xml:space="preserve">Chen, T., et al., </w:t>
      </w:r>
      <w:r w:rsidRPr="00B410C4">
        <w:rPr>
          <w:i/>
        </w:rPr>
        <w:t>Clinical outcomes following awake and asleep deep brain stimulation for Parkinson disease.</w:t>
      </w:r>
      <w:r w:rsidRPr="00B410C4">
        <w:t xml:space="preserve"> J Neurosurg, 2018. </w:t>
      </w:r>
      <w:r w:rsidRPr="00B410C4">
        <w:rPr>
          <w:b/>
        </w:rPr>
        <w:t>130</w:t>
      </w:r>
      <w:r w:rsidRPr="00B410C4">
        <w:t>(1): p. 109-120.</w:t>
      </w:r>
    </w:p>
    <w:p w14:paraId="59057C90" w14:textId="77777777" w:rsidR="00B410C4" w:rsidRPr="00B410C4" w:rsidRDefault="00B410C4" w:rsidP="00B410C4">
      <w:pPr>
        <w:pStyle w:val="EndNoteBibliography"/>
        <w:ind w:left="720" w:hanging="720"/>
      </w:pPr>
      <w:r w:rsidRPr="00B410C4">
        <w:t>83.</w:t>
      </w:r>
      <w:r w:rsidRPr="00B410C4">
        <w:tab/>
        <w:t xml:space="preserve">Brodsky, M.A., et al., </w:t>
      </w:r>
      <w:r w:rsidRPr="00B410C4">
        <w:rPr>
          <w:i/>
        </w:rPr>
        <w:t>Clinical outcomes of asleep vs awake deep brain stimulation for Parkinson disease.</w:t>
      </w:r>
      <w:r w:rsidRPr="00B410C4">
        <w:t xml:space="preserve"> Neurology, 2017. </w:t>
      </w:r>
      <w:r w:rsidRPr="00B410C4">
        <w:rPr>
          <w:b/>
        </w:rPr>
        <w:t>89</w:t>
      </w:r>
      <w:r w:rsidRPr="00B410C4">
        <w:t>(19): p. 1944-1950.</w:t>
      </w:r>
    </w:p>
    <w:p w14:paraId="707102D2" w14:textId="77777777" w:rsidR="00B410C4" w:rsidRPr="00B410C4" w:rsidRDefault="00B410C4" w:rsidP="00B410C4">
      <w:pPr>
        <w:pStyle w:val="EndNoteBibliography"/>
        <w:ind w:left="720" w:hanging="720"/>
      </w:pPr>
      <w:r w:rsidRPr="00B410C4">
        <w:t>84.</w:t>
      </w:r>
      <w:r w:rsidRPr="00B410C4">
        <w:tab/>
        <w:t xml:space="preserve">Ho, A.L., et al., </w:t>
      </w:r>
      <w:r w:rsidRPr="00B410C4">
        <w:rPr>
          <w:i/>
        </w:rPr>
        <w:t>Awake versus asleep deep brain stimulation for Parkinson's disease: a critical comparison and meta-analysis.</w:t>
      </w:r>
      <w:r w:rsidRPr="00B410C4">
        <w:t xml:space="preserve"> J Neurol Neurosurg Psychiatry, 2018. </w:t>
      </w:r>
      <w:r w:rsidRPr="00B410C4">
        <w:rPr>
          <w:b/>
        </w:rPr>
        <w:t>89</w:t>
      </w:r>
      <w:r w:rsidRPr="00B410C4">
        <w:t>(7): p. 687-691.</w:t>
      </w:r>
    </w:p>
    <w:p w14:paraId="47633381" w14:textId="77777777" w:rsidR="00B410C4" w:rsidRPr="00B410C4" w:rsidRDefault="00B410C4" w:rsidP="00B410C4">
      <w:pPr>
        <w:pStyle w:val="EndNoteBibliography"/>
        <w:ind w:left="720" w:hanging="720"/>
      </w:pPr>
      <w:r w:rsidRPr="00B410C4">
        <w:t>85.</w:t>
      </w:r>
      <w:r w:rsidRPr="00B410C4">
        <w:tab/>
        <w:t xml:space="preserve">Kochanski, R.B. and S. Sani, </w:t>
      </w:r>
      <w:r w:rsidRPr="00B410C4">
        <w:rPr>
          <w:i/>
        </w:rPr>
        <w:t>Awake versus Asleep Deep Brain Stimulation Surgery: Technical Considerations and Critical Review of the Literature.</w:t>
      </w:r>
      <w:r w:rsidRPr="00B410C4">
        <w:t xml:space="preserve"> Brain Sci, 2018. </w:t>
      </w:r>
      <w:r w:rsidRPr="00B410C4">
        <w:rPr>
          <w:b/>
        </w:rPr>
        <w:t>8</w:t>
      </w:r>
      <w:r w:rsidRPr="00B410C4">
        <w:t>(1).</w:t>
      </w:r>
    </w:p>
    <w:p w14:paraId="61718509" w14:textId="77777777" w:rsidR="00B410C4" w:rsidRPr="00B410C4" w:rsidRDefault="00B410C4" w:rsidP="00B410C4">
      <w:pPr>
        <w:pStyle w:val="EndNoteBibliography"/>
        <w:ind w:left="720" w:hanging="720"/>
      </w:pPr>
      <w:r w:rsidRPr="00B410C4">
        <w:t>86.</w:t>
      </w:r>
      <w:r w:rsidRPr="00B410C4">
        <w:tab/>
        <w:t xml:space="preserve">Halim, A., L. Baumgartner, and D.K. Binder, </w:t>
      </w:r>
      <w:r w:rsidRPr="00B410C4">
        <w:rPr>
          <w:i/>
        </w:rPr>
        <w:t>Effect of deep brain stimulation on autonomic dysfunction in patients with Parkinson's disease.</w:t>
      </w:r>
      <w:r w:rsidRPr="00B410C4">
        <w:t xml:space="preserve"> J Clin Neurosci, 2011. </w:t>
      </w:r>
      <w:r w:rsidRPr="00B410C4">
        <w:rPr>
          <w:b/>
        </w:rPr>
        <w:t>18</w:t>
      </w:r>
      <w:r w:rsidRPr="00B410C4">
        <w:t>(6): p. 804-6.</w:t>
      </w:r>
    </w:p>
    <w:p w14:paraId="20331EF9" w14:textId="77777777" w:rsidR="00B410C4" w:rsidRPr="00B410C4" w:rsidRDefault="00B410C4" w:rsidP="00B410C4">
      <w:pPr>
        <w:pStyle w:val="EndNoteBibliography"/>
        <w:ind w:left="720" w:hanging="720"/>
      </w:pPr>
      <w:r w:rsidRPr="00B410C4">
        <w:t>87.</w:t>
      </w:r>
      <w:r w:rsidRPr="00B410C4">
        <w:tab/>
        <w:t xml:space="preserve">Finazzi-Agro, E., et al., </w:t>
      </w:r>
      <w:r w:rsidRPr="00B410C4">
        <w:rPr>
          <w:i/>
        </w:rPr>
        <w:t>Effects of subthalamic nucleus stimulation on urodynamic findings in patients with Parkinson's disease.</w:t>
      </w:r>
      <w:r w:rsidRPr="00B410C4">
        <w:t xml:space="preserve"> J Urol, 2003. </w:t>
      </w:r>
      <w:r w:rsidRPr="00B410C4">
        <w:rPr>
          <w:b/>
        </w:rPr>
        <w:t>169</w:t>
      </w:r>
      <w:r w:rsidRPr="00B410C4">
        <w:t>(4): p. 1388-91.</w:t>
      </w:r>
    </w:p>
    <w:p w14:paraId="4FF0E92D" w14:textId="77777777" w:rsidR="00B410C4" w:rsidRPr="00B410C4" w:rsidRDefault="00B410C4" w:rsidP="00B410C4">
      <w:pPr>
        <w:pStyle w:val="EndNoteBibliography"/>
        <w:ind w:left="720" w:hanging="720"/>
      </w:pPr>
      <w:r w:rsidRPr="00B410C4">
        <w:t>88.</w:t>
      </w:r>
      <w:r w:rsidRPr="00B410C4">
        <w:tab/>
        <w:t xml:space="preserve">Herzog, J., et al., </w:t>
      </w:r>
      <w:r w:rsidRPr="00B410C4">
        <w:rPr>
          <w:i/>
        </w:rPr>
        <w:t>Subthalamic stimulation modulates cortical control of urinary bladder in Parkinson's disease.</w:t>
      </w:r>
      <w:r w:rsidRPr="00B410C4">
        <w:t xml:space="preserve"> Brain, 2006. </w:t>
      </w:r>
      <w:r w:rsidRPr="00B410C4">
        <w:rPr>
          <w:b/>
        </w:rPr>
        <w:t>129</w:t>
      </w:r>
      <w:r w:rsidRPr="00B410C4">
        <w:t>(Pt 12): p. 3366-75.</w:t>
      </w:r>
    </w:p>
    <w:p w14:paraId="384E8406" w14:textId="77777777" w:rsidR="00B410C4" w:rsidRPr="00B410C4" w:rsidRDefault="00B410C4" w:rsidP="00B410C4">
      <w:pPr>
        <w:pStyle w:val="EndNoteBibliography"/>
        <w:ind w:left="720" w:hanging="720"/>
      </w:pPr>
      <w:r w:rsidRPr="00B410C4">
        <w:lastRenderedPageBreak/>
        <w:t>89.</w:t>
      </w:r>
      <w:r w:rsidRPr="00B410C4">
        <w:tab/>
        <w:t xml:space="preserve">Arnulf, I., et al., </w:t>
      </w:r>
      <w:r w:rsidRPr="00B410C4">
        <w:rPr>
          <w:i/>
        </w:rPr>
        <w:t>Improvement of sleep architecture in PD with subthalamic nucleus stimulation.</w:t>
      </w:r>
      <w:r w:rsidRPr="00B410C4">
        <w:t xml:space="preserve"> Neurology, 2000. </w:t>
      </w:r>
      <w:r w:rsidRPr="00B410C4">
        <w:rPr>
          <w:b/>
        </w:rPr>
        <w:t>55</w:t>
      </w:r>
      <w:r w:rsidRPr="00B410C4">
        <w:t>(11): p. 1732-4.</w:t>
      </w:r>
    </w:p>
    <w:p w14:paraId="20784E94" w14:textId="77777777" w:rsidR="00B410C4" w:rsidRPr="00B410C4" w:rsidRDefault="00B410C4" w:rsidP="00B410C4">
      <w:pPr>
        <w:pStyle w:val="EndNoteBibliography"/>
        <w:ind w:left="720" w:hanging="720"/>
      </w:pPr>
      <w:r w:rsidRPr="00B410C4">
        <w:t>90.</w:t>
      </w:r>
      <w:r w:rsidRPr="00B410C4">
        <w:tab/>
        <w:t xml:space="preserve">Kim, H.J., et al., </w:t>
      </w:r>
      <w:r w:rsidRPr="00B410C4">
        <w:rPr>
          <w:i/>
        </w:rPr>
        <w:t>Chronic subthalamic deep brain stimulation improves pain in Parkinson disease.</w:t>
      </w:r>
      <w:r w:rsidRPr="00B410C4">
        <w:t xml:space="preserve"> J Neurol, 2008. </w:t>
      </w:r>
      <w:r w:rsidRPr="00B410C4">
        <w:rPr>
          <w:b/>
        </w:rPr>
        <w:t>255</w:t>
      </w:r>
      <w:r w:rsidRPr="00B410C4">
        <w:t>(12): p. 1889-94.</w:t>
      </w:r>
    </w:p>
    <w:p w14:paraId="35AD1432" w14:textId="77777777" w:rsidR="00B410C4" w:rsidRPr="00B410C4" w:rsidRDefault="00B410C4" w:rsidP="00B410C4">
      <w:pPr>
        <w:pStyle w:val="EndNoteBibliography"/>
        <w:ind w:left="720" w:hanging="720"/>
      </w:pPr>
      <w:r w:rsidRPr="00B410C4">
        <w:t>91.</w:t>
      </w:r>
      <w:r w:rsidRPr="00B410C4">
        <w:tab/>
        <w:t xml:space="preserve">Witjas, T., et al., </w:t>
      </w:r>
      <w:r w:rsidRPr="00B410C4">
        <w:rPr>
          <w:i/>
        </w:rPr>
        <w:t>Effects of chronic subthalamic stimulation on nonmotor fluctuations in Parkinson's disease.</w:t>
      </w:r>
      <w:r w:rsidRPr="00B410C4">
        <w:t xml:space="preserve"> Mov Disord, 2007. </w:t>
      </w:r>
      <w:r w:rsidRPr="00B410C4">
        <w:rPr>
          <w:b/>
        </w:rPr>
        <w:t>22</w:t>
      </w:r>
      <w:r w:rsidRPr="00B410C4">
        <w:t>(12): p. 1729-34.</w:t>
      </w:r>
    </w:p>
    <w:p w14:paraId="4AB271BC" w14:textId="77777777" w:rsidR="00B410C4" w:rsidRPr="00B410C4" w:rsidRDefault="00B410C4" w:rsidP="00B410C4">
      <w:pPr>
        <w:pStyle w:val="EndNoteBibliography"/>
        <w:ind w:left="720" w:hanging="720"/>
      </w:pPr>
      <w:r w:rsidRPr="00B410C4">
        <w:t>92.</w:t>
      </w:r>
      <w:r w:rsidRPr="00B410C4">
        <w:tab/>
        <w:t xml:space="preserve">Trachani, E., et al., </w:t>
      </w:r>
      <w:r w:rsidRPr="00B410C4">
        <w:rPr>
          <w:i/>
        </w:rPr>
        <w:t>Effects of subthalamic nucleus deep brain stimulation on sweating function in Parkinson's disease.</w:t>
      </w:r>
      <w:r w:rsidRPr="00B410C4">
        <w:t xml:space="preserve"> Clin Neurol Neurosurg, 2010. </w:t>
      </w:r>
      <w:r w:rsidRPr="00B410C4">
        <w:rPr>
          <w:b/>
        </w:rPr>
        <w:t>112</w:t>
      </w:r>
      <w:r w:rsidRPr="00B410C4">
        <w:t>(3): p. 213-7.</w:t>
      </w:r>
    </w:p>
    <w:p w14:paraId="41BE3EE3" w14:textId="77777777" w:rsidR="00B410C4" w:rsidRPr="00B410C4" w:rsidRDefault="00B410C4" w:rsidP="00B410C4">
      <w:pPr>
        <w:pStyle w:val="EndNoteBibliography"/>
        <w:ind w:left="720" w:hanging="720"/>
      </w:pPr>
      <w:r w:rsidRPr="00B410C4">
        <w:t>93.</w:t>
      </w:r>
      <w:r w:rsidRPr="00B410C4">
        <w:tab/>
        <w:t xml:space="preserve">Zrinzo, L., et al., </w:t>
      </w:r>
      <w:r w:rsidRPr="00B410C4">
        <w:rPr>
          <w:i/>
        </w:rPr>
        <w:t>Reducing hemorrhagic complications in functional neurosurgery: a large case series and systematic literature review.</w:t>
      </w:r>
      <w:r w:rsidRPr="00B410C4">
        <w:t xml:space="preserve"> J Neurosurg, 2012. </w:t>
      </w:r>
      <w:r w:rsidRPr="00B410C4">
        <w:rPr>
          <w:b/>
        </w:rPr>
        <w:t>116</w:t>
      </w:r>
      <w:r w:rsidRPr="00B410C4">
        <w:t>(1): p. 84-94.</w:t>
      </w:r>
    </w:p>
    <w:p w14:paraId="6BE837DE" w14:textId="77777777" w:rsidR="00B410C4" w:rsidRPr="00B410C4" w:rsidRDefault="00B410C4" w:rsidP="00B410C4">
      <w:pPr>
        <w:pStyle w:val="EndNoteBibliography"/>
        <w:ind w:left="720" w:hanging="720"/>
      </w:pPr>
      <w:r w:rsidRPr="00B410C4">
        <w:t>94.</w:t>
      </w:r>
      <w:r w:rsidRPr="00B410C4">
        <w:tab/>
        <w:t xml:space="preserve">Bjerknes, S., et al., </w:t>
      </w:r>
      <w:r w:rsidRPr="00B410C4">
        <w:rPr>
          <w:i/>
        </w:rPr>
        <w:t>Surgical site infections after deep brain stimulation surgery: frequency, characteristics and management in a 10-year period.</w:t>
      </w:r>
      <w:r w:rsidRPr="00B410C4">
        <w:t xml:space="preserve"> PLoS One, 2014. </w:t>
      </w:r>
      <w:r w:rsidRPr="00B410C4">
        <w:rPr>
          <w:b/>
        </w:rPr>
        <w:t>9</w:t>
      </w:r>
      <w:r w:rsidRPr="00B410C4">
        <w:t>(8): p. e105288.</w:t>
      </w:r>
    </w:p>
    <w:p w14:paraId="3AB65EBD" w14:textId="77777777" w:rsidR="00B410C4" w:rsidRPr="00B410C4" w:rsidRDefault="00B410C4" w:rsidP="00B410C4">
      <w:pPr>
        <w:pStyle w:val="EndNoteBibliography"/>
        <w:ind w:left="720" w:hanging="720"/>
      </w:pPr>
      <w:r w:rsidRPr="00B410C4">
        <w:t>95.</w:t>
      </w:r>
      <w:r w:rsidRPr="00B410C4">
        <w:tab/>
        <w:t xml:space="preserve">Pepper, J., et al., </w:t>
      </w:r>
      <w:r w:rsidRPr="00B410C4">
        <w:rPr>
          <w:i/>
        </w:rPr>
        <w:t>The risk of hardware infection in deep brain stimulation surgery is greater at impulse generator replacement than at the primary procedure.</w:t>
      </w:r>
      <w:r w:rsidRPr="00B410C4">
        <w:t xml:space="preserve"> Stereotact Funct Neurosurg, 2013. </w:t>
      </w:r>
      <w:r w:rsidRPr="00B410C4">
        <w:rPr>
          <w:b/>
        </w:rPr>
        <w:t>91</w:t>
      </w:r>
      <w:r w:rsidRPr="00B410C4">
        <w:t>(1): p. 56-65.</w:t>
      </w:r>
    </w:p>
    <w:p w14:paraId="2E8D32D7" w14:textId="77777777" w:rsidR="00B410C4" w:rsidRPr="00B410C4" w:rsidRDefault="00B410C4" w:rsidP="00B410C4">
      <w:pPr>
        <w:pStyle w:val="EndNoteBibliography"/>
        <w:ind w:left="720" w:hanging="720"/>
      </w:pPr>
      <w:r w:rsidRPr="00B410C4">
        <w:t>96.</w:t>
      </w:r>
      <w:r w:rsidRPr="00B410C4">
        <w:tab/>
        <w:t xml:space="preserve">Pepper, J., et al., </w:t>
      </w:r>
      <w:r w:rsidRPr="00B410C4">
        <w:rPr>
          <w:i/>
        </w:rPr>
        <w:t>Changing of the guard: reducing infection when replacing neural pacemakers.</w:t>
      </w:r>
      <w:r w:rsidRPr="00B410C4">
        <w:t xml:space="preserve"> J Neurosurg, 2017. </w:t>
      </w:r>
      <w:r w:rsidRPr="00B410C4">
        <w:rPr>
          <w:b/>
        </w:rPr>
        <w:t>126</w:t>
      </w:r>
      <w:r w:rsidRPr="00B410C4">
        <w:t>(4): p. 1165-1172.</w:t>
      </w:r>
    </w:p>
    <w:p w14:paraId="3F9DF579" w14:textId="77777777" w:rsidR="00B410C4" w:rsidRPr="00B410C4" w:rsidRDefault="00B410C4" w:rsidP="00B410C4">
      <w:pPr>
        <w:pStyle w:val="EndNoteBibliography"/>
        <w:ind w:left="720" w:hanging="720"/>
      </w:pPr>
      <w:r w:rsidRPr="00B410C4">
        <w:t>97.</w:t>
      </w:r>
      <w:r w:rsidRPr="00B410C4">
        <w:tab/>
        <w:t xml:space="preserve">Morishita, T., et al., </w:t>
      </w:r>
      <w:r w:rsidRPr="00B410C4">
        <w:rPr>
          <w:i/>
        </w:rPr>
        <w:t>Postoperative lead migration in deep brain stimulation surgery: Incidence, risk factors, and clinical impact.</w:t>
      </w:r>
      <w:r w:rsidRPr="00B410C4">
        <w:t xml:space="preserve"> PLoS One, 2017. </w:t>
      </w:r>
      <w:r w:rsidRPr="00B410C4">
        <w:rPr>
          <w:b/>
        </w:rPr>
        <w:t>12</w:t>
      </w:r>
      <w:r w:rsidRPr="00B410C4">
        <w:t>(9): p. e0183711.</w:t>
      </w:r>
    </w:p>
    <w:p w14:paraId="55899BC9" w14:textId="77777777" w:rsidR="00B410C4" w:rsidRPr="00B410C4" w:rsidRDefault="00B410C4" w:rsidP="00B410C4">
      <w:pPr>
        <w:pStyle w:val="EndNoteBibliography"/>
        <w:ind w:left="720" w:hanging="720"/>
      </w:pPr>
      <w:r w:rsidRPr="00B410C4">
        <w:t>98.</w:t>
      </w:r>
      <w:r w:rsidRPr="00B410C4">
        <w:tab/>
        <w:t xml:space="preserve">Bronstein, J.M., et al., </w:t>
      </w:r>
      <w:r w:rsidRPr="00B410C4">
        <w:rPr>
          <w:i/>
        </w:rPr>
        <w:t>Deep brain stimulation for Parkinson disease: an expert consensus and review of key issues.</w:t>
      </w:r>
      <w:r w:rsidRPr="00B410C4">
        <w:t xml:space="preserve"> Arch Neurol, 2011. </w:t>
      </w:r>
      <w:r w:rsidRPr="00B410C4">
        <w:rPr>
          <w:b/>
        </w:rPr>
        <w:t>68</w:t>
      </w:r>
      <w:r w:rsidRPr="00B410C4">
        <w:t>(2): p. 165.</w:t>
      </w:r>
    </w:p>
    <w:p w14:paraId="43E7C87E" w14:textId="77777777" w:rsidR="00B410C4" w:rsidRPr="00B410C4" w:rsidRDefault="00B410C4" w:rsidP="00B410C4">
      <w:pPr>
        <w:pStyle w:val="EndNoteBibliography"/>
        <w:ind w:left="720" w:hanging="720"/>
      </w:pPr>
      <w:r w:rsidRPr="00B410C4">
        <w:t>99.</w:t>
      </w:r>
      <w:r w:rsidRPr="00B410C4">
        <w:tab/>
        <w:t xml:space="preserve">Piboolnurak, P., et al., </w:t>
      </w:r>
      <w:r w:rsidRPr="00B410C4">
        <w:rPr>
          <w:i/>
        </w:rPr>
        <w:t>Levodopa response in long-term bilateral subthalamic stimulation for Parkinson's disease.</w:t>
      </w:r>
      <w:r w:rsidRPr="00B410C4">
        <w:t xml:space="preserve"> Mov Disord, 2007. </w:t>
      </w:r>
      <w:r w:rsidRPr="00B410C4">
        <w:rPr>
          <w:b/>
        </w:rPr>
        <w:t>22</w:t>
      </w:r>
      <w:r w:rsidRPr="00B410C4">
        <w:t>(7): p. 990-7.</w:t>
      </w:r>
    </w:p>
    <w:p w14:paraId="2E815E23" w14:textId="77777777" w:rsidR="00B410C4" w:rsidRPr="00B410C4" w:rsidRDefault="00B410C4" w:rsidP="00B410C4">
      <w:pPr>
        <w:pStyle w:val="EndNoteBibliography"/>
        <w:ind w:left="720" w:hanging="720"/>
      </w:pPr>
      <w:r w:rsidRPr="00B410C4">
        <w:t>100.</w:t>
      </w:r>
      <w:r w:rsidRPr="00B410C4">
        <w:tab/>
        <w:t xml:space="preserve">Wertheimer, J., et al., </w:t>
      </w:r>
      <w:r w:rsidRPr="00B410C4">
        <w:rPr>
          <w:i/>
        </w:rPr>
        <w:t>The impact of STN deep brain stimulation on speech in individuals with Parkinson's disease: the patient's perspective.</w:t>
      </w:r>
      <w:r w:rsidRPr="00B410C4">
        <w:t xml:space="preserve"> Parkinsonism Relat Disord, 2014. </w:t>
      </w:r>
      <w:r w:rsidRPr="00B410C4">
        <w:rPr>
          <w:b/>
        </w:rPr>
        <w:t>20</w:t>
      </w:r>
      <w:r w:rsidRPr="00B410C4">
        <w:t>(10): p. 1065-70.</w:t>
      </w:r>
    </w:p>
    <w:p w14:paraId="46764D3B" w14:textId="77777777" w:rsidR="00B410C4" w:rsidRPr="00B410C4" w:rsidRDefault="00B410C4" w:rsidP="00B410C4">
      <w:pPr>
        <w:pStyle w:val="EndNoteBibliography"/>
        <w:ind w:left="720" w:hanging="720"/>
      </w:pPr>
      <w:r w:rsidRPr="00B410C4">
        <w:t>101.</w:t>
      </w:r>
      <w:r w:rsidRPr="00B410C4">
        <w:tab/>
        <w:t xml:space="preserve">Moro, E., </w:t>
      </w:r>
      <w:r w:rsidRPr="00B410C4">
        <w:rPr>
          <w:i/>
        </w:rPr>
        <w:t>Parkinson disease: Let's listen to patients with PD after deep brain stimulation.</w:t>
      </w:r>
      <w:r w:rsidRPr="00B410C4">
        <w:t xml:space="preserve"> Nat Rev Neurol, 2014. </w:t>
      </w:r>
      <w:r w:rsidRPr="00B410C4">
        <w:rPr>
          <w:b/>
        </w:rPr>
        <w:t>10</w:t>
      </w:r>
      <w:r w:rsidRPr="00B410C4">
        <w:t>(10): p. 550-2.</w:t>
      </w:r>
    </w:p>
    <w:p w14:paraId="47A96936" w14:textId="77777777" w:rsidR="00B410C4" w:rsidRPr="00B410C4" w:rsidRDefault="00B410C4" w:rsidP="00B410C4">
      <w:pPr>
        <w:pStyle w:val="EndNoteBibliography"/>
        <w:ind w:left="720" w:hanging="720"/>
      </w:pPr>
      <w:r w:rsidRPr="00B410C4">
        <w:t>102.</w:t>
      </w:r>
      <w:r w:rsidRPr="00B410C4">
        <w:tab/>
        <w:t xml:space="preserve">Schupbach, M., et al., </w:t>
      </w:r>
      <w:r w:rsidRPr="00B410C4">
        <w:rPr>
          <w:i/>
        </w:rPr>
        <w:t>Neurosurgery in Parkinson disease: a distressed mind in a repaired body?</w:t>
      </w:r>
      <w:r w:rsidRPr="00B410C4">
        <w:t xml:space="preserve"> Neurology, 2006. </w:t>
      </w:r>
      <w:r w:rsidRPr="00B410C4">
        <w:rPr>
          <w:b/>
        </w:rPr>
        <w:t>66</w:t>
      </w:r>
      <w:r w:rsidRPr="00B410C4">
        <w:t>(12): p. 1811-6.</w:t>
      </w:r>
    </w:p>
    <w:p w14:paraId="5981CD5B" w14:textId="77777777" w:rsidR="00B410C4" w:rsidRPr="00B410C4" w:rsidRDefault="00B410C4" w:rsidP="00B410C4">
      <w:pPr>
        <w:pStyle w:val="EndNoteBibliography"/>
        <w:ind w:left="720" w:hanging="720"/>
      </w:pPr>
      <w:r w:rsidRPr="00B410C4">
        <w:t>103.</w:t>
      </w:r>
      <w:r w:rsidRPr="00B410C4">
        <w:tab/>
        <w:t xml:space="preserve">Houeto, J.L., et al., </w:t>
      </w:r>
      <w:r w:rsidRPr="00B410C4">
        <w:rPr>
          <w:i/>
        </w:rPr>
        <w:t>Behavioural disorders, Parkinson's disease and subthalamic stimulation.</w:t>
      </w:r>
      <w:r w:rsidRPr="00B410C4">
        <w:t xml:space="preserve"> J Neurol Neurosurg Psychiatry, 2002. </w:t>
      </w:r>
      <w:r w:rsidRPr="00B410C4">
        <w:rPr>
          <w:b/>
        </w:rPr>
        <w:t>72</w:t>
      </w:r>
      <w:r w:rsidRPr="00B410C4">
        <w:t>(6): p. 701-7.</w:t>
      </w:r>
    </w:p>
    <w:p w14:paraId="6FC15280" w14:textId="77777777" w:rsidR="00B410C4" w:rsidRPr="00B410C4" w:rsidRDefault="00B410C4" w:rsidP="00B410C4">
      <w:pPr>
        <w:pStyle w:val="EndNoteBibliography"/>
        <w:ind w:left="720" w:hanging="720"/>
      </w:pPr>
      <w:r w:rsidRPr="00B410C4">
        <w:t>104.</w:t>
      </w:r>
      <w:r w:rsidRPr="00B410C4">
        <w:tab/>
        <w:t xml:space="preserve">Kulisevsky, J., et al., </w:t>
      </w:r>
      <w:r w:rsidRPr="00B410C4">
        <w:rPr>
          <w:i/>
        </w:rPr>
        <w:t>Mania following deep brain stimulation for Parkinson's disease.</w:t>
      </w:r>
      <w:r w:rsidRPr="00B410C4">
        <w:t xml:space="preserve"> Neurology, 2002. </w:t>
      </w:r>
      <w:r w:rsidRPr="00B410C4">
        <w:rPr>
          <w:b/>
        </w:rPr>
        <w:t>59</w:t>
      </w:r>
      <w:r w:rsidRPr="00B410C4">
        <w:t>(9): p. 1421-4.</w:t>
      </w:r>
    </w:p>
    <w:p w14:paraId="6678A1B9" w14:textId="77777777" w:rsidR="00B410C4" w:rsidRPr="00B410C4" w:rsidRDefault="00B410C4" w:rsidP="00B410C4">
      <w:pPr>
        <w:pStyle w:val="EndNoteBibliography"/>
        <w:ind w:left="720" w:hanging="720"/>
      </w:pPr>
      <w:r w:rsidRPr="00B410C4">
        <w:t>105.</w:t>
      </w:r>
      <w:r w:rsidRPr="00B410C4">
        <w:tab/>
        <w:t xml:space="preserve">Voon, V., et al., </w:t>
      </w:r>
      <w:r w:rsidRPr="00B410C4">
        <w:rPr>
          <w:i/>
        </w:rPr>
        <w:t>A multicentre study on suicide outcomes following subthalamic stimulation for Parkinson's disease.</w:t>
      </w:r>
      <w:r w:rsidRPr="00B410C4">
        <w:t xml:space="preserve"> Brain, 2008. </w:t>
      </w:r>
      <w:r w:rsidRPr="00B410C4">
        <w:rPr>
          <w:b/>
        </w:rPr>
        <w:t>131</w:t>
      </w:r>
      <w:r w:rsidRPr="00B410C4">
        <w:t>(Pt 10): p. 2720-8.</w:t>
      </w:r>
    </w:p>
    <w:p w14:paraId="5FF6EF90" w14:textId="77777777" w:rsidR="00B410C4" w:rsidRPr="00B410C4" w:rsidRDefault="00B410C4" w:rsidP="00B410C4">
      <w:pPr>
        <w:pStyle w:val="EndNoteBibliography"/>
        <w:ind w:left="720" w:hanging="720"/>
      </w:pPr>
      <w:r w:rsidRPr="00B410C4">
        <w:t>106.</w:t>
      </w:r>
      <w:r w:rsidRPr="00B410C4">
        <w:tab/>
        <w:t xml:space="preserve">Cyron, D., </w:t>
      </w:r>
      <w:r w:rsidRPr="00B410C4">
        <w:rPr>
          <w:i/>
        </w:rPr>
        <w:t>Mental Side Effects of Deep Brain Stimulation (DBS) for Movement Disorders: The Futility of Denial.</w:t>
      </w:r>
      <w:r w:rsidRPr="00B410C4">
        <w:t xml:space="preserve"> Front Integr Neurosci, 2016. </w:t>
      </w:r>
      <w:r w:rsidRPr="00B410C4">
        <w:rPr>
          <w:b/>
        </w:rPr>
        <w:t>10</w:t>
      </w:r>
      <w:r w:rsidRPr="00B410C4">
        <w:t>: p. 17.</w:t>
      </w:r>
    </w:p>
    <w:p w14:paraId="2F01E4B4" w14:textId="77777777" w:rsidR="00B410C4" w:rsidRPr="00B410C4" w:rsidRDefault="00B410C4" w:rsidP="00B410C4">
      <w:pPr>
        <w:pStyle w:val="EndNoteBibliography"/>
        <w:ind w:left="720" w:hanging="720"/>
      </w:pPr>
      <w:r w:rsidRPr="00B410C4">
        <w:lastRenderedPageBreak/>
        <w:t>107.</w:t>
      </w:r>
      <w:r w:rsidRPr="00B410C4">
        <w:tab/>
        <w:t xml:space="preserve">Gee, L., et al., </w:t>
      </w:r>
      <w:r w:rsidRPr="00B410C4">
        <w:rPr>
          <w:i/>
        </w:rPr>
        <w:t>The Influence of Bilateral Subthalamic Nucleus Deep Brain Stimulation on Impulsivity and Prepulse Inhibition in Parkinson's Disease Patients.</w:t>
      </w:r>
      <w:r w:rsidRPr="00B410C4">
        <w:t xml:space="preserve"> Stereotact Funct Neurosurg, 2015. </w:t>
      </w:r>
      <w:r w:rsidRPr="00B410C4">
        <w:rPr>
          <w:b/>
        </w:rPr>
        <w:t>93</w:t>
      </w:r>
      <w:r w:rsidRPr="00B410C4">
        <w:t>(4): p. 265-70.</w:t>
      </w:r>
    </w:p>
    <w:p w14:paraId="4AC39EB6" w14:textId="77777777" w:rsidR="00B410C4" w:rsidRPr="00B410C4" w:rsidRDefault="00B410C4" w:rsidP="00B410C4">
      <w:pPr>
        <w:pStyle w:val="EndNoteBibliography"/>
        <w:ind w:left="720" w:hanging="720"/>
      </w:pPr>
      <w:r w:rsidRPr="00B410C4">
        <w:t>108.</w:t>
      </w:r>
      <w:r w:rsidRPr="00B410C4">
        <w:tab/>
        <w:t xml:space="preserve">Kim, Y.E., et al., </w:t>
      </w:r>
      <w:r w:rsidRPr="00B410C4">
        <w:rPr>
          <w:i/>
        </w:rPr>
        <w:t>Impulse control and related behaviors after bilateral subthalamic stimulation in patients with Parkinson's disease.</w:t>
      </w:r>
      <w:r w:rsidRPr="00B410C4">
        <w:t xml:space="preserve"> J Clin Neurosci, 2013. </w:t>
      </w:r>
      <w:r w:rsidRPr="00B410C4">
        <w:rPr>
          <w:b/>
        </w:rPr>
        <w:t>20</w:t>
      </w:r>
      <w:r w:rsidRPr="00B410C4">
        <w:t>(7): p. 964-9.</w:t>
      </w:r>
    </w:p>
    <w:p w14:paraId="1F5F969C" w14:textId="77777777" w:rsidR="00B410C4" w:rsidRPr="00B410C4" w:rsidRDefault="00B410C4" w:rsidP="00B410C4">
      <w:pPr>
        <w:pStyle w:val="EndNoteBibliography"/>
        <w:ind w:left="720" w:hanging="720"/>
      </w:pPr>
      <w:r w:rsidRPr="00B410C4">
        <w:t>109.</w:t>
      </w:r>
      <w:r w:rsidRPr="00B410C4">
        <w:tab/>
        <w:t xml:space="preserve">Lim, S.Y., et al., </w:t>
      </w:r>
      <w:r w:rsidRPr="00B410C4">
        <w:rPr>
          <w:i/>
        </w:rPr>
        <w:t>Dopamine dysregulation syndrome, impulse control disorders and punding after deep brain stimulation surgery for Parkinson's disease.</w:t>
      </w:r>
      <w:r w:rsidRPr="00B410C4">
        <w:t xml:space="preserve"> J Clin Neurosci, 2009. </w:t>
      </w:r>
      <w:r w:rsidRPr="00B410C4">
        <w:rPr>
          <w:b/>
        </w:rPr>
        <w:t>16</w:t>
      </w:r>
      <w:r w:rsidRPr="00B410C4">
        <w:t>(9): p. 1148-52.</w:t>
      </w:r>
    </w:p>
    <w:p w14:paraId="3EB52071" w14:textId="77777777" w:rsidR="00B410C4" w:rsidRPr="00B410C4" w:rsidRDefault="00B410C4" w:rsidP="00B410C4">
      <w:pPr>
        <w:pStyle w:val="EndNoteBibliography"/>
        <w:ind w:left="720" w:hanging="720"/>
      </w:pPr>
      <w:r w:rsidRPr="00B410C4">
        <w:t>110.</w:t>
      </w:r>
      <w:r w:rsidRPr="00B410C4">
        <w:tab/>
        <w:t xml:space="preserve">Moum, S.J., et al., </w:t>
      </w:r>
      <w:r w:rsidRPr="00B410C4">
        <w:rPr>
          <w:i/>
        </w:rPr>
        <w:t>Effects of STN and GPi deep brain stimulation on impulse control disorders and dopamine dysregulation syndrome.</w:t>
      </w:r>
      <w:r w:rsidRPr="00B410C4">
        <w:t xml:space="preserve"> PLoS One, 2012. </w:t>
      </w:r>
      <w:r w:rsidRPr="00B410C4">
        <w:rPr>
          <w:b/>
        </w:rPr>
        <w:t>7</w:t>
      </w:r>
      <w:r w:rsidRPr="00B410C4">
        <w:t>(1): p. e29768.</w:t>
      </w:r>
    </w:p>
    <w:p w14:paraId="66AE0D54" w14:textId="77777777" w:rsidR="00B410C4" w:rsidRPr="00B410C4" w:rsidRDefault="00B410C4" w:rsidP="00B410C4">
      <w:pPr>
        <w:pStyle w:val="EndNoteBibliography"/>
        <w:ind w:left="720" w:hanging="720"/>
      </w:pPr>
      <w:r w:rsidRPr="00B410C4">
        <w:t>111.</w:t>
      </w:r>
      <w:r w:rsidRPr="00B410C4">
        <w:tab/>
        <w:t xml:space="preserve">Amami, P., et al., </w:t>
      </w:r>
      <w:r w:rsidRPr="00B410C4">
        <w:rPr>
          <w:i/>
        </w:rPr>
        <w:t>Impulse control behaviours in patients with Parkinson's disease after subthalamic deep brain stimulation: de novo cases and 3-year follow-up.</w:t>
      </w:r>
      <w:r w:rsidRPr="00B410C4">
        <w:t xml:space="preserve"> J Neurol Neurosurg Psychiatry, 2015. </w:t>
      </w:r>
      <w:r w:rsidRPr="00B410C4">
        <w:rPr>
          <w:b/>
        </w:rPr>
        <w:t>86</w:t>
      </w:r>
      <w:r w:rsidRPr="00B410C4">
        <w:t>(5): p. 562-4.</w:t>
      </w:r>
    </w:p>
    <w:p w14:paraId="0CDA26FB" w14:textId="77777777" w:rsidR="00B410C4" w:rsidRPr="00B410C4" w:rsidRDefault="00B410C4" w:rsidP="00B410C4">
      <w:pPr>
        <w:pStyle w:val="EndNoteBibliography"/>
        <w:ind w:left="720" w:hanging="720"/>
      </w:pPr>
      <w:r w:rsidRPr="00B410C4">
        <w:t>112.</w:t>
      </w:r>
      <w:r w:rsidRPr="00B410C4">
        <w:tab/>
        <w:t xml:space="preserve">Merola, A., et al., </w:t>
      </w:r>
      <w:r w:rsidRPr="00B410C4">
        <w:rPr>
          <w:i/>
        </w:rPr>
        <w:t>Impulse control behaviors and subthalamic deep brain stimulation in Parkinson disease.</w:t>
      </w:r>
      <w:r w:rsidRPr="00B410C4">
        <w:t xml:space="preserve"> J Neurol, 2017. </w:t>
      </w:r>
      <w:r w:rsidRPr="00B410C4">
        <w:rPr>
          <w:b/>
        </w:rPr>
        <w:t>264</w:t>
      </w:r>
      <w:r w:rsidRPr="00B410C4">
        <w:t>(1): p. 40-48.</w:t>
      </w:r>
    </w:p>
    <w:p w14:paraId="34F5AB7F" w14:textId="77777777" w:rsidR="00B410C4" w:rsidRPr="00B410C4" w:rsidRDefault="00B410C4" w:rsidP="00B410C4">
      <w:pPr>
        <w:pStyle w:val="EndNoteBibliography"/>
        <w:ind w:left="720" w:hanging="720"/>
      </w:pPr>
      <w:r w:rsidRPr="00B410C4">
        <w:t>113.</w:t>
      </w:r>
      <w:r w:rsidRPr="00B410C4">
        <w:tab/>
        <w:t xml:space="preserve">Mosley, P.E. and R. Marsh, </w:t>
      </w:r>
      <w:r w:rsidRPr="00B410C4">
        <w:rPr>
          <w:i/>
        </w:rPr>
        <w:t>The psychiatric and neuropsychiatric symptoms after subthalamic stimulation for Parkinson's disease.</w:t>
      </w:r>
      <w:r w:rsidRPr="00B410C4">
        <w:t xml:space="preserve"> J Neuropsychiatry Clin Neurosci, 2015. </w:t>
      </w:r>
      <w:r w:rsidRPr="00B410C4">
        <w:rPr>
          <w:b/>
        </w:rPr>
        <w:t>27</w:t>
      </w:r>
      <w:r w:rsidRPr="00B410C4">
        <w:t>(1): p. 19-26.</w:t>
      </w:r>
    </w:p>
    <w:p w14:paraId="248198B9" w14:textId="77777777" w:rsidR="00B410C4" w:rsidRPr="00B410C4" w:rsidRDefault="00B410C4" w:rsidP="00B410C4">
      <w:pPr>
        <w:pStyle w:val="EndNoteBibliography"/>
        <w:ind w:left="720" w:hanging="720"/>
      </w:pPr>
      <w:r w:rsidRPr="00B410C4">
        <w:t>114.</w:t>
      </w:r>
      <w:r w:rsidRPr="00B410C4">
        <w:tab/>
        <w:t xml:space="preserve">Seppi, K., et al., </w:t>
      </w:r>
      <w:r w:rsidRPr="00B410C4">
        <w:rPr>
          <w:i/>
        </w:rPr>
        <w:t>The Movement Disorder Society Evidence-Based Medicine Review Update: Treatments for the non-motor symptoms of Parkinson's disease.</w:t>
      </w:r>
      <w:r w:rsidRPr="00B410C4">
        <w:t xml:space="preserve"> Mov Disord, 2011. </w:t>
      </w:r>
      <w:r w:rsidRPr="00B410C4">
        <w:rPr>
          <w:b/>
        </w:rPr>
        <w:t>26 Suppl 3</w:t>
      </w:r>
      <w:r w:rsidRPr="00B410C4">
        <w:t>: p. S42-80.</w:t>
      </w:r>
    </w:p>
    <w:p w14:paraId="3AA25F0B" w14:textId="77777777" w:rsidR="00B410C4" w:rsidRPr="00B410C4" w:rsidRDefault="00B410C4" w:rsidP="00B410C4">
      <w:pPr>
        <w:pStyle w:val="EndNoteBibliography"/>
        <w:ind w:left="720" w:hanging="720"/>
      </w:pPr>
      <w:r w:rsidRPr="00B410C4">
        <w:t>115.</w:t>
      </w:r>
      <w:r w:rsidRPr="00B410C4">
        <w:tab/>
        <w:t xml:space="preserve">Bannier, S., et al., </w:t>
      </w:r>
      <w:r w:rsidRPr="00B410C4">
        <w:rPr>
          <w:i/>
        </w:rPr>
        <w:t>Overweight after deep brain stimulation of the subthalamic nucleus in Parkinson disease: long term follow-up.</w:t>
      </w:r>
      <w:r w:rsidRPr="00B410C4">
        <w:t xml:space="preserve"> J Neurol Neurosurg Psychiatry, 2009. </w:t>
      </w:r>
      <w:r w:rsidRPr="00B410C4">
        <w:rPr>
          <w:b/>
        </w:rPr>
        <w:t>80</w:t>
      </w:r>
      <w:r w:rsidRPr="00B410C4">
        <w:t>(5): p. 484-8.</w:t>
      </w:r>
    </w:p>
    <w:p w14:paraId="1F7AA574" w14:textId="77777777" w:rsidR="00B410C4" w:rsidRPr="00B410C4" w:rsidRDefault="00B410C4" w:rsidP="00B410C4">
      <w:pPr>
        <w:pStyle w:val="EndNoteBibliography"/>
        <w:ind w:left="720" w:hanging="720"/>
      </w:pPr>
      <w:r w:rsidRPr="00B410C4">
        <w:t>116.</w:t>
      </w:r>
      <w:r w:rsidRPr="00B410C4">
        <w:tab/>
        <w:t xml:space="preserve">Limousin, P. and T. Foltynie, </w:t>
      </w:r>
      <w:r w:rsidRPr="00B410C4">
        <w:rPr>
          <w:i/>
        </w:rPr>
        <w:t>Long-term outcomes of deep brain stimulation in Parkinson disease.</w:t>
      </w:r>
      <w:r w:rsidRPr="00B410C4">
        <w:t xml:space="preserve"> Nat Rev Neurol, 2019. </w:t>
      </w:r>
      <w:r w:rsidRPr="00B410C4">
        <w:rPr>
          <w:b/>
        </w:rPr>
        <w:t>15</w:t>
      </w:r>
      <w:r w:rsidRPr="00B410C4">
        <w:t>(4): p. 234-242.</w:t>
      </w:r>
    </w:p>
    <w:p w14:paraId="52BBDF0C" w14:textId="77777777" w:rsidR="00B410C4" w:rsidRPr="00B410C4" w:rsidRDefault="00B410C4" w:rsidP="00B410C4">
      <w:pPr>
        <w:pStyle w:val="EndNoteBibliography"/>
        <w:ind w:left="720" w:hanging="720"/>
      </w:pPr>
      <w:r w:rsidRPr="00B410C4">
        <w:t>117.</w:t>
      </w:r>
      <w:r w:rsidRPr="00B410C4">
        <w:tab/>
        <w:t xml:space="preserve">Zibetti, M., et al., </w:t>
      </w:r>
      <w:r w:rsidRPr="00B410C4">
        <w:rPr>
          <w:i/>
        </w:rPr>
        <w:t>Beyond nine years of continuous subthalamic nucleus deep brain stimulation in Parkinson's disease.</w:t>
      </w:r>
      <w:r w:rsidRPr="00B410C4">
        <w:t xml:space="preserve"> Mov Disord, 2011. </w:t>
      </w:r>
      <w:r w:rsidRPr="00B410C4">
        <w:rPr>
          <w:b/>
        </w:rPr>
        <w:t>26</w:t>
      </w:r>
      <w:r w:rsidRPr="00B410C4">
        <w:t>(13): p. 2327-34.</w:t>
      </w:r>
    </w:p>
    <w:p w14:paraId="2743CEC9" w14:textId="77777777" w:rsidR="00B410C4" w:rsidRPr="00B410C4" w:rsidRDefault="00B410C4" w:rsidP="00B410C4">
      <w:pPr>
        <w:pStyle w:val="EndNoteBibliography"/>
        <w:ind w:left="720" w:hanging="720"/>
      </w:pPr>
      <w:r w:rsidRPr="00B410C4">
        <w:t>118.</w:t>
      </w:r>
      <w:r w:rsidRPr="00B410C4">
        <w:tab/>
        <w:t xml:space="preserve">Obeso, J.A. and W. Olanow, </w:t>
      </w:r>
      <w:r w:rsidRPr="00B410C4">
        <w:rPr>
          <w:i/>
        </w:rPr>
        <w:t>Deep brain stimulation for Parkinson's disease: thinking about the long-term in the short-term.</w:t>
      </w:r>
      <w:r w:rsidRPr="00B410C4">
        <w:t xml:space="preserve"> Mov Disord, 2011. </w:t>
      </w:r>
      <w:r w:rsidRPr="00B410C4">
        <w:rPr>
          <w:b/>
        </w:rPr>
        <w:t>26</w:t>
      </w:r>
      <w:r w:rsidRPr="00B410C4">
        <w:t>(13): p. 2303-4.</w:t>
      </w:r>
    </w:p>
    <w:p w14:paraId="620AB9C2" w14:textId="77777777" w:rsidR="00B410C4" w:rsidRPr="00B410C4" w:rsidRDefault="00B410C4" w:rsidP="00B410C4">
      <w:pPr>
        <w:pStyle w:val="EndNoteBibliography"/>
        <w:ind w:left="720" w:hanging="720"/>
      </w:pPr>
      <w:r w:rsidRPr="00B410C4">
        <w:t>119.</w:t>
      </w:r>
      <w:r w:rsidRPr="00B410C4">
        <w:tab/>
        <w:t xml:space="preserve">Di Giulio, I., et al., </w:t>
      </w:r>
      <w:r w:rsidRPr="00B410C4">
        <w:rPr>
          <w:i/>
        </w:rPr>
        <w:t>Chronic Subthalamic Nucleus Stimulation in Parkinson's Disease: Optimal Frequency for Gait Depends on Stimulation Site and Axial Symptoms.</w:t>
      </w:r>
      <w:r w:rsidRPr="00B410C4">
        <w:t xml:space="preserve"> Front Neurol, 2019. </w:t>
      </w:r>
      <w:r w:rsidRPr="00B410C4">
        <w:rPr>
          <w:b/>
        </w:rPr>
        <w:t>10</w:t>
      </w:r>
      <w:r w:rsidRPr="00B410C4">
        <w:t>: p. 29.</w:t>
      </w:r>
    </w:p>
    <w:p w14:paraId="03640E1A" w14:textId="77777777" w:rsidR="00B410C4" w:rsidRPr="00B410C4" w:rsidRDefault="00B410C4" w:rsidP="00B410C4">
      <w:pPr>
        <w:pStyle w:val="EndNoteBibliography"/>
        <w:ind w:left="720" w:hanging="720"/>
      </w:pPr>
      <w:r w:rsidRPr="00B410C4">
        <w:t>120.</w:t>
      </w:r>
      <w:r w:rsidRPr="00B410C4">
        <w:tab/>
        <w:t xml:space="preserve">Karachi, C., et al., </w:t>
      </w:r>
      <w:r w:rsidRPr="00B410C4">
        <w:rPr>
          <w:i/>
        </w:rPr>
        <w:t>Clinical and anatomical predictors for freezing of gait and falls after subthalamic deep brain stimulation in Parkinson's disease patients.</w:t>
      </w:r>
      <w:r w:rsidRPr="00B410C4">
        <w:t xml:space="preserve"> Parkinsonism Relat Disord, 2019. </w:t>
      </w:r>
      <w:r w:rsidRPr="00B410C4">
        <w:rPr>
          <w:b/>
        </w:rPr>
        <w:t>62</w:t>
      </w:r>
      <w:r w:rsidRPr="00B410C4">
        <w:t>: p. 91-97.</w:t>
      </w:r>
    </w:p>
    <w:p w14:paraId="612DBF96" w14:textId="77777777" w:rsidR="00B410C4" w:rsidRPr="00B410C4" w:rsidRDefault="00B410C4" w:rsidP="00B410C4">
      <w:pPr>
        <w:pStyle w:val="EndNoteBibliography"/>
        <w:ind w:left="720" w:hanging="720"/>
      </w:pPr>
      <w:r w:rsidRPr="00B410C4">
        <w:t>121.</w:t>
      </w:r>
      <w:r w:rsidRPr="00B410C4">
        <w:tab/>
        <w:t xml:space="preserve">Beudel, M. and P. Brown, </w:t>
      </w:r>
      <w:r w:rsidRPr="00B410C4">
        <w:rPr>
          <w:i/>
        </w:rPr>
        <w:t>Adaptive deep brain stimulation in Parkinson's disease.</w:t>
      </w:r>
      <w:r w:rsidRPr="00B410C4">
        <w:t xml:space="preserve"> Parkinsonism Relat Disord, 2016. </w:t>
      </w:r>
      <w:r w:rsidRPr="00B410C4">
        <w:rPr>
          <w:b/>
        </w:rPr>
        <w:t>22 Suppl 1</w:t>
      </w:r>
      <w:r w:rsidRPr="00B410C4">
        <w:t>: p. S123-6.</w:t>
      </w:r>
    </w:p>
    <w:p w14:paraId="6616ECF9" w14:textId="77777777" w:rsidR="00B410C4" w:rsidRPr="00B410C4" w:rsidRDefault="00B410C4" w:rsidP="00B410C4">
      <w:pPr>
        <w:pStyle w:val="EndNoteBibliography"/>
        <w:ind w:left="720" w:hanging="720"/>
      </w:pPr>
      <w:r w:rsidRPr="00B410C4">
        <w:t>122.</w:t>
      </w:r>
      <w:r w:rsidRPr="00B410C4">
        <w:tab/>
        <w:t xml:space="preserve">Hammond, C., H. Bergman, and P. Brown, </w:t>
      </w:r>
      <w:r w:rsidRPr="00B410C4">
        <w:rPr>
          <w:i/>
        </w:rPr>
        <w:t>Pathological synchronization in Parkinson's disease: networks, models and treatments.</w:t>
      </w:r>
      <w:r w:rsidRPr="00B410C4">
        <w:t xml:space="preserve"> Trends Neurosci, 2007. </w:t>
      </w:r>
      <w:r w:rsidRPr="00B410C4">
        <w:rPr>
          <w:b/>
        </w:rPr>
        <w:t>30</w:t>
      </w:r>
      <w:r w:rsidRPr="00B410C4">
        <w:t>(7): p. 357-64.</w:t>
      </w:r>
    </w:p>
    <w:p w14:paraId="10FBC04F" w14:textId="77777777" w:rsidR="00B410C4" w:rsidRPr="00B410C4" w:rsidRDefault="00B410C4" w:rsidP="00B410C4">
      <w:pPr>
        <w:pStyle w:val="EndNoteBibliography"/>
        <w:ind w:left="720" w:hanging="720"/>
      </w:pPr>
      <w:r w:rsidRPr="00B410C4">
        <w:t>123.</w:t>
      </w:r>
      <w:r w:rsidRPr="00B410C4">
        <w:tab/>
        <w:t xml:space="preserve">Azodi-Avval, R. and A. Gharabaghi, </w:t>
      </w:r>
      <w:r w:rsidRPr="00B410C4">
        <w:rPr>
          <w:i/>
        </w:rPr>
        <w:t>Phase-dependent modulation as a novel approach for therapeutic brain stimulation.</w:t>
      </w:r>
      <w:r w:rsidRPr="00B410C4">
        <w:t xml:space="preserve"> Front Comput Neurosci, 2015. </w:t>
      </w:r>
      <w:r w:rsidRPr="00B410C4">
        <w:rPr>
          <w:b/>
        </w:rPr>
        <w:t>9</w:t>
      </w:r>
      <w:r w:rsidRPr="00B410C4">
        <w:t>: p. 26.</w:t>
      </w:r>
    </w:p>
    <w:p w14:paraId="0A1FCF4F" w14:textId="77777777" w:rsidR="00B410C4" w:rsidRPr="00B410C4" w:rsidRDefault="00B410C4" w:rsidP="00B410C4">
      <w:pPr>
        <w:pStyle w:val="EndNoteBibliography"/>
        <w:ind w:left="720" w:hanging="720"/>
      </w:pPr>
      <w:r w:rsidRPr="00B410C4">
        <w:lastRenderedPageBreak/>
        <w:t>124.</w:t>
      </w:r>
      <w:r w:rsidRPr="00B410C4">
        <w:tab/>
        <w:t xml:space="preserve">Swann, N.C., et al., </w:t>
      </w:r>
      <w:r w:rsidRPr="00B410C4">
        <w:rPr>
          <w:i/>
        </w:rPr>
        <w:t>Adaptive deep brain stimulation for Parkinson's disease using motor cortex sensing.</w:t>
      </w:r>
      <w:r w:rsidRPr="00B410C4">
        <w:t xml:space="preserve"> J Neural Eng, 2018. </w:t>
      </w:r>
      <w:r w:rsidRPr="00B410C4">
        <w:rPr>
          <w:b/>
        </w:rPr>
        <w:t>15</w:t>
      </w:r>
      <w:r w:rsidRPr="00B410C4">
        <w:t>(4): p. 046006.</w:t>
      </w:r>
    </w:p>
    <w:p w14:paraId="5857A32F" w14:textId="77777777" w:rsidR="00B410C4" w:rsidRPr="00B410C4" w:rsidRDefault="00B410C4" w:rsidP="00B410C4">
      <w:pPr>
        <w:pStyle w:val="EndNoteBibliography"/>
        <w:ind w:left="720" w:hanging="720"/>
      </w:pPr>
      <w:r w:rsidRPr="00B410C4">
        <w:t>125.</w:t>
      </w:r>
      <w:r w:rsidRPr="00B410C4">
        <w:tab/>
        <w:t xml:space="preserve">Swann, N.C., et al., </w:t>
      </w:r>
      <w:r w:rsidRPr="00B410C4">
        <w:rPr>
          <w:i/>
        </w:rPr>
        <w:t>Chronic multisite brain recordings from a totally implantable bidirectional neural interface: experience in 5 patients with Parkinson's disease.</w:t>
      </w:r>
      <w:r w:rsidRPr="00B410C4">
        <w:t xml:space="preserve"> J Neurosurg, 2018. </w:t>
      </w:r>
      <w:r w:rsidRPr="00B410C4">
        <w:rPr>
          <w:b/>
        </w:rPr>
        <w:t>128</w:t>
      </w:r>
      <w:r w:rsidRPr="00B410C4">
        <w:t>(2): p. 605-616.</w:t>
      </w:r>
    </w:p>
    <w:p w14:paraId="481008A5" w14:textId="77777777" w:rsidR="00B410C4" w:rsidRPr="00B410C4" w:rsidRDefault="00B410C4" w:rsidP="00B410C4">
      <w:pPr>
        <w:pStyle w:val="EndNoteBibliography"/>
        <w:ind w:left="720" w:hanging="720"/>
      </w:pPr>
      <w:r w:rsidRPr="00B410C4">
        <w:t>126.</w:t>
      </w:r>
      <w:r w:rsidRPr="00B410C4">
        <w:tab/>
        <w:t xml:space="preserve">Hamani, C., et al., </w:t>
      </w:r>
      <w:r w:rsidRPr="00B410C4">
        <w:rPr>
          <w:i/>
        </w:rPr>
        <w:t>Subthalamic Nucleus Deep Brain Stimulation: Basic Concepts and Novel Perspectives.</w:t>
      </w:r>
      <w:r w:rsidRPr="00B410C4">
        <w:t xml:space="preserve"> eNeuro, 2017. </w:t>
      </w:r>
      <w:r w:rsidRPr="00B410C4">
        <w:rPr>
          <w:b/>
        </w:rPr>
        <w:t>4</w:t>
      </w:r>
      <w:r w:rsidRPr="00B410C4">
        <w:t>(5).</w:t>
      </w:r>
    </w:p>
    <w:p w14:paraId="6E1E9974" w14:textId="77777777" w:rsidR="00B410C4" w:rsidRPr="00B410C4" w:rsidRDefault="00B410C4" w:rsidP="00B410C4">
      <w:pPr>
        <w:pStyle w:val="EndNoteBibliography"/>
        <w:ind w:left="720" w:hanging="720"/>
      </w:pPr>
      <w:r w:rsidRPr="00B410C4">
        <w:t>127.</w:t>
      </w:r>
      <w:r w:rsidRPr="00B410C4">
        <w:tab/>
        <w:t xml:space="preserve">Brown, P., et al., </w:t>
      </w:r>
      <w:r w:rsidRPr="00B410C4">
        <w:rPr>
          <w:i/>
        </w:rPr>
        <w:t>Dopamine dependency of oscillations between subthalamic nucleus and pallidum in Parkinson's disease.</w:t>
      </w:r>
      <w:r w:rsidRPr="00B410C4">
        <w:t xml:space="preserve"> J Neurosci, 2001. </w:t>
      </w:r>
      <w:r w:rsidRPr="00B410C4">
        <w:rPr>
          <w:b/>
        </w:rPr>
        <w:t>21</w:t>
      </w:r>
      <w:r w:rsidRPr="00B410C4">
        <w:t>(3): p. 1033-8.</w:t>
      </w:r>
    </w:p>
    <w:p w14:paraId="6B8DFD9C" w14:textId="77777777" w:rsidR="00B410C4" w:rsidRPr="00B410C4" w:rsidRDefault="00B410C4" w:rsidP="00B410C4">
      <w:pPr>
        <w:pStyle w:val="EndNoteBibliography"/>
        <w:ind w:left="720" w:hanging="720"/>
      </w:pPr>
      <w:r w:rsidRPr="00B410C4">
        <w:t>128.</w:t>
      </w:r>
      <w:r w:rsidRPr="00B410C4">
        <w:tab/>
        <w:t xml:space="preserve">Williams, D., et al., </w:t>
      </w:r>
      <w:r w:rsidRPr="00B410C4">
        <w:rPr>
          <w:i/>
        </w:rPr>
        <w:t>Dopamine-dependent changes in the functional connectivity between basal ganglia and cerebral cortex in humans.</w:t>
      </w:r>
      <w:r w:rsidRPr="00B410C4">
        <w:t xml:space="preserve"> Brain, 2002. </w:t>
      </w:r>
      <w:r w:rsidRPr="00B410C4">
        <w:rPr>
          <w:b/>
        </w:rPr>
        <w:t>125</w:t>
      </w:r>
      <w:r w:rsidRPr="00B410C4">
        <w:t>(Pt 7): p. 1558-69.</w:t>
      </w:r>
    </w:p>
    <w:p w14:paraId="6E683FC2" w14:textId="77777777" w:rsidR="00B410C4" w:rsidRPr="00B410C4" w:rsidRDefault="00B410C4" w:rsidP="00B410C4">
      <w:pPr>
        <w:pStyle w:val="EndNoteBibliography"/>
        <w:ind w:left="720" w:hanging="720"/>
      </w:pPr>
      <w:r w:rsidRPr="00B410C4">
        <w:t>129.</w:t>
      </w:r>
      <w:r w:rsidRPr="00B410C4">
        <w:tab/>
        <w:t xml:space="preserve">Mahlknecht, P., et al., </w:t>
      </w:r>
      <w:r w:rsidRPr="00B410C4">
        <w:rPr>
          <w:i/>
        </w:rPr>
        <w:t>Pyramidal tract activation due to subthalamic deep brain stimulation in Parkinson's disease.</w:t>
      </w:r>
      <w:r w:rsidRPr="00B410C4">
        <w:t xml:space="preserve"> Mov Disord, 2017. </w:t>
      </w:r>
      <w:r w:rsidRPr="00B410C4">
        <w:rPr>
          <w:b/>
        </w:rPr>
        <w:t>32</w:t>
      </w:r>
      <w:r w:rsidRPr="00B410C4">
        <w:t>(8): p. 1174-1182.</w:t>
      </w:r>
    </w:p>
    <w:p w14:paraId="47B3ACB3" w14:textId="622CDEB2" w:rsidR="00D07596" w:rsidRDefault="000B5A2D" w:rsidP="00133F6D">
      <w:r>
        <w:fldChar w:fldCharType="end"/>
      </w:r>
    </w:p>
    <w:p w14:paraId="39747823" w14:textId="4431AC5C" w:rsidR="003D4C96" w:rsidRDefault="003D4C96" w:rsidP="00133F6D"/>
    <w:p w14:paraId="514568CA" w14:textId="2B303CD7" w:rsidR="003D4C96" w:rsidRPr="003D4C96" w:rsidRDefault="003D4C96" w:rsidP="003D4C96">
      <w:pPr>
        <w:rPr>
          <w:rFonts w:ascii="&amp;quot" w:eastAsia="Times New Roman" w:hAnsi="&amp;quot" w:cs="Times New Roman"/>
          <w:color w:val="212121"/>
          <w:sz w:val="23"/>
          <w:szCs w:val="23"/>
          <w:lang w:val="en-GB" w:eastAsia="en-GB"/>
        </w:rPr>
      </w:pPr>
    </w:p>
    <w:sectPr w:rsidR="003D4C96" w:rsidRPr="003D4C96" w:rsidSect="005E3A2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amp;quo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F58"/>
    <w:multiLevelType w:val="hybridMultilevel"/>
    <w:tmpl w:val="1040E840"/>
    <w:lvl w:ilvl="0" w:tplc="75C6D264">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A016AC"/>
    <w:multiLevelType w:val="hybridMultilevel"/>
    <w:tmpl w:val="15EA013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7845B8"/>
    <w:multiLevelType w:val="hybridMultilevel"/>
    <w:tmpl w:val="1DB042B6"/>
    <w:lvl w:ilvl="0" w:tplc="07D25012">
      <w:start w:val="37"/>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BD37F9"/>
    <w:multiLevelType w:val="hybridMultilevel"/>
    <w:tmpl w:val="22F6BA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B126A5"/>
    <w:multiLevelType w:val="hybridMultilevel"/>
    <w:tmpl w:val="9EB4D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2209E6"/>
    <w:multiLevelType w:val="hybridMultilevel"/>
    <w:tmpl w:val="AD8C53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5"/>
  </w:num>
  <w:num w:numId="5">
    <w:abstractNumId w:val="0"/>
  </w:num>
  <w:num w:numId="6">
    <w:abstractNumId w:val="3"/>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ees 2009&amp;#x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vzp9a5meaepzearpxvsa2pae5t5t0w9599&quot;&gt;My EndNote Library&lt;record-ids&gt;&lt;item&gt;1&lt;/item&gt;&lt;item&gt;2&lt;/item&gt;&lt;item&gt;3&lt;/item&gt;&lt;item&gt;4&lt;/item&gt;&lt;item&gt;5&lt;/item&gt;&lt;item&gt;6&lt;/item&gt;&lt;item&gt;8&lt;/item&gt;&lt;item&gt;9&lt;/item&gt;&lt;item&gt;11&lt;/item&gt;&lt;item&gt;12&lt;/item&gt;&lt;item&gt;14&lt;/item&gt;&lt;item&gt;16&lt;/item&gt;&lt;item&gt;18&lt;/item&gt;&lt;item&gt;19&lt;/item&gt;&lt;item&gt;20&lt;/item&gt;&lt;item&gt;21&lt;/item&gt;&lt;item&gt;22&lt;/item&gt;&lt;item&gt;23&lt;/item&gt;&lt;item&gt;26&lt;/item&gt;&lt;item&gt;29&lt;/item&gt;&lt;item&gt;31&lt;/item&gt;&lt;item&gt;32&lt;/item&gt;&lt;item&gt;34&lt;/item&gt;&lt;item&gt;37&lt;/item&gt;&lt;item&gt;38&lt;/item&gt;&lt;item&gt;50&lt;/item&gt;&lt;item&gt;57&lt;/item&gt;&lt;item&gt;59&lt;/item&gt;&lt;item&gt;64&lt;/item&gt;&lt;item&gt;65&lt;/item&gt;&lt;item&gt;66&lt;/item&gt;&lt;item&gt;67&lt;/item&gt;&lt;item&gt;68&lt;/item&gt;&lt;item&gt;69&lt;/item&gt;&lt;item&gt;76&lt;/item&gt;&lt;item&gt;82&lt;/item&gt;&lt;item&gt;85&lt;/item&gt;&lt;item&gt;86&lt;/item&gt;&lt;item&gt;87&lt;/item&gt;&lt;item&gt;88&lt;/item&gt;&lt;item&gt;89&lt;/item&gt;&lt;item&gt;91&lt;/item&gt;&lt;item&gt;92&lt;/item&gt;&lt;item&gt;94&lt;/item&gt;&lt;item&gt;107&lt;/item&gt;&lt;item&gt;108&lt;/item&gt;&lt;item&gt;109&lt;/item&gt;&lt;item&gt;110&lt;/item&gt;&lt;item&gt;111&lt;/item&gt;&lt;item&gt;113&lt;/item&gt;&lt;item&gt;114&lt;/item&gt;&lt;item&gt;119&lt;/item&gt;&lt;item&gt;120&lt;/item&gt;&lt;item&gt;121&lt;/item&gt;&lt;item&gt;123&lt;/item&gt;&lt;item&gt;150&lt;/item&gt;&lt;item&gt;151&lt;/item&gt;&lt;item&gt;153&lt;/item&gt;&lt;item&gt;154&lt;/item&gt;&lt;item&gt;155&lt;/item&gt;&lt;item&gt;156&lt;/item&gt;&lt;item&gt;157&lt;/item&gt;&lt;item&gt;158&lt;/item&gt;&lt;item&gt;159&lt;/item&gt;&lt;item&gt;310&lt;/item&gt;&lt;item&gt;311&lt;/item&gt;&lt;item&gt;314&lt;/item&gt;&lt;item&gt;317&lt;/item&gt;&lt;item&gt;326&lt;/item&gt;&lt;item&gt;376&lt;/item&gt;&lt;item&gt;402&lt;/item&gt;&lt;item&gt;404&lt;/item&gt;&lt;item&gt;434&lt;/item&gt;&lt;item&gt;435&lt;/item&gt;&lt;item&gt;436&lt;/item&gt;&lt;item&gt;437&lt;/item&gt;&lt;item&gt;446&lt;/item&gt;&lt;item&gt;448&lt;/item&gt;&lt;item&gt;449&lt;/item&gt;&lt;item&gt;450&lt;/item&gt;&lt;item&gt;451&lt;/item&gt;&lt;item&gt;452&lt;/item&gt;&lt;item&gt;453&lt;/item&gt;&lt;item&gt;459&lt;/item&gt;&lt;item&gt;463&lt;/item&gt;&lt;item&gt;464&lt;/item&gt;&lt;item&gt;466&lt;/item&gt;&lt;item&gt;468&lt;/item&gt;&lt;item&gt;469&lt;/item&gt;&lt;item&gt;471&lt;/item&gt;&lt;item&gt;474&lt;/item&gt;&lt;item&gt;476&lt;/item&gt;&lt;item&gt;477&lt;/item&gt;&lt;item&gt;478&lt;/item&gt;&lt;item&gt;480&lt;/item&gt;&lt;item&gt;481&lt;/item&gt;&lt;item&gt;482&lt;/item&gt;&lt;item&gt;485&lt;/item&gt;&lt;item&gt;489&lt;/item&gt;&lt;item&gt;490&lt;/item&gt;&lt;item&gt;493&lt;/item&gt;&lt;item&gt;502&lt;/item&gt;&lt;item&gt;504&lt;/item&gt;&lt;item&gt;505&lt;/item&gt;&lt;item&gt;506&lt;/item&gt;&lt;item&gt;520&lt;/item&gt;&lt;item&gt;534&lt;/item&gt;&lt;item&gt;536&lt;/item&gt;&lt;item&gt;538&lt;/item&gt;&lt;item&gt;539&lt;/item&gt;&lt;item&gt;540&lt;/item&gt;&lt;item&gt;543&lt;/item&gt;&lt;item&gt;548&lt;/item&gt;&lt;item&gt;551&lt;/item&gt;&lt;item&gt;553&lt;/item&gt;&lt;item&gt;554&lt;/item&gt;&lt;item&gt;555&lt;/item&gt;&lt;item&gt;560&lt;/item&gt;&lt;item&gt;561&lt;/item&gt;&lt;item&gt;562&lt;/item&gt;&lt;item&gt;571&lt;/item&gt;&lt;item&gt;578&lt;/item&gt;&lt;item&gt;582&lt;/item&gt;&lt;item&gt;591&lt;/item&gt;&lt;item&gt;598&lt;/item&gt;&lt;item&gt;602&lt;/item&gt;&lt;item&gt;603&lt;/item&gt;&lt;item&gt;604&lt;/item&gt;&lt;item&gt;610&lt;/item&gt;&lt;item&gt;614&lt;/item&gt;&lt;item&gt;620&lt;/item&gt;&lt;/record-ids&gt;&lt;/item&gt;&lt;/Libraries&gt;"/>
  </w:docVars>
  <w:rsids>
    <w:rsidRoot w:val="00133F6D"/>
    <w:rsid w:val="0000297C"/>
    <w:rsid w:val="00013F67"/>
    <w:rsid w:val="00020164"/>
    <w:rsid w:val="0002495C"/>
    <w:rsid w:val="00033632"/>
    <w:rsid w:val="00036F90"/>
    <w:rsid w:val="00040685"/>
    <w:rsid w:val="00042AD8"/>
    <w:rsid w:val="00045161"/>
    <w:rsid w:val="00045AEA"/>
    <w:rsid w:val="00051C5F"/>
    <w:rsid w:val="00057E6C"/>
    <w:rsid w:val="00061BCF"/>
    <w:rsid w:val="00073A41"/>
    <w:rsid w:val="00082BC9"/>
    <w:rsid w:val="00083194"/>
    <w:rsid w:val="0008519C"/>
    <w:rsid w:val="00085F39"/>
    <w:rsid w:val="0008634F"/>
    <w:rsid w:val="000959F4"/>
    <w:rsid w:val="00096EF5"/>
    <w:rsid w:val="000A25D8"/>
    <w:rsid w:val="000A584C"/>
    <w:rsid w:val="000B0249"/>
    <w:rsid w:val="000B1A08"/>
    <w:rsid w:val="000B3CA1"/>
    <w:rsid w:val="000B53E2"/>
    <w:rsid w:val="000B5A2D"/>
    <w:rsid w:val="000B7B9A"/>
    <w:rsid w:val="000C2675"/>
    <w:rsid w:val="000D0272"/>
    <w:rsid w:val="000D7C0D"/>
    <w:rsid w:val="000F52D1"/>
    <w:rsid w:val="000F63DD"/>
    <w:rsid w:val="00105654"/>
    <w:rsid w:val="00111476"/>
    <w:rsid w:val="0013181C"/>
    <w:rsid w:val="00133F6D"/>
    <w:rsid w:val="00143775"/>
    <w:rsid w:val="00144247"/>
    <w:rsid w:val="00152A71"/>
    <w:rsid w:val="0015480B"/>
    <w:rsid w:val="001559F9"/>
    <w:rsid w:val="00197A3D"/>
    <w:rsid w:val="001B76DB"/>
    <w:rsid w:val="001B772A"/>
    <w:rsid w:val="001C6DE6"/>
    <w:rsid w:val="001C7A9F"/>
    <w:rsid w:val="001D086C"/>
    <w:rsid w:val="001D0E8B"/>
    <w:rsid w:val="001D3785"/>
    <w:rsid w:val="001D48A9"/>
    <w:rsid w:val="001D4FA4"/>
    <w:rsid w:val="001E1445"/>
    <w:rsid w:val="001E62BE"/>
    <w:rsid w:val="00200906"/>
    <w:rsid w:val="00202C56"/>
    <w:rsid w:val="00210AF0"/>
    <w:rsid w:val="00221C2F"/>
    <w:rsid w:val="00221CB7"/>
    <w:rsid w:val="00225392"/>
    <w:rsid w:val="00233ABB"/>
    <w:rsid w:val="00241263"/>
    <w:rsid w:val="00242A45"/>
    <w:rsid w:val="00256BEF"/>
    <w:rsid w:val="0026578B"/>
    <w:rsid w:val="00275533"/>
    <w:rsid w:val="00275BBF"/>
    <w:rsid w:val="00297975"/>
    <w:rsid w:val="002A2B26"/>
    <w:rsid w:val="002C7C7F"/>
    <w:rsid w:val="002D3148"/>
    <w:rsid w:val="002D518A"/>
    <w:rsid w:val="002E7BCA"/>
    <w:rsid w:val="002F3CE6"/>
    <w:rsid w:val="002F5A7B"/>
    <w:rsid w:val="0030143F"/>
    <w:rsid w:val="003079FB"/>
    <w:rsid w:val="003179B6"/>
    <w:rsid w:val="0034042F"/>
    <w:rsid w:val="00343B1F"/>
    <w:rsid w:val="003654C4"/>
    <w:rsid w:val="00365ABD"/>
    <w:rsid w:val="00367E45"/>
    <w:rsid w:val="00386041"/>
    <w:rsid w:val="0039018F"/>
    <w:rsid w:val="00391365"/>
    <w:rsid w:val="003959C3"/>
    <w:rsid w:val="00395B13"/>
    <w:rsid w:val="003A2181"/>
    <w:rsid w:val="003A224A"/>
    <w:rsid w:val="003A3C66"/>
    <w:rsid w:val="003B3055"/>
    <w:rsid w:val="003C03C8"/>
    <w:rsid w:val="003C1D12"/>
    <w:rsid w:val="003C7FD2"/>
    <w:rsid w:val="003D0AB1"/>
    <w:rsid w:val="003D1E78"/>
    <w:rsid w:val="003D4C96"/>
    <w:rsid w:val="003F68CC"/>
    <w:rsid w:val="004023B2"/>
    <w:rsid w:val="004067CE"/>
    <w:rsid w:val="004153C4"/>
    <w:rsid w:val="0041608D"/>
    <w:rsid w:val="00417373"/>
    <w:rsid w:val="0043055B"/>
    <w:rsid w:val="00447F83"/>
    <w:rsid w:val="00450206"/>
    <w:rsid w:val="004565E7"/>
    <w:rsid w:val="00470EA6"/>
    <w:rsid w:val="004755D2"/>
    <w:rsid w:val="004820F8"/>
    <w:rsid w:val="00482AF8"/>
    <w:rsid w:val="00485AF3"/>
    <w:rsid w:val="00495828"/>
    <w:rsid w:val="004B76A0"/>
    <w:rsid w:val="004C6380"/>
    <w:rsid w:val="004C67F9"/>
    <w:rsid w:val="004E1E3E"/>
    <w:rsid w:val="004E5A68"/>
    <w:rsid w:val="004E60D6"/>
    <w:rsid w:val="004E67F5"/>
    <w:rsid w:val="004F7C8C"/>
    <w:rsid w:val="00512DAB"/>
    <w:rsid w:val="00532FA7"/>
    <w:rsid w:val="00534433"/>
    <w:rsid w:val="00534CE2"/>
    <w:rsid w:val="00535064"/>
    <w:rsid w:val="00536F98"/>
    <w:rsid w:val="005405F9"/>
    <w:rsid w:val="0054472A"/>
    <w:rsid w:val="00547208"/>
    <w:rsid w:val="0055261B"/>
    <w:rsid w:val="00565EF7"/>
    <w:rsid w:val="0057026D"/>
    <w:rsid w:val="00572B8D"/>
    <w:rsid w:val="0058206C"/>
    <w:rsid w:val="005944B7"/>
    <w:rsid w:val="005B17FE"/>
    <w:rsid w:val="005B68C5"/>
    <w:rsid w:val="005C073A"/>
    <w:rsid w:val="005E1E6C"/>
    <w:rsid w:val="005E28CD"/>
    <w:rsid w:val="005E3A2D"/>
    <w:rsid w:val="005E40CB"/>
    <w:rsid w:val="005F328F"/>
    <w:rsid w:val="006062A0"/>
    <w:rsid w:val="00613147"/>
    <w:rsid w:val="00613C12"/>
    <w:rsid w:val="00617BF6"/>
    <w:rsid w:val="00625A97"/>
    <w:rsid w:val="006540C8"/>
    <w:rsid w:val="00666A3B"/>
    <w:rsid w:val="006670C1"/>
    <w:rsid w:val="006908D8"/>
    <w:rsid w:val="00692CBD"/>
    <w:rsid w:val="00693550"/>
    <w:rsid w:val="006B1F15"/>
    <w:rsid w:val="006C2364"/>
    <w:rsid w:val="006C39CD"/>
    <w:rsid w:val="006C7DF2"/>
    <w:rsid w:val="006D4539"/>
    <w:rsid w:val="006E4A7D"/>
    <w:rsid w:val="006F4398"/>
    <w:rsid w:val="00703087"/>
    <w:rsid w:val="00727491"/>
    <w:rsid w:val="00727DCE"/>
    <w:rsid w:val="0073551D"/>
    <w:rsid w:val="0073723B"/>
    <w:rsid w:val="00751F07"/>
    <w:rsid w:val="00761CB7"/>
    <w:rsid w:val="00767D35"/>
    <w:rsid w:val="00770538"/>
    <w:rsid w:val="00777BC4"/>
    <w:rsid w:val="00780001"/>
    <w:rsid w:val="007852F9"/>
    <w:rsid w:val="00794582"/>
    <w:rsid w:val="00794A2D"/>
    <w:rsid w:val="00796861"/>
    <w:rsid w:val="007A5E56"/>
    <w:rsid w:val="007B41C6"/>
    <w:rsid w:val="007C2307"/>
    <w:rsid w:val="007C4C8B"/>
    <w:rsid w:val="007C75B4"/>
    <w:rsid w:val="007D406F"/>
    <w:rsid w:val="007F2933"/>
    <w:rsid w:val="007F2A09"/>
    <w:rsid w:val="008227F2"/>
    <w:rsid w:val="00824485"/>
    <w:rsid w:val="00825B4F"/>
    <w:rsid w:val="00827C8B"/>
    <w:rsid w:val="00832EF6"/>
    <w:rsid w:val="00847053"/>
    <w:rsid w:val="0085371C"/>
    <w:rsid w:val="00857097"/>
    <w:rsid w:val="00876233"/>
    <w:rsid w:val="00894B65"/>
    <w:rsid w:val="008B7CEC"/>
    <w:rsid w:val="008C16BC"/>
    <w:rsid w:val="008C3966"/>
    <w:rsid w:val="008D6650"/>
    <w:rsid w:val="008D6AE4"/>
    <w:rsid w:val="008E7BBC"/>
    <w:rsid w:val="008F368B"/>
    <w:rsid w:val="008F3B31"/>
    <w:rsid w:val="008F4AD3"/>
    <w:rsid w:val="00916312"/>
    <w:rsid w:val="00925521"/>
    <w:rsid w:val="009310AC"/>
    <w:rsid w:val="009339E1"/>
    <w:rsid w:val="009463BA"/>
    <w:rsid w:val="009962C6"/>
    <w:rsid w:val="009A0139"/>
    <w:rsid w:val="009B1996"/>
    <w:rsid w:val="009B50A1"/>
    <w:rsid w:val="009C2F5F"/>
    <w:rsid w:val="009E2895"/>
    <w:rsid w:val="009F10A3"/>
    <w:rsid w:val="009F64E5"/>
    <w:rsid w:val="00A02FC0"/>
    <w:rsid w:val="00A07518"/>
    <w:rsid w:val="00A11453"/>
    <w:rsid w:val="00A1275D"/>
    <w:rsid w:val="00A132FC"/>
    <w:rsid w:val="00A16DFD"/>
    <w:rsid w:val="00A23449"/>
    <w:rsid w:val="00A27322"/>
    <w:rsid w:val="00A32678"/>
    <w:rsid w:val="00A354ED"/>
    <w:rsid w:val="00A378CC"/>
    <w:rsid w:val="00A37E80"/>
    <w:rsid w:val="00A41A33"/>
    <w:rsid w:val="00A4243A"/>
    <w:rsid w:val="00A4315F"/>
    <w:rsid w:val="00A47686"/>
    <w:rsid w:val="00A65465"/>
    <w:rsid w:val="00A6562E"/>
    <w:rsid w:val="00A65CB5"/>
    <w:rsid w:val="00A66C38"/>
    <w:rsid w:val="00A677F1"/>
    <w:rsid w:val="00A74BBD"/>
    <w:rsid w:val="00A81B47"/>
    <w:rsid w:val="00A9014E"/>
    <w:rsid w:val="00AA45A2"/>
    <w:rsid w:val="00AB031C"/>
    <w:rsid w:val="00AB60F4"/>
    <w:rsid w:val="00AD2458"/>
    <w:rsid w:val="00AD7013"/>
    <w:rsid w:val="00AE3E65"/>
    <w:rsid w:val="00AF2E9C"/>
    <w:rsid w:val="00B142BB"/>
    <w:rsid w:val="00B23206"/>
    <w:rsid w:val="00B410C4"/>
    <w:rsid w:val="00B41678"/>
    <w:rsid w:val="00B43377"/>
    <w:rsid w:val="00B4355B"/>
    <w:rsid w:val="00B479AC"/>
    <w:rsid w:val="00B65110"/>
    <w:rsid w:val="00B67BEE"/>
    <w:rsid w:val="00B74873"/>
    <w:rsid w:val="00B75E46"/>
    <w:rsid w:val="00B81B3A"/>
    <w:rsid w:val="00B8775A"/>
    <w:rsid w:val="00B90342"/>
    <w:rsid w:val="00B925BE"/>
    <w:rsid w:val="00BB5F82"/>
    <w:rsid w:val="00BD02A6"/>
    <w:rsid w:val="00BD2140"/>
    <w:rsid w:val="00BD2438"/>
    <w:rsid w:val="00BD7557"/>
    <w:rsid w:val="00BE0BA9"/>
    <w:rsid w:val="00BE5295"/>
    <w:rsid w:val="00BE5A73"/>
    <w:rsid w:val="00BF6CD5"/>
    <w:rsid w:val="00C06358"/>
    <w:rsid w:val="00C10649"/>
    <w:rsid w:val="00C114B4"/>
    <w:rsid w:val="00C13D0B"/>
    <w:rsid w:val="00C149E6"/>
    <w:rsid w:val="00C24F8C"/>
    <w:rsid w:val="00C313F1"/>
    <w:rsid w:val="00C33FEC"/>
    <w:rsid w:val="00C46AFE"/>
    <w:rsid w:val="00C52998"/>
    <w:rsid w:val="00C61BA4"/>
    <w:rsid w:val="00C67169"/>
    <w:rsid w:val="00C82488"/>
    <w:rsid w:val="00C92958"/>
    <w:rsid w:val="00C93C93"/>
    <w:rsid w:val="00C95BF0"/>
    <w:rsid w:val="00CA16C0"/>
    <w:rsid w:val="00CA26C5"/>
    <w:rsid w:val="00CA6DDE"/>
    <w:rsid w:val="00CB0EC9"/>
    <w:rsid w:val="00CD03F5"/>
    <w:rsid w:val="00CE0EC8"/>
    <w:rsid w:val="00CF6690"/>
    <w:rsid w:val="00D0014A"/>
    <w:rsid w:val="00D07596"/>
    <w:rsid w:val="00D10D34"/>
    <w:rsid w:val="00D21722"/>
    <w:rsid w:val="00D464CD"/>
    <w:rsid w:val="00D52CE2"/>
    <w:rsid w:val="00D541A9"/>
    <w:rsid w:val="00D61F14"/>
    <w:rsid w:val="00D64446"/>
    <w:rsid w:val="00D7513A"/>
    <w:rsid w:val="00D7525F"/>
    <w:rsid w:val="00D87E78"/>
    <w:rsid w:val="00D9206F"/>
    <w:rsid w:val="00D921AB"/>
    <w:rsid w:val="00D945AC"/>
    <w:rsid w:val="00DA6D6D"/>
    <w:rsid w:val="00DD0E6E"/>
    <w:rsid w:val="00DF2B5B"/>
    <w:rsid w:val="00E12983"/>
    <w:rsid w:val="00E2742A"/>
    <w:rsid w:val="00E317B3"/>
    <w:rsid w:val="00E36252"/>
    <w:rsid w:val="00E371EF"/>
    <w:rsid w:val="00E538C5"/>
    <w:rsid w:val="00E5494C"/>
    <w:rsid w:val="00E63D98"/>
    <w:rsid w:val="00E7282D"/>
    <w:rsid w:val="00E837E0"/>
    <w:rsid w:val="00E84367"/>
    <w:rsid w:val="00E97A8B"/>
    <w:rsid w:val="00EA0533"/>
    <w:rsid w:val="00EB0488"/>
    <w:rsid w:val="00EB2B45"/>
    <w:rsid w:val="00EC0C3D"/>
    <w:rsid w:val="00EC2802"/>
    <w:rsid w:val="00EC2C6C"/>
    <w:rsid w:val="00EC4E77"/>
    <w:rsid w:val="00EE01C9"/>
    <w:rsid w:val="00EE1FEC"/>
    <w:rsid w:val="00EE50F0"/>
    <w:rsid w:val="00EE5FBF"/>
    <w:rsid w:val="00EF1973"/>
    <w:rsid w:val="00F000D9"/>
    <w:rsid w:val="00F00D38"/>
    <w:rsid w:val="00F1276C"/>
    <w:rsid w:val="00F2111A"/>
    <w:rsid w:val="00F2152C"/>
    <w:rsid w:val="00F2606D"/>
    <w:rsid w:val="00F261A3"/>
    <w:rsid w:val="00F26AA5"/>
    <w:rsid w:val="00F31C5C"/>
    <w:rsid w:val="00F720C8"/>
    <w:rsid w:val="00FA3B42"/>
    <w:rsid w:val="00FA49B1"/>
    <w:rsid w:val="00FB2EEA"/>
    <w:rsid w:val="00FC6925"/>
    <w:rsid w:val="00FD5114"/>
    <w:rsid w:val="00FE2E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0BE2CA"/>
  <w14:defaultImageDpi w14:val="300"/>
  <w15:docId w15:val="{8BFE5EBF-9357-6240-8372-79C778678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3F6D"/>
    <w:pPr>
      <w:ind w:left="720"/>
      <w:contextualSpacing/>
    </w:pPr>
  </w:style>
  <w:style w:type="character" w:customStyle="1" w:styleId="highlight">
    <w:name w:val="highlight"/>
    <w:basedOn w:val="DefaultParagraphFont"/>
    <w:rsid w:val="001D0E8B"/>
  </w:style>
  <w:style w:type="paragraph" w:styleId="NormalWeb">
    <w:name w:val="Normal (Web)"/>
    <w:basedOn w:val="Normal"/>
    <w:uiPriority w:val="99"/>
    <w:semiHidden/>
    <w:unhideWhenUsed/>
    <w:rsid w:val="00E97A8B"/>
    <w:pPr>
      <w:spacing w:before="100" w:beforeAutospacing="1" w:after="100" w:afterAutospacing="1"/>
    </w:pPr>
    <w:rPr>
      <w:rFonts w:ascii="Times New Roman" w:eastAsia="Times New Roman" w:hAnsi="Times New Roman" w:cs="Times New Roman"/>
      <w:lang w:val="en-GB" w:eastAsia="en-GB"/>
    </w:rPr>
  </w:style>
  <w:style w:type="paragraph" w:customStyle="1" w:styleId="EndNoteBibliographyTitle">
    <w:name w:val="EndNote Bibliography Title"/>
    <w:basedOn w:val="Normal"/>
    <w:link w:val="EndNoteBibliographyTitleChar"/>
    <w:rsid w:val="000B5A2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0B5A2D"/>
    <w:rPr>
      <w:rFonts w:ascii="Cambria" w:hAnsi="Cambria"/>
      <w:noProof/>
    </w:rPr>
  </w:style>
  <w:style w:type="paragraph" w:customStyle="1" w:styleId="EndNoteBibliography">
    <w:name w:val="EndNote Bibliography"/>
    <w:basedOn w:val="Normal"/>
    <w:link w:val="EndNoteBibliographyChar"/>
    <w:rsid w:val="000B5A2D"/>
    <w:rPr>
      <w:rFonts w:ascii="Cambria" w:hAnsi="Cambria"/>
      <w:noProof/>
    </w:rPr>
  </w:style>
  <w:style w:type="character" w:customStyle="1" w:styleId="EndNoteBibliographyChar">
    <w:name w:val="EndNote Bibliography Char"/>
    <w:basedOn w:val="DefaultParagraphFont"/>
    <w:link w:val="EndNoteBibliography"/>
    <w:rsid w:val="000B5A2D"/>
    <w:rPr>
      <w:rFonts w:ascii="Cambria" w:hAnsi="Cambria"/>
      <w:noProof/>
    </w:rPr>
  </w:style>
  <w:style w:type="paragraph" w:styleId="BalloonText">
    <w:name w:val="Balloon Text"/>
    <w:basedOn w:val="Normal"/>
    <w:link w:val="BalloonTextChar"/>
    <w:uiPriority w:val="99"/>
    <w:semiHidden/>
    <w:unhideWhenUsed/>
    <w:rsid w:val="00BD75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755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C6DE6"/>
    <w:rPr>
      <w:sz w:val="16"/>
      <w:szCs w:val="16"/>
    </w:rPr>
  </w:style>
  <w:style w:type="paragraph" w:styleId="CommentText">
    <w:name w:val="annotation text"/>
    <w:basedOn w:val="Normal"/>
    <w:link w:val="CommentTextChar"/>
    <w:uiPriority w:val="99"/>
    <w:semiHidden/>
    <w:unhideWhenUsed/>
    <w:rsid w:val="001C6DE6"/>
    <w:rPr>
      <w:sz w:val="20"/>
      <w:szCs w:val="20"/>
    </w:rPr>
  </w:style>
  <w:style w:type="character" w:customStyle="1" w:styleId="CommentTextChar">
    <w:name w:val="Comment Text Char"/>
    <w:basedOn w:val="DefaultParagraphFont"/>
    <w:link w:val="CommentText"/>
    <w:uiPriority w:val="99"/>
    <w:semiHidden/>
    <w:rsid w:val="001C6DE6"/>
    <w:rPr>
      <w:sz w:val="20"/>
      <w:szCs w:val="20"/>
    </w:rPr>
  </w:style>
  <w:style w:type="paragraph" w:styleId="CommentSubject">
    <w:name w:val="annotation subject"/>
    <w:basedOn w:val="CommentText"/>
    <w:next w:val="CommentText"/>
    <w:link w:val="CommentSubjectChar"/>
    <w:uiPriority w:val="99"/>
    <w:semiHidden/>
    <w:unhideWhenUsed/>
    <w:rsid w:val="001C6DE6"/>
    <w:rPr>
      <w:b/>
      <w:bCs/>
    </w:rPr>
  </w:style>
  <w:style w:type="character" w:customStyle="1" w:styleId="CommentSubjectChar">
    <w:name w:val="Comment Subject Char"/>
    <w:basedOn w:val="CommentTextChar"/>
    <w:link w:val="CommentSubject"/>
    <w:uiPriority w:val="99"/>
    <w:semiHidden/>
    <w:rsid w:val="001C6DE6"/>
    <w:rPr>
      <w:b/>
      <w:bCs/>
      <w:sz w:val="20"/>
      <w:szCs w:val="20"/>
    </w:rPr>
  </w:style>
  <w:style w:type="paragraph" w:styleId="Revision">
    <w:name w:val="Revision"/>
    <w:hidden/>
    <w:uiPriority w:val="99"/>
    <w:semiHidden/>
    <w:rsid w:val="00EC0C3D"/>
  </w:style>
  <w:style w:type="character" w:customStyle="1" w:styleId="apple-converted-space">
    <w:name w:val="apple-converted-space"/>
    <w:basedOn w:val="DefaultParagraphFont"/>
    <w:rsid w:val="00A354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020436">
      <w:bodyDiv w:val="1"/>
      <w:marLeft w:val="0"/>
      <w:marRight w:val="0"/>
      <w:marTop w:val="0"/>
      <w:marBottom w:val="0"/>
      <w:divBdr>
        <w:top w:val="none" w:sz="0" w:space="0" w:color="auto"/>
        <w:left w:val="none" w:sz="0" w:space="0" w:color="auto"/>
        <w:bottom w:val="none" w:sz="0" w:space="0" w:color="auto"/>
        <w:right w:val="none" w:sz="0" w:space="0" w:color="auto"/>
      </w:divBdr>
    </w:div>
    <w:div w:id="44455021">
      <w:bodyDiv w:val="1"/>
      <w:marLeft w:val="0"/>
      <w:marRight w:val="0"/>
      <w:marTop w:val="0"/>
      <w:marBottom w:val="0"/>
      <w:divBdr>
        <w:top w:val="none" w:sz="0" w:space="0" w:color="auto"/>
        <w:left w:val="none" w:sz="0" w:space="0" w:color="auto"/>
        <w:bottom w:val="none" w:sz="0" w:space="0" w:color="auto"/>
        <w:right w:val="none" w:sz="0" w:space="0" w:color="auto"/>
      </w:divBdr>
    </w:div>
    <w:div w:id="81951358">
      <w:bodyDiv w:val="1"/>
      <w:marLeft w:val="0"/>
      <w:marRight w:val="0"/>
      <w:marTop w:val="0"/>
      <w:marBottom w:val="0"/>
      <w:divBdr>
        <w:top w:val="none" w:sz="0" w:space="0" w:color="auto"/>
        <w:left w:val="none" w:sz="0" w:space="0" w:color="auto"/>
        <w:bottom w:val="none" w:sz="0" w:space="0" w:color="auto"/>
        <w:right w:val="none" w:sz="0" w:space="0" w:color="auto"/>
      </w:divBdr>
    </w:div>
    <w:div w:id="381251262">
      <w:bodyDiv w:val="1"/>
      <w:marLeft w:val="0"/>
      <w:marRight w:val="0"/>
      <w:marTop w:val="0"/>
      <w:marBottom w:val="0"/>
      <w:divBdr>
        <w:top w:val="none" w:sz="0" w:space="0" w:color="auto"/>
        <w:left w:val="none" w:sz="0" w:space="0" w:color="auto"/>
        <w:bottom w:val="none" w:sz="0" w:space="0" w:color="auto"/>
        <w:right w:val="none" w:sz="0" w:space="0" w:color="auto"/>
      </w:divBdr>
      <w:divsChild>
        <w:div w:id="1319848802">
          <w:marLeft w:val="0"/>
          <w:marRight w:val="0"/>
          <w:marTop w:val="0"/>
          <w:marBottom w:val="0"/>
          <w:divBdr>
            <w:top w:val="none" w:sz="0" w:space="0" w:color="auto"/>
            <w:left w:val="none" w:sz="0" w:space="0" w:color="auto"/>
            <w:bottom w:val="none" w:sz="0" w:space="0" w:color="auto"/>
            <w:right w:val="none" w:sz="0" w:space="0" w:color="auto"/>
          </w:divBdr>
          <w:divsChild>
            <w:div w:id="392432586">
              <w:marLeft w:val="0"/>
              <w:marRight w:val="0"/>
              <w:marTop w:val="0"/>
              <w:marBottom w:val="0"/>
              <w:divBdr>
                <w:top w:val="none" w:sz="0" w:space="0" w:color="auto"/>
                <w:left w:val="none" w:sz="0" w:space="0" w:color="auto"/>
                <w:bottom w:val="none" w:sz="0" w:space="0" w:color="auto"/>
                <w:right w:val="none" w:sz="0" w:space="0" w:color="auto"/>
              </w:divBdr>
              <w:divsChild>
                <w:div w:id="70556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829895">
      <w:bodyDiv w:val="1"/>
      <w:marLeft w:val="0"/>
      <w:marRight w:val="0"/>
      <w:marTop w:val="0"/>
      <w:marBottom w:val="0"/>
      <w:divBdr>
        <w:top w:val="none" w:sz="0" w:space="0" w:color="auto"/>
        <w:left w:val="none" w:sz="0" w:space="0" w:color="auto"/>
        <w:bottom w:val="none" w:sz="0" w:space="0" w:color="auto"/>
        <w:right w:val="none" w:sz="0" w:space="0" w:color="auto"/>
      </w:divBdr>
      <w:divsChild>
        <w:div w:id="1266302514">
          <w:marLeft w:val="0"/>
          <w:marRight w:val="0"/>
          <w:marTop w:val="0"/>
          <w:marBottom w:val="0"/>
          <w:divBdr>
            <w:top w:val="none" w:sz="0" w:space="0" w:color="auto"/>
            <w:left w:val="none" w:sz="0" w:space="0" w:color="auto"/>
            <w:bottom w:val="none" w:sz="0" w:space="0" w:color="auto"/>
            <w:right w:val="none" w:sz="0" w:space="0" w:color="auto"/>
          </w:divBdr>
          <w:divsChild>
            <w:div w:id="1921791045">
              <w:marLeft w:val="0"/>
              <w:marRight w:val="0"/>
              <w:marTop w:val="0"/>
              <w:marBottom w:val="0"/>
              <w:divBdr>
                <w:top w:val="none" w:sz="0" w:space="0" w:color="auto"/>
                <w:left w:val="none" w:sz="0" w:space="0" w:color="auto"/>
                <w:bottom w:val="none" w:sz="0" w:space="0" w:color="auto"/>
                <w:right w:val="none" w:sz="0" w:space="0" w:color="auto"/>
              </w:divBdr>
              <w:divsChild>
                <w:div w:id="160087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303545">
      <w:bodyDiv w:val="1"/>
      <w:marLeft w:val="0"/>
      <w:marRight w:val="0"/>
      <w:marTop w:val="0"/>
      <w:marBottom w:val="0"/>
      <w:divBdr>
        <w:top w:val="none" w:sz="0" w:space="0" w:color="auto"/>
        <w:left w:val="none" w:sz="0" w:space="0" w:color="auto"/>
        <w:bottom w:val="none" w:sz="0" w:space="0" w:color="auto"/>
        <w:right w:val="none" w:sz="0" w:space="0" w:color="auto"/>
      </w:divBdr>
    </w:div>
    <w:div w:id="787623398">
      <w:bodyDiv w:val="1"/>
      <w:marLeft w:val="0"/>
      <w:marRight w:val="0"/>
      <w:marTop w:val="0"/>
      <w:marBottom w:val="0"/>
      <w:divBdr>
        <w:top w:val="none" w:sz="0" w:space="0" w:color="auto"/>
        <w:left w:val="none" w:sz="0" w:space="0" w:color="auto"/>
        <w:bottom w:val="none" w:sz="0" w:space="0" w:color="auto"/>
        <w:right w:val="none" w:sz="0" w:space="0" w:color="auto"/>
      </w:divBdr>
    </w:div>
    <w:div w:id="840705815">
      <w:bodyDiv w:val="1"/>
      <w:marLeft w:val="0"/>
      <w:marRight w:val="0"/>
      <w:marTop w:val="0"/>
      <w:marBottom w:val="0"/>
      <w:divBdr>
        <w:top w:val="none" w:sz="0" w:space="0" w:color="auto"/>
        <w:left w:val="none" w:sz="0" w:space="0" w:color="auto"/>
        <w:bottom w:val="none" w:sz="0" w:space="0" w:color="auto"/>
        <w:right w:val="none" w:sz="0" w:space="0" w:color="auto"/>
      </w:divBdr>
      <w:divsChild>
        <w:div w:id="1927422779">
          <w:marLeft w:val="0"/>
          <w:marRight w:val="0"/>
          <w:marTop w:val="0"/>
          <w:marBottom w:val="0"/>
          <w:divBdr>
            <w:top w:val="none" w:sz="0" w:space="0" w:color="auto"/>
            <w:left w:val="none" w:sz="0" w:space="0" w:color="auto"/>
            <w:bottom w:val="none" w:sz="0" w:space="0" w:color="auto"/>
            <w:right w:val="none" w:sz="0" w:space="0" w:color="auto"/>
          </w:divBdr>
          <w:divsChild>
            <w:div w:id="506410468">
              <w:marLeft w:val="0"/>
              <w:marRight w:val="0"/>
              <w:marTop w:val="0"/>
              <w:marBottom w:val="0"/>
              <w:divBdr>
                <w:top w:val="none" w:sz="0" w:space="0" w:color="auto"/>
                <w:left w:val="none" w:sz="0" w:space="0" w:color="auto"/>
                <w:bottom w:val="none" w:sz="0" w:space="0" w:color="auto"/>
                <w:right w:val="none" w:sz="0" w:space="0" w:color="auto"/>
              </w:divBdr>
              <w:divsChild>
                <w:div w:id="140610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437776">
      <w:bodyDiv w:val="1"/>
      <w:marLeft w:val="0"/>
      <w:marRight w:val="0"/>
      <w:marTop w:val="0"/>
      <w:marBottom w:val="0"/>
      <w:divBdr>
        <w:top w:val="none" w:sz="0" w:space="0" w:color="auto"/>
        <w:left w:val="none" w:sz="0" w:space="0" w:color="auto"/>
        <w:bottom w:val="none" w:sz="0" w:space="0" w:color="auto"/>
        <w:right w:val="none" w:sz="0" w:space="0" w:color="auto"/>
      </w:divBdr>
      <w:divsChild>
        <w:div w:id="1125660538">
          <w:marLeft w:val="0"/>
          <w:marRight w:val="0"/>
          <w:marTop w:val="34"/>
          <w:marBottom w:val="34"/>
          <w:divBdr>
            <w:top w:val="none" w:sz="0" w:space="0" w:color="auto"/>
            <w:left w:val="none" w:sz="0" w:space="0" w:color="auto"/>
            <w:bottom w:val="none" w:sz="0" w:space="0" w:color="auto"/>
            <w:right w:val="none" w:sz="0" w:space="0" w:color="auto"/>
          </w:divBdr>
        </w:div>
      </w:divsChild>
    </w:div>
    <w:div w:id="1370956535">
      <w:bodyDiv w:val="1"/>
      <w:marLeft w:val="0"/>
      <w:marRight w:val="0"/>
      <w:marTop w:val="0"/>
      <w:marBottom w:val="0"/>
      <w:divBdr>
        <w:top w:val="none" w:sz="0" w:space="0" w:color="auto"/>
        <w:left w:val="none" w:sz="0" w:space="0" w:color="auto"/>
        <w:bottom w:val="none" w:sz="0" w:space="0" w:color="auto"/>
        <w:right w:val="none" w:sz="0" w:space="0" w:color="auto"/>
      </w:divBdr>
    </w:div>
    <w:div w:id="1399093048">
      <w:bodyDiv w:val="1"/>
      <w:marLeft w:val="0"/>
      <w:marRight w:val="0"/>
      <w:marTop w:val="0"/>
      <w:marBottom w:val="0"/>
      <w:divBdr>
        <w:top w:val="none" w:sz="0" w:space="0" w:color="auto"/>
        <w:left w:val="none" w:sz="0" w:space="0" w:color="auto"/>
        <w:bottom w:val="none" w:sz="0" w:space="0" w:color="auto"/>
        <w:right w:val="none" w:sz="0" w:space="0" w:color="auto"/>
      </w:divBdr>
    </w:div>
    <w:div w:id="1550996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F2E241F7-8487-42C1-82F3-BC63479A6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3350</Words>
  <Characters>133097</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5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Limousin</dc:creator>
  <cp:keywords/>
  <dc:description/>
  <cp:lastModifiedBy>Antonella Macerollo</cp:lastModifiedBy>
  <cp:revision>8</cp:revision>
  <dcterms:created xsi:type="dcterms:W3CDTF">2020-02-03T20:13:00Z</dcterms:created>
  <dcterms:modified xsi:type="dcterms:W3CDTF">2020-05-24T14:11:00Z</dcterms:modified>
</cp:coreProperties>
</file>